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n</w:t>
      </w:r>
      <w:r w:rsidR="008B28A8" w:rsidRPr="00E81B1B">
        <w:rPr>
          <w:color w:val="FFFFFF" w:themeColor="background1"/>
        </w:rPr>
        <w:t>………………………………………………………………………………………………………………………………………………………………………………………………………………………………………………………………………………………………………………………………………………..</w:t>
      </w:r>
    </w:p>
    <w:p w14:paraId="7CBC8EBC" w14:textId="162BACE7" w:rsidR="008B28A8" w:rsidRPr="00E81B1B" w:rsidRDefault="00781C9F" w:rsidP="008B28A8">
      <w:pPr>
        <w:keepLines/>
        <w:spacing w:after="14640"/>
      </w:pPr>
      <w:bookmarkStart w:id="0" w:name="_Hlk76912726"/>
      <w:bookmarkEnd w:id="0"/>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586301" w:rsidRPr="00063E58" w:rsidRDefault="00586301" w:rsidP="00063E58">
                            <w:pPr>
                              <w:pStyle w:val="Autorenangabe"/>
                              <w:spacing w:after="240"/>
                            </w:pPr>
                            <w:r w:rsidRPr="00063E58">
                              <w:t>Autorinnen und Autoren</w:t>
                            </w:r>
                          </w:p>
                          <w:p w14:paraId="74BC4C63" w14:textId="48E8D34C" w:rsidR="00586301" w:rsidRPr="00063E58" w:rsidRDefault="00586301" w:rsidP="00063E58">
                            <w:pPr>
                              <w:pStyle w:val="Autorenangabe"/>
                            </w:pPr>
                            <w:r>
                              <w:t>Marie Breidenbach</w:t>
                            </w:r>
                          </w:p>
                          <w:p w14:paraId="29F90743" w14:textId="07281D4A" w:rsidR="00586301" w:rsidRDefault="00586301" w:rsidP="00063E58">
                            <w:pPr>
                              <w:pStyle w:val="Autorenangabe"/>
                            </w:pPr>
                            <w:r>
                              <w:t>Stefan Behring</w:t>
                            </w:r>
                          </w:p>
                          <w:p w14:paraId="28F8553C" w14:textId="35BBB0FB" w:rsidR="00586301" w:rsidRDefault="00586301" w:rsidP="00063E58">
                            <w:pPr>
                              <w:pStyle w:val="Autorenangabe"/>
                            </w:pPr>
                            <w:r>
                              <w:t>Carsten Hein</w:t>
                            </w:r>
                          </w:p>
                          <w:p w14:paraId="7C815E8D" w14:textId="651C659D" w:rsidR="00586301" w:rsidRDefault="00586301" w:rsidP="00063E58">
                            <w:pPr>
                              <w:pStyle w:val="Autorenangabe"/>
                            </w:pPr>
                            <w:r>
                              <w:t xml:space="preserve">Jan </w:t>
                            </w:r>
                            <w:proofErr w:type="spellStart"/>
                            <w:r>
                              <w:t>Wenker</w:t>
                            </w:r>
                            <w:proofErr w:type="spellEnd"/>
                          </w:p>
                          <w:p w14:paraId="0D73268F" w14:textId="0E5D5314" w:rsidR="00586301" w:rsidRPr="00063E58" w:rsidRDefault="00586301" w:rsidP="00063E58">
                            <w:pPr>
                              <w:pStyle w:val="Autorenangabe"/>
                            </w:pPr>
                            <w:r>
                              <w:t>Volker Schmid</w:t>
                            </w:r>
                          </w:p>
                          <w:p w14:paraId="4D0A8D28" w14:textId="7BC8663D" w:rsidR="00586301" w:rsidRPr="00063E58" w:rsidRDefault="00586301"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586301" w:rsidRPr="00063E58" w:rsidRDefault="00586301" w:rsidP="00063E58">
                      <w:pPr>
                        <w:pStyle w:val="Autorenangabe"/>
                        <w:spacing w:after="240"/>
                      </w:pPr>
                      <w:r w:rsidRPr="00063E58">
                        <w:t>Autorinnen und Autoren</w:t>
                      </w:r>
                    </w:p>
                    <w:p w14:paraId="74BC4C63" w14:textId="48E8D34C" w:rsidR="00586301" w:rsidRPr="00063E58" w:rsidRDefault="00586301" w:rsidP="00063E58">
                      <w:pPr>
                        <w:pStyle w:val="Autorenangabe"/>
                      </w:pPr>
                      <w:r>
                        <w:t>Marie Breidenbach</w:t>
                      </w:r>
                    </w:p>
                    <w:p w14:paraId="29F90743" w14:textId="07281D4A" w:rsidR="00586301" w:rsidRDefault="00586301" w:rsidP="00063E58">
                      <w:pPr>
                        <w:pStyle w:val="Autorenangabe"/>
                      </w:pPr>
                      <w:r>
                        <w:t>Stefan Behring</w:t>
                      </w:r>
                    </w:p>
                    <w:p w14:paraId="28F8553C" w14:textId="35BBB0FB" w:rsidR="00586301" w:rsidRDefault="00586301" w:rsidP="00063E58">
                      <w:pPr>
                        <w:pStyle w:val="Autorenangabe"/>
                      </w:pPr>
                      <w:r>
                        <w:t>Carsten Hein</w:t>
                      </w:r>
                    </w:p>
                    <w:p w14:paraId="7C815E8D" w14:textId="651C659D" w:rsidR="00586301" w:rsidRDefault="00586301" w:rsidP="00063E58">
                      <w:pPr>
                        <w:pStyle w:val="Autorenangabe"/>
                      </w:pPr>
                      <w:r>
                        <w:t xml:space="preserve">Jan </w:t>
                      </w:r>
                      <w:proofErr w:type="spellStart"/>
                      <w:r>
                        <w:t>Wenker</w:t>
                      </w:r>
                      <w:proofErr w:type="spellEnd"/>
                    </w:p>
                    <w:p w14:paraId="0D73268F" w14:textId="0E5D5314" w:rsidR="00586301" w:rsidRPr="00063E58" w:rsidRDefault="00586301" w:rsidP="00063E58">
                      <w:pPr>
                        <w:pStyle w:val="Autorenangabe"/>
                      </w:pPr>
                      <w:r>
                        <w:t>Volker Schmid</w:t>
                      </w:r>
                    </w:p>
                    <w:p w14:paraId="4D0A8D28" w14:textId="7BC8663D" w:rsidR="00586301" w:rsidRPr="00063E58" w:rsidRDefault="00586301"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586301" w:rsidRPr="00305FFE" w:rsidRDefault="00586301"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586301" w:rsidRPr="00BE1E97" w:rsidRDefault="0058630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586301" w:rsidRPr="00BE1E97" w:rsidRDefault="0058630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586301" w:rsidRPr="00E07F82" w:rsidRDefault="0058630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586301" w:rsidRPr="00305FFE" w:rsidRDefault="00586301"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586301" w:rsidRPr="00BE1E97" w:rsidRDefault="0058630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586301" w:rsidRPr="00BE1E97" w:rsidRDefault="00586301"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586301" w:rsidRPr="00E07F82" w:rsidRDefault="00586301"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3">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586301" w:rsidRPr="0092798C" w:rsidRDefault="0058630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586301" w:rsidRPr="0092798C" w:rsidRDefault="00586301" w:rsidP="00626630">
                            <w:pPr>
                              <w:spacing w:before="0"/>
                            </w:pPr>
                            <w:r w:rsidRPr="0092798C">
                              <w:t>Aktenzeichen</w:t>
                            </w:r>
                            <w:r>
                              <w:t>:</w:t>
                            </w:r>
                            <w:r w:rsidRPr="0092798C">
                              <w:t xml:space="preserve"> </w:t>
                            </w:r>
                            <w:r w:rsidRPr="00966310">
                              <w:t>SWD-10.08.18.7-18.01</w:t>
                            </w:r>
                          </w:p>
                          <w:p w14:paraId="2269797A" w14:textId="59F95CB7" w:rsidR="00586301" w:rsidRPr="0092798C" w:rsidRDefault="00586301"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586301" w:rsidRPr="0092798C" w:rsidRDefault="00586301"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586301" w:rsidRPr="0092798C" w:rsidRDefault="00586301" w:rsidP="00626630">
                      <w:pPr>
                        <w:spacing w:before="0"/>
                      </w:pPr>
                      <w:r w:rsidRPr="0092798C">
                        <w:t>Aktenzeichen</w:t>
                      </w:r>
                      <w:r>
                        <w:t>:</w:t>
                      </w:r>
                      <w:r w:rsidRPr="0092798C">
                        <w:t xml:space="preserve"> </w:t>
                      </w:r>
                      <w:r w:rsidRPr="00966310">
                        <w:t>SWD-10.08.18.7-18.01</w:t>
                      </w:r>
                    </w:p>
                    <w:p w14:paraId="2269797A" w14:textId="59F95CB7" w:rsidR="00586301" w:rsidRPr="0092798C" w:rsidRDefault="00586301"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6"/>
          <w:footerReference w:type="default" r:id="rId17"/>
          <w:headerReference w:type="first" r:id="rId18"/>
          <w:footerReference w:type="first" r:id="rId19"/>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6067B2" w:rsidP="008232AD">
      <w:pPr>
        <w:spacing w:before="0" w:line="192" w:lineRule="atLeast"/>
        <w:rPr>
          <w:rFonts w:eastAsia="Myriad Pro" w:cs="Myriad Pro"/>
          <w:sz w:val="16"/>
          <w:szCs w:val="16"/>
        </w:rPr>
      </w:pPr>
      <w:hyperlink r:id="rId20"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6067B2" w:rsidP="00D11724">
      <w:pPr>
        <w:spacing w:before="0" w:line="192" w:lineRule="atLeast"/>
        <w:rPr>
          <w:rFonts w:eastAsia="Myriad Pro" w:cs="Myriad Pro"/>
          <w:sz w:val="16"/>
          <w:szCs w:val="16"/>
        </w:rPr>
      </w:pPr>
      <w:hyperlink r:id="rId21"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6067B2" w:rsidP="00D11724">
      <w:pPr>
        <w:spacing w:before="0" w:line="192" w:lineRule="atLeast"/>
        <w:rPr>
          <w:rFonts w:eastAsia="Myriad Pro" w:cs="Myriad Pro"/>
          <w:sz w:val="16"/>
          <w:szCs w:val="16"/>
        </w:rPr>
      </w:pPr>
      <w:hyperlink r:id="rId22"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0"/>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0"/>
      <w:r w:rsidR="00484BDA">
        <w:rPr>
          <w:rStyle w:val="Kommentarzeichen"/>
        </w:rPr>
        <w:commentReference w:id="10"/>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1"/>
      <w:proofErr w:type="spellStart"/>
      <w:r>
        <w:rPr>
          <w:rFonts w:eastAsia="Myriad Pro" w:cs="Myriad Pro"/>
          <w:sz w:val="16"/>
          <w:szCs w:val="16"/>
        </w:rPr>
        <w:t>xy</w:t>
      </w:r>
      <w:commentRangeEnd w:id="11"/>
      <w:proofErr w:type="spellEnd"/>
      <w:r>
        <w:rPr>
          <w:rStyle w:val="Kommentarzeichen"/>
        </w:rPr>
        <w:commentReference w:id="11"/>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1" w:name="_Toc92091516" w:displacedByCustomXml="next"/>
    <w:bookmarkStart w:id="22"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3" w:author="Carsten Hein" w:date="2022-01-03T11:35:00Z"/>
            </w:rPr>
          </w:pPr>
          <w:ins w:id="24"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5"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6067B2">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6"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7" w:name="_Toc92092104"/>
      <w:bookmarkStart w:id="28" w:name="_Toc92092216"/>
      <w:bookmarkStart w:id="29" w:name="_Toc96874552"/>
      <w:proofErr w:type="spellStart"/>
      <w:r w:rsidRPr="00AF63C3">
        <w:rPr>
          <w:rStyle w:val="berschriftZchn"/>
          <w:b/>
          <w:lang w:val="en-GB"/>
        </w:rPr>
        <w:lastRenderedPageBreak/>
        <w:t>Kurzfassung</w:t>
      </w:r>
      <w:bookmarkEnd w:id="22"/>
      <w:bookmarkEnd w:id="21"/>
      <w:bookmarkEnd w:id="27"/>
      <w:bookmarkEnd w:id="28"/>
      <w:bookmarkEnd w:id="29"/>
      <w:proofErr w:type="spellEnd"/>
    </w:p>
    <w:p w14:paraId="24D6F67C" w14:textId="13853554" w:rsidR="00E44ABE" w:rsidRPr="00AF63C3" w:rsidRDefault="00420E44" w:rsidP="00FF3EF3">
      <w:pPr>
        <w:rPr>
          <w:lang w:val="en-GB"/>
        </w:rPr>
      </w:pPr>
      <w:commentRangeStart w:id="30"/>
      <w:r w:rsidRPr="00AF63C3">
        <w:rPr>
          <w:lang w:val="en-GB"/>
        </w:rPr>
        <w:t xml:space="preserve">   </w:t>
      </w:r>
      <w:commentRangeEnd w:id="30"/>
      <w:r>
        <w:rPr>
          <w:rStyle w:val="Kommentarzeichen"/>
        </w:rPr>
        <w:commentReference w:id="30"/>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1" w:author="Carsten Hein" w:date="2022-01-03T08:38:00Z">
          <w:pPr>
            <w:pStyle w:val="berschrift"/>
          </w:pPr>
        </w:pPrChange>
      </w:pPr>
      <w:bookmarkStart w:id="32" w:name="_Toc92091517"/>
      <w:bookmarkStart w:id="33" w:name="_Toc92091663"/>
      <w:bookmarkStart w:id="34" w:name="_Toc92092105"/>
      <w:bookmarkStart w:id="35" w:name="_Toc92092217"/>
      <w:bookmarkStart w:id="36" w:name="_Toc96874553"/>
      <w:commentRangeStart w:id="37"/>
      <w:r w:rsidRPr="00AF63C3">
        <w:rPr>
          <w:rStyle w:val="berschriftZchn"/>
          <w:b/>
          <w:lang w:val="en-GB"/>
        </w:rPr>
        <w:lastRenderedPageBreak/>
        <w:t>Abstract</w:t>
      </w:r>
      <w:bookmarkEnd w:id="32"/>
      <w:r w:rsidR="00885C4C" w:rsidRPr="00AF63C3">
        <w:rPr>
          <w:rStyle w:val="berschriftZchn"/>
          <w:b/>
          <w:lang w:val="en-GB"/>
        </w:rPr>
        <w:t xml:space="preserve"> </w:t>
      </w:r>
      <w:commentRangeEnd w:id="37"/>
      <w:r w:rsidR="001870E4">
        <w:rPr>
          <w:rStyle w:val="Kommentarzeichen"/>
          <w:rFonts w:ascii="Myriad Pro" w:eastAsiaTheme="minorHAnsi" w:hAnsi="Myriad Pro" w:cstheme="minorBidi"/>
          <w:b w:val="0"/>
          <w:color w:val="auto"/>
        </w:rPr>
        <w:commentReference w:id="37"/>
      </w:r>
      <w:r w:rsidR="00885C4C" w:rsidRPr="00AF63C3">
        <w:rPr>
          <w:rStyle w:val="berschriftZchn"/>
          <w:b/>
          <w:lang w:val="en-GB"/>
        </w:rPr>
        <w:t xml:space="preserve">in </w:t>
      </w:r>
      <w:commentRangeStart w:id="38"/>
      <w:commentRangeStart w:id="39"/>
      <w:r w:rsidR="00885C4C" w:rsidRPr="00AF63C3">
        <w:rPr>
          <w:rStyle w:val="berschriftZchn"/>
          <w:b/>
          <w:lang w:val="en-GB"/>
        </w:rPr>
        <w:t>English</w:t>
      </w:r>
      <w:commentRangeEnd w:id="38"/>
      <w:r w:rsidR="00516495">
        <w:rPr>
          <w:rStyle w:val="Kommentarzeichen"/>
          <w:rFonts w:ascii="Myriad Pro" w:eastAsiaTheme="minorHAnsi" w:hAnsi="Myriad Pro" w:cstheme="minorBidi"/>
          <w:b w:val="0"/>
          <w:color w:val="auto"/>
        </w:rPr>
        <w:commentReference w:id="38"/>
      </w:r>
      <w:commentRangeEnd w:id="39"/>
      <w:r w:rsidR="008B6995">
        <w:rPr>
          <w:rStyle w:val="Kommentarzeichen"/>
          <w:rFonts w:ascii="Myriad Pro" w:eastAsiaTheme="minorHAnsi" w:hAnsi="Myriad Pro" w:cstheme="minorBidi"/>
          <w:b w:val="0"/>
          <w:color w:val="auto"/>
        </w:rPr>
        <w:commentReference w:id="39"/>
      </w:r>
      <w:bookmarkEnd w:id="33"/>
      <w:bookmarkEnd w:id="34"/>
      <w:bookmarkEnd w:id="35"/>
      <w:bookmarkEnd w:id="36"/>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0"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1" w:author="Jan Wenker" w:date="2021-12-07T08:39:00Z">
        <w:r w:rsidRPr="003F6BBD" w:rsidDel="00436447">
          <w:rPr>
            <w:lang w:val="en-GB"/>
          </w:rPr>
          <w:delText>buidlings</w:delText>
        </w:r>
      </w:del>
      <w:ins w:id="42" w:author="Jan Wenker" w:date="2021-12-07T08:39:00Z">
        <w:r w:rsidR="00436447" w:rsidRPr="003F6BBD">
          <w:rPr>
            <w:lang w:val="en-GB"/>
          </w:rPr>
          <w:t>buildings</w:t>
        </w:r>
      </w:ins>
      <w:r w:rsidRPr="003F6BBD">
        <w:rPr>
          <w:lang w:val="en-GB"/>
        </w:rPr>
        <w:t>.</w:t>
      </w:r>
      <w:ins w:id="43"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4"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5" w:author="Jan Wenker" w:date="2021-12-07T08:31:00Z">
        <w:r w:rsidR="00997F1B">
          <w:rPr>
            <w:lang w:val="en-GB"/>
          </w:rPr>
          <w:t>ü</w:t>
        </w:r>
      </w:ins>
      <w:del w:id="46"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7" w:author="Jan Wenker" w:date="2021-12-07T08:39:00Z">
        <w:r w:rsidRPr="00AF63C3" w:rsidDel="00436447">
          <w:rPr>
            <w:lang w:val="en-GB"/>
          </w:rPr>
          <w:delText>electrial</w:delText>
        </w:r>
      </w:del>
      <w:ins w:id="48"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49"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0" w:author="Jan Wenker" w:date="2021-12-07T08:33:00Z">
        <w:r w:rsidR="002B5F32">
          <w:rPr>
            <w:lang w:val="en-GB"/>
          </w:rPr>
          <w:t xml:space="preserve"> </w:t>
        </w:r>
      </w:ins>
      <w:r w:rsidRPr="00AF63C3">
        <w:rPr>
          <w:lang w:val="en-GB"/>
        </w:rPr>
        <w:t>m, which can still be assumed to be naturally lit with a clear room height of 3.0</w:t>
      </w:r>
      <w:ins w:id="51"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2"/>
      <w:r w:rsidRPr="00AF63C3">
        <w:rPr>
          <w:lang w:val="en-GB"/>
        </w:rPr>
        <w:t xml:space="preserve">The </w:t>
      </w:r>
      <w:r w:rsidR="002B23C7" w:rsidRPr="00AF63C3">
        <w:rPr>
          <w:lang w:val="en-GB"/>
        </w:rPr>
        <w:t>following additional requirements result from the other trades.</w:t>
      </w:r>
      <w:commentRangeEnd w:id="52"/>
      <w:r w:rsidR="00CA358C">
        <w:rPr>
          <w:rStyle w:val="Kommentarzeichen"/>
        </w:rPr>
        <w:commentReference w:id="52"/>
      </w:r>
    </w:p>
    <w:p w14:paraId="37CD1D18" w14:textId="7F438FA7" w:rsidR="002B23C7" w:rsidRPr="00AF63C3" w:rsidRDefault="002B23C7" w:rsidP="00537717">
      <w:pPr>
        <w:rPr>
          <w:lang w:val="en-GB"/>
        </w:rPr>
      </w:pPr>
      <w:commentRangeStart w:id="53"/>
      <w:r w:rsidRPr="003F6BBD">
        <w:rPr>
          <w:lang w:val="en-GB"/>
        </w:rPr>
        <w:t xml:space="preserve">The </w:t>
      </w:r>
      <w:r w:rsidR="000277E5" w:rsidRPr="003F6BBD">
        <w:rPr>
          <w:lang w:val="en-GB"/>
        </w:rPr>
        <w:t xml:space="preserve">As a free-hanging ceiling sail has </w:t>
      </w:r>
      <w:commentRangeEnd w:id="53"/>
      <w:r w:rsidR="00924CFC">
        <w:rPr>
          <w:rStyle w:val="Kommentarzeichen"/>
        </w:rPr>
        <w:commentReference w:id="53"/>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4"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5"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6" w:author="Jan Wenker" w:date="2021-12-07T08:40:00Z">
        <w:r w:rsidRPr="003F6BBD" w:rsidDel="0081760B">
          <w:rPr>
            <w:lang w:val="en-GB"/>
          </w:rPr>
          <w:delText xml:space="preserve"> </w:delText>
        </w:r>
      </w:del>
      <w:r w:rsidRPr="003F6BBD">
        <w:rPr>
          <w:lang w:val="en-GB"/>
        </w:rPr>
        <w:t xml:space="preserve">was </w:t>
      </w:r>
      <w:del w:id="57" w:author="Jan Wenker" w:date="2021-12-07T08:40:00Z">
        <w:r w:rsidRPr="003F6BBD" w:rsidDel="0081760B">
          <w:rPr>
            <w:lang w:val="en-GB"/>
          </w:rPr>
          <w:delText xml:space="preserve">  </w:delText>
        </w:r>
      </w:del>
      <w:r w:rsidRPr="003F6BBD">
        <w:rPr>
          <w:lang w:val="en-GB"/>
        </w:rPr>
        <w:t xml:space="preserve">conducted by means of a parametric study. This study </w:t>
      </w:r>
      <w:del w:id="58"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59"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69" w:name="_Toc71185028"/>
      <w:bookmarkStart w:id="70" w:name="_Ref82361683"/>
      <w:bookmarkStart w:id="71" w:name="_Toc92091664"/>
      <w:bookmarkStart w:id="72" w:name="_Toc92092106"/>
      <w:bookmarkStart w:id="73" w:name="_Toc92092218"/>
      <w:bookmarkStart w:id="74" w:name="_Toc96874554"/>
      <w:commentRangeStart w:id="75"/>
      <w:r>
        <w:lastRenderedPageBreak/>
        <w:t>Einführung</w:t>
      </w:r>
      <w:bookmarkEnd w:id="69"/>
      <w:bookmarkEnd w:id="70"/>
      <w:commentRangeEnd w:id="75"/>
      <w:r>
        <w:commentReference w:id="75"/>
      </w:r>
      <w:bookmarkEnd w:id="71"/>
      <w:bookmarkEnd w:id="72"/>
      <w:bookmarkEnd w:id="73"/>
      <w:bookmarkEnd w:id="74"/>
    </w:p>
    <w:p w14:paraId="1493921E" w14:textId="0EEF0307" w:rsidR="002F4942" w:rsidRPr="00E81B1B" w:rsidRDefault="002F4942" w:rsidP="002F4942">
      <w:commentRangeStart w:id="76"/>
      <w:r w:rsidRPr="00E81B1B">
        <w:t>In deutschen Städten herrscht ein wachsender Bedarf an Wohnraum und Büroflächen. Gleichzeitig rückt die Forderung nach nachhaltigen Bauweisen immer stärker in den Fokus</w:t>
      </w:r>
      <w:r w:rsidR="004E6CEC" w:rsidRPr="00E81B1B">
        <w:t xml:space="preserve">, sodass immer häufiger auch mehrgeschossige Gebäude in Holz- oder Holzhybridbauweise erstellt werden. In mehrgeschossigen Gebäuden bieten </w:t>
      </w:r>
      <w:r w:rsidR="00844CDB">
        <w:t>hybride Decken aus Holz und Beton</w:t>
      </w:r>
      <w:r w:rsidR="004E6CEC" w:rsidRPr="00E81B1B">
        <w:t xml:space="preserve"> </w:t>
      </w:r>
      <w:r w:rsidR="00844CDB">
        <w:t xml:space="preserve">gegenüber reinen Holzdecken Vorteile hinsichtlich des </w:t>
      </w:r>
      <w:r w:rsidR="008E7748" w:rsidRPr="00E81B1B">
        <w:t>Brandschutz</w:t>
      </w:r>
      <w:r w:rsidR="00844CDB">
        <w:t>es</w:t>
      </w:r>
      <w:r w:rsidR="008E7748" w:rsidRPr="00E81B1B">
        <w:t xml:space="preserve"> und de</w:t>
      </w:r>
      <w:r w:rsidR="00844CDB">
        <w:t>s</w:t>
      </w:r>
      <w:r w:rsidR="008E7748" w:rsidRPr="00E81B1B">
        <w:t xml:space="preserve"> Schallschutz</w:t>
      </w:r>
      <w:r w:rsidR="00844CDB">
        <w:t>es</w:t>
      </w:r>
      <w:r w:rsidR="008E7748" w:rsidRPr="00E81B1B">
        <w:t xml:space="preserve">. </w:t>
      </w:r>
      <w:r w:rsidR="00844CDB">
        <w:t>Wie die Holzbauweise ist auch die Holz-Beton-Verbundbauweise (HBV)</w:t>
      </w:r>
      <w:r w:rsidR="004E6CEC" w:rsidRPr="00E81B1B">
        <w:t xml:space="preserve">, </w:t>
      </w:r>
      <w:r w:rsidR="008E7748" w:rsidRPr="00E81B1B">
        <w:t xml:space="preserve">durch </w:t>
      </w:r>
      <w:r w:rsidR="004E6CEC" w:rsidRPr="00E81B1B">
        <w:t>einen hohen Vorfertigungsgrad geprägt</w:t>
      </w:r>
      <w:r w:rsidR="00844CDB">
        <w:t>. Dies beschleunigt den Bauablauf und reduziert die Belastung des näheren Baustellenumfelds.</w:t>
      </w:r>
    </w:p>
    <w:p w14:paraId="02695046" w14:textId="168152B6" w:rsidR="00663F0B" w:rsidRDefault="004E6CEC" w:rsidP="002F4942">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w:t>
      </w:r>
      <w:r w:rsidR="00844CDB">
        <w:t>am Beispiel des Projekt H/ in Münster Netto-</w:t>
      </w:r>
      <w:r w:rsidR="000C2AC3">
        <w:t>Mehrkosten</w:t>
      </w:r>
      <w:r w:rsidR="00844CDB">
        <w:rPr>
          <w:rStyle w:val="Funotenzeichen"/>
        </w:rPr>
        <w:footnoteReference w:id="2"/>
      </w:r>
      <w:r w:rsidR="000C2AC3">
        <w:t xml:space="preserve"> </w:t>
      </w:r>
      <w:r w:rsidR="0045124C">
        <w:t xml:space="preserve">von ca. 50€/m² </w:t>
      </w:r>
      <w:r w:rsidR="000C2AC3">
        <w:t xml:space="preserve">für die </w:t>
      </w:r>
      <w:r w:rsidR="0045124C">
        <w:t>HBV</w:t>
      </w:r>
      <w:r w:rsidR="000C2AC3">
        <w:t>-Konstruktionen gegenüber einer reinen Massivbauweise</w:t>
      </w:r>
      <w:r w:rsidR="0045124C">
        <w:t>, ohne Berücksichtigung möglicher Einsparungen für die Gründung</w:t>
      </w:r>
      <w:r w:rsidR="000C2AC3">
        <w:t>.</w:t>
      </w:r>
      <w:r w:rsidR="0045124C">
        <w:t xml:space="preserve"> Unter Berücksichtigung der Einsparungen für die Gründung und durch die schnellere Bauzeit wurden</w:t>
      </w:r>
      <w:r w:rsidR="008E33C1">
        <w:t xml:space="preserve"> </w:t>
      </w:r>
      <w:r w:rsidR="0045124C">
        <w:t xml:space="preserve">die </w:t>
      </w:r>
      <w:r w:rsidR="008E33C1">
        <w:t xml:space="preserve">Mehrkosten einer </w:t>
      </w:r>
      <w:r w:rsidR="0045124C">
        <w:t>HBV-auf</w:t>
      </w:r>
      <w:r w:rsidR="00FB664C">
        <w:t xml:space="preserve"> 0% - 5% </w:t>
      </w:r>
      <w:r w:rsidR="0045124C">
        <w:t>geschätzt.</w:t>
      </w:r>
      <w:r w:rsidR="00FE3D20">
        <w:t xml:space="preserve"> </w:t>
      </w:r>
    </w:p>
    <w:p w14:paraId="6CB5F434" w14:textId="5308756A" w:rsidR="004E6CEC" w:rsidRPr="00E81B1B" w:rsidRDefault="004E6CEC" w:rsidP="002F4942">
      <w:r w:rsidRPr="00E81B1B">
        <w:t>Als größte Kostentreiber wurde</w:t>
      </w:r>
      <w:r w:rsidR="00DB4916">
        <w:t>n</w:t>
      </w:r>
      <w:r w:rsidRPr="00E81B1B">
        <w:t xml:space="preserve"> in Vorbereitung für dieses Projekt die </w:t>
      </w:r>
      <w:r w:rsidR="00DB4916">
        <w:t>Geschossd</w:t>
      </w:r>
      <w:r w:rsidRPr="00E81B1B">
        <w:t>ecke</w:t>
      </w:r>
      <w:r w:rsidR="00DB4916">
        <w:t>n</w:t>
      </w:r>
      <w:r w:rsidRPr="00E81B1B">
        <w:t xml:space="preserve"> identifiziert</w:t>
      </w:r>
      <w:r w:rsidR="00A96468">
        <w:t>, weil d</w:t>
      </w:r>
      <w:r w:rsidR="00DB4916">
        <w:t>iese in den</w:t>
      </w:r>
      <w:r w:rsidR="00433840">
        <w:t xml:space="preserve"> betrachteten Gebäudeklassen 3 bis 5 </w:t>
      </w:r>
      <w:r w:rsidR="00DB4916">
        <w:t xml:space="preserve">einen Großteil des </w:t>
      </w:r>
      <w:r w:rsidR="00845F5E">
        <w:t>Bauvolumen</w:t>
      </w:r>
      <w:r w:rsidR="00DB4916">
        <w:t>s einnehmen</w:t>
      </w:r>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6"/>
      <w:r w:rsidR="000C2AC3">
        <w:rPr>
          <w:rStyle w:val="Kommentarzeichen"/>
        </w:rPr>
        <w:commentReference w:id="76"/>
      </w:r>
    </w:p>
    <w:p w14:paraId="246FBE7F" w14:textId="29955AFD" w:rsidR="006836D3" w:rsidRPr="00E81B1B" w:rsidRDefault="006836D3" w:rsidP="00AC12F5">
      <w:pPr>
        <w:pStyle w:val="berschrift2"/>
        <w:numPr>
          <w:ilvl w:val="1"/>
          <w:numId w:val="43"/>
        </w:numPr>
      </w:pPr>
      <w:bookmarkStart w:id="77" w:name="_Toc92091665"/>
      <w:bookmarkStart w:id="78" w:name="_Toc92092107"/>
      <w:bookmarkStart w:id="79" w:name="_Toc92092219"/>
      <w:bookmarkStart w:id="80" w:name="_Toc96874555"/>
      <w:r>
        <w:t>Untersuchungsgegenstand</w:t>
      </w:r>
      <w:bookmarkEnd w:id="77"/>
      <w:bookmarkEnd w:id="78"/>
      <w:bookmarkEnd w:id="79"/>
      <w:bookmarkEnd w:id="80"/>
    </w:p>
    <w:p w14:paraId="2B01AD7C" w14:textId="4F982FB5" w:rsidR="006836D3" w:rsidRPr="00E81B1B" w:rsidRDefault="006836D3" w:rsidP="006836D3">
      <w:r w:rsidRPr="00E81B1B">
        <w:t xml:space="preserve">Die Decke eines Gebäudes </w:t>
      </w:r>
      <w:r w:rsidR="00247ED2">
        <w:t xml:space="preserve">erfüllen </w:t>
      </w:r>
      <w:r w:rsidR="00EA28C4" w:rsidRPr="00E81B1B">
        <w:t>neben de</w:t>
      </w:r>
      <w:r w:rsidR="00304E60" w:rsidRPr="00E81B1B">
        <w:t>m Lastabtrag eine Vielzahl</w:t>
      </w:r>
      <w:r w:rsidR="00EA28C4" w:rsidRPr="00E81B1B">
        <w:t xml:space="preserve"> weitere</w:t>
      </w:r>
      <w:r w:rsidR="00304E60" w:rsidRPr="00E81B1B">
        <w:t>r</w:t>
      </w:r>
      <w:r w:rsidR="00247ED2">
        <w:t xml:space="preserve"> Anforderungen, welche maßgeblich</w:t>
      </w:r>
      <w:r w:rsidR="00304E60" w:rsidRPr="00E81B1B">
        <w:t xml:space="preserve"> maßgeblich von der Gebäudenutzung ab</w:t>
      </w:r>
      <w:r w:rsidR="00247ED2">
        <w:t>hängen</w:t>
      </w:r>
      <w:r w:rsidR="002F2B6E" w:rsidRPr="00E81B1B">
        <w:t xml:space="preserve">. Daraus ergeben </w:t>
      </w:r>
      <w:r w:rsidR="00247ED2">
        <w:t xml:space="preserve">sich unterschiedliche </w:t>
      </w:r>
      <w:r w:rsidR="002F2B6E" w:rsidRPr="00E81B1B">
        <w:t>Deckenaufbau</w:t>
      </w:r>
      <w:r w:rsidR="00247ED2">
        <w:t>ten</w:t>
      </w:r>
      <w:r w:rsidR="002F2B6E" w:rsidRPr="00E81B1B">
        <w:t xml:space="preserve">. </w:t>
      </w:r>
      <w:r w:rsidR="00304E60" w:rsidRPr="00E81B1B">
        <w:t>Im Folgenden werden die zwei häufigsten Deckentypen betrachtet: Decken über Büroräumen und über Wohnräumen.</w:t>
      </w:r>
    </w:p>
    <w:p w14:paraId="4E40AEC5" w14:textId="78E2846D"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xml:space="preserve">. </w:t>
      </w:r>
      <w:r w:rsidR="00247ED2">
        <w:t xml:space="preserve">HBV-Decken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0C59DDF1" w:rsidR="00EA28C4" w:rsidRPr="00E81B1B" w:rsidRDefault="00EA28C4" w:rsidP="006836D3">
      <w:r w:rsidRPr="00E81B1B">
        <w:t xml:space="preserve">Insbesondere in Bürobauten wird ein großer Anteil der technischen Gebäudeausrüstung in der Deckenebene geführt. In hoch ausgestatteten Büros </w:t>
      </w:r>
      <w:r w:rsidR="00247ED2">
        <w:t>umfasst die Gebäudeausrüstung</w:t>
      </w:r>
      <w:r w:rsidR="00F83E38" w:rsidRPr="00E81B1B">
        <w:t xml:space="preserve"> </w:t>
      </w:r>
      <w:r w:rsidR="5BFD0607">
        <w:t>neben</w:t>
      </w:r>
      <w:r w:rsidR="00734D5F">
        <w:t xml:space="preserve"> </w:t>
      </w:r>
      <w:r w:rsidR="00247ED2">
        <w:t xml:space="preserve">der </w:t>
      </w:r>
      <w:r>
        <w:t>elektrische</w:t>
      </w:r>
      <w:r w:rsidR="00247ED2">
        <w:t xml:space="preserve">n </w:t>
      </w:r>
      <w:r w:rsidRPr="00E81B1B">
        <w:t>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CAC823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w:t>
      </w:r>
      <w:r w:rsidR="00247ED2">
        <w:t>-01</w:t>
      </w:r>
      <w:r w:rsidRPr="00E81B1B">
        <w:t xml:space="preserve">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lastRenderedPageBreak/>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4EE18467"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B63981">
        <w:t xml:space="preserve">Der Verbund zwischen Beton und Fertigteil kann entweder direkt bei der Betonage durch einbetonieren von Verbindungsmitteln hegestellt werden oder nachträglich durch das Verbinden eines Betonfertigteils mit dem Holz. Bei direktem Verbund kann das gesamte Element im Werk vorgefertigt werden oder die Betonage auf der Baustelle erfolgen. Ebenso kann das nachträgliche Fügen von Betonfertigteilen mit Holzbalken bereits im Werk erfolgen oder auf der Baustelle erfolgen. Diese </w:t>
      </w:r>
      <w:r w:rsidR="00951DF5" w:rsidRPr="00E81B1B">
        <w:t xml:space="preserve">Entscheidung </w:t>
      </w:r>
      <w:r w:rsidR="00B63981">
        <w:t xml:space="preserve">fällt </w:t>
      </w:r>
      <w:r w:rsidR="00951DF5" w:rsidRPr="00E81B1B">
        <w:t>von Projekt zu Projekt anders</w:t>
      </w:r>
      <w:r w:rsidR="00B63981">
        <w:t xml:space="preserve"> aus</w:t>
      </w:r>
      <w:r w:rsidR="00951DF5" w:rsidRPr="00E81B1B">
        <w:t>, da jede Methode eigene Vorteile mit sich bring</w:t>
      </w:r>
      <w:r w:rsidR="008A6A8D" w:rsidRPr="00E81B1B">
        <w:t>t</w:t>
      </w:r>
      <w:r w:rsidR="00951DF5" w:rsidRPr="00E81B1B">
        <w:t xml:space="preserve">. </w:t>
      </w:r>
      <w:r w:rsidR="00D067BC">
        <w:t>Ebenso steht d</w:t>
      </w:r>
      <w:r w:rsidR="00951DF5" w:rsidRPr="00E81B1B">
        <w:t>ie Wahl der Fertigungsmethode in engem Zusammenhang mit der des Verbundmittels</w:t>
      </w:r>
      <w:r w:rsidR="008A6A8D" w:rsidRPr="00E81B1B">
        <w:t xml:space="preserve">, da nicht jedes Verbundmittel für jede Herstellungsmethode geeignet </w:t>
      </w:r>
      <w:commentRangeStart w:id="81"/>
      <w:r w:rsidR="008A6A8D" w:rsidRPr="00E81B1B">
        <w:t>ist</w:t>
      </w:r>
      <w:commentRangeEnd w:id="81"/>
      <w:r w:rsidR="00D067BC">
        <w:rPr>
          <w:rStyle w:val="Kommentarzeichen"/>
        </w:rPr>
        <w:commentReference w:id="81"/>
      </w:r>
      <w:r w:rsidR="008A6A8D" w:rsidRPr="00E81B1B">
        <w:t>.</w:t>
      </w:r>
      <w:r w:rsidR="00D067BC">
        <w:t xml:space="preserve"> </w:t>
      </w:r>
    </w:p>
    <w:p w14:paraId="3CA139F6" w14:textId="77777777" w:rsidR="00D067BC" w:rsidRDefault="00D067BC" w:rsidP="006836D3"/>
    <w:p w14:paraId="7C73F47B" w14:textId="3B0F4D29" w:rsidR="005E5270" w:rsidRDefault="00D067BC" w:rsidP="006836D3">
      <w:r>
        <w:t>Im Rahmen werden all diese Aspekte beleuchtet und verschiedene Lösungen untersucht und bewertet. In Hinblick auf die Verbindungsmittel werden verschiedene Verbindungsmittel vorgestellt und theoretisch betrachtet. Im experimentellen Teil des Projekts wurde der Fokus auf die Verbindung mittels Kleben gelegt.</w:t>
      </w:r>
    </w:p>
    <w:p w14:paraId="340556BA" w14:textId="24706865" w:rsidR="005E5270" w:rsidRDefault="00DE78C8" w:rsidP="00AC12F5">
      <w:pPr>
        <w:pStyle w:val="berschrift2"/>
        <w:numPr>
          <w:ilvl w:val="1"/>
          <w:numId w:val="43"/>
        </w:numPr>
      </w:pPr>
      <w:bookmarkStart w:id="82" w:name="_Toc92091666"/>
      <w:bookmarkStart w:id="83" w:name="_Toc92092108"/>
      <w:bookmarkStart w:id="84" w:name="_Toc92092220"/>
      <w:bookmarkStart w:id="85" w:name="_Toc96874556"/>
      <w:commentRangeStart w:id="86"/>
      <w:r>
        <w:t>Strukturierung des Forschungsprojektes</w:t>
      </w:r>
      <w:bookmarkEnd w:id="82"/>
      <w:bookmarkEnd w:id="83"/>
      <w:bookmarkEnd w:id="84"/>
      <w:commentRangeEnd w:id="86"/>
      <w:r w:rsidR="00AC12F5">
        <w:rPr>
          <w:rStyle w:val="Kommentarzeichen"/>
          <w:rFonts w:ascii="Myriad Pro" w:eastAsiaTheme="minorHAnsi" w:hAnsi="Myriad Pro" w:cstheme="minorBidi"/>
          <w:b w:val="0"/>
        </w:rPr>
        <w:commentReference w:id="86"/>
      </w:r>
      <w:bookmarkEnd w:id="85"/>
    </w:p>
    <w:p w14:paraId="64F1AC17" w14:textId="77777777" w:rsidR="00D067BC" w:rsidRDefault="00D067BC" w:rsidP="00512B5F">
      <w:pPr>
        <w:spacing w:before="0" w:after="160" w:line="259" w:lineRule="auto"/>
        <w:jc w:val="left"/>
      </w:pPr>
      <w:r>
        <w:t>Wenn überhaupt</w:t>
      </w:r>
    </w:p>
    <w:p w14:paraId="03D08F94" w14:textId="2F2CCE4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87" w:name="_Toc92091667"/>
      <w:bookmarkStart w:id="88" w:name="_Toc92092109"/>
      <w:bookmarkStart w:id="89" w:name="_Toc92092221"/>
      <w:bookmarkStart w:id="90" w:name="_Toc96874557"/>
      <w:commentRangeStart w:id="91"/>
      <w:r>
        <w:lastRenderedPageBreak/>
        <w:t>Stand der Technik</w:t>
      </w:r>
      <w:bookmarkStart w:id="92" w:name="_Ref80175687"/>
      <w:bookmarkEnd w:id="87"/>
      <w:bookmarkEnd w:id="88"/>
      <w:bookmarkEnd w:id="89"/>
      <w:commentRangeEnd w:id="91"/>
      <w:r w:rsidR="000C2AC3">
        <w:rPr>
          <w:rStyle w:val="Kommentarzeichen"/>
          <w:rFonts w:ascii="Myriad Pro" w:eastAsiaTheme="minorHAnsi" w:hAnsi="Myriad Pro" w:cstheme="minorBidi"/>
          <w:b w:val="0"/>
          <w:color w:val="auto"/>
        </w:rPr>
        <w:commentReference w:id="91"/>
      </w:r>
      <w:bookmarkEnd w:id="90"/>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646F664" w:rsidR="008A6552" w:rsidRDefault="0010707D" w:rsidP="0010707D">
      <w:pPr>
        <w:pStyle w:val="Beschriftung"/>
        <w:ind w:firstLine="709"/>
      </w:pPr>
      <w:bookmarkStart w:id="93"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1</w:t>
      </w:r>
      <w:r w:rsidR="00FC7192">
        <w:rPr>
          <w:noProof/>
        </w:rPr>
        <w:fldChar w:fldCharType="end"/>
      </w:r>
      <w:r>
        <w:t xml:space="preserve">  Innenansicht H7 </w:t>
      </w:r>
      <w:r w:rsidR="00BC2B9F">
        <w:t xml:space="preserve">© </w:t>
      </w:r>
      <w:r w:rsidR="00BC2B9F" w:rsidRPr="00BC2B9F">
        <w:t>Andreas Heupel Architekten BDA.jpg</w:t>
      </w:r>
      <w:bookmarkEnd w:id="93"/>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1059FB4" w:rsidR="00794974" w:rsidRDefault="4C11F93A" w:rsidP="00501552">
      <w:pPr>
        <w:pStyle w:val="Beschriftung"/>
        <w:ind w:firstLine="709"/>
      </w:pPr>
      <w:bookmarkStart w:id="94"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2</w:t>
      </w:r>
      <w:r w:rsidR="00FC7192">
        <w:rPr>
          <w:noProof/>
        </w:rPr>
        <w:fldChar w:fldCharType="end"/>
      </w:r>
      <w:r>
        <w:t xml:space="preserve">  Innenansicht TOP, Storkower Straße © </w:t>
      </w:r>
      <w:proofErr w:type="spellStart"/>
      <w:r>
        <w:t>Berlinovo</w:t>
      </w:r>
      <w:bookmarkEnd w:id="94"/>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95"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96" w:name="_Toc92102155"/>
      <w:bookmarkStart w:id="97" w:name="_Toc92102156"/>
      <w:bookmarkStart w:id="98" w:name="_Toc92102157"/>
      <w:bookmarkStart w:id="99" w:name="_Toc92102158"/>
      <w:bookmarkStart w:id="100" w:name="_Toc92102194"/>
      <w:bookmarkStart w:id="101" w:name="_Toc92102195"/>
      <w:bookmarkStart w:id="102" w:name="_Toc92102196"/>
      <w:bookmarkStart w:id="103" w:name="_Toc92102214"/>
      <w:bookmarkStart w:id="104" w:name="_Toc92102215"/>
      <w:bookmarkStart w:id="105" w:name="_Toc92102217"/>
      <w:bookmarkStart w:id="106" w:name="_Toc92102220"/>
      <w:bookmarkStart w:id="107" w:name="_Toc92102225"/>
      <w:bookmarkStart w:id="108" w:name="_Toc92102229"/>
      <w:bookmarkStart w:id="109" w:name="_Toc92102493"/>
      <w:bookmarkStart w:id="110" w:name="_Toc92102496"/>
      <w:bookmarkStart w:id="111" w:name="_Toc92102497"/>
      <w:bookmarkStart w:id="112" w:name="_Toc92102500"/>
      <w:bookmarkStart w:id="113" w:name="_Toc92102501"/>
      <w:bookmarkStart w:id="114" w:name="_Toc92102504"/>
      <w:bookmarkStart w:id="115" w:name="_Toc92102505"/>
      <w:bookmarkStart w:id="116" w:name="_Toc92102508"/>
      <w:bookmarkStart w:id="117" w:name="_Toc92102509"/>
      <w:bookmarkStart w:id="118" w:name="_Toc92102510"/>
      <w:bookmarkStart w:id="119" w:name="_Toc92102512"/>
      <w:bookmarkStart w:id="120" w:name="_Toc92102513"/>
      <w:bookmarkStart w:id="121" w:name="_Toc92102515"/>
      <w:bookmarkStart w:id="122" w:name="_Toc92102516"/>
      <w:bookmarkStart w:id="123" w:name="_Toc92102520"/>
      <w:bookmarkStart w:id="124" w:name="_Toc92102522"/>
      <w:bookmarkStart w:id="125" w:name="_Toc92102523"/>
      <w:bookmarkStart w:id="126" w:name="_Toc92102524"/>
      <w:bookmarkStart w:id="127" w:name="_Toc92102525"/>
      <w:bookmarkStart w:id="128" w:name="_Toc92102526"/>
      <w:bookmarkStart w:id="129" w:name="_Toc92102531"/>
      <w:bookmarkStart w:id="130" w:name="_Toc92102532"/>
      <w:bookmarkStart w:id="131" w:name="_Toc92102533"/>
      <w:bookmarkStart w:id="132" w:name="_Toc92102534"/>
      <w:bookmarkStart w:id="133" w:name="_Toc92102535"/>
      <w:bookmarkStart w:id="134" w:name="_Toc92102536"/>
      <w:bookmarkStart w:id="135" w:name="_Toc92102538"/>
      <w:bookmarkStart w:id="136" w:name="_Toc92102539"/>
      <w:bookmarkStart w:id="137" w:name="_Toc92102540"/>
      <w:bookmarkStart w:id="138" w:name="_Toc92102541"/>
      <w:bookmarkStart w:id="139" w:name="_Toc92102542"/>
      <w:bookmarkStart w:id="140" w:name="_Toc92102544"/>
      <w:bookmarkStart w:id="141" w:name="_Toc92102546"/>
      <w:bookmarkStart w:id="142" w:name="_Toc92102547"/>
      <w:bookmarkStart w:id="143" w:name="_Toc92102548"/>
      <w:bookmarkStart w:id="144" w:name="_Toc92102549"/>
      <w:bookmarkStart w:id="145" w:name="_Toc92102550"/>
      <w:bookmarkStart w:id="146" w:name="_Toc92102551"/>
      <w:bookmarkStart w:id="147" w:name="_Toc92102553"/>
      <w:bookmarkStart w:id="148" w:name="_Toc92102554"/>
      <w:bookmarkStart w:id="149" w:name="_Toc92102556"/>
      <w:bookmarkStart w:id="150" w:name="_Toc92102560"/>
      <w:bookmarkStart w:id="151" w:name="_Toc92102586"/>
      <w:bookmarkStart w:id="152" w:name="_Toc92102587"/>
      <w:bookmarkStart w:id="153" w:name="_Toc92102588"/>
      <w:bookmarkStart w:id="154" w:name="_Toc92102589"/>
      <w:bookmarkStart w:id="155" w:name="_Toc92102590"/>
      <w:bookmarkStart w:id="156" w:name="_Toc92102591"/>
      <w:bookmarkStart w:id="157" w:name="_Toc92102592"/>
      <w:bookmarkStart w:id="158" w:name="_Toc92102593"/>
      <w:bookmarkStart w:id="159" w:name="_Toc92102594"/>
      <w:bookmarkStart w:id="160" w:name="_Toc92102595"/>
      <w:bookmarkStart w:id="161" w:name="_Toc92102596"/>
      <w:bookmarkStart w:id="162" w:name="_Toc96874558"/>
      <w:bookmarkEnd w:id="9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lastRenderedPageBreak/>
        <w:t>B</w:t>
      </w:r>
      <w:r w:rsidR="00D567E4" w:rsidRPr="00AC12F5">
        <w:t>ewertungs</w:t>
      </w:r>
      <w:r w:rsidR="00D567E4" w:rsidRPr="005E7D1E">
        <w:t>-Matri</w:t>
      </w:r>
      <w:bookmarkStart w:id="163" w:name="_Toc92091684"/>
      <w:bookmarkStart w:id="164" w:name="_Toc92092126"/>
      <w:bookmarkStart w:id="165" w:name="_Toc92092238"/>
      <w:r w:rsidR="00D567E4" w:rsidRPr="005E7D1E">
        <w:t>x zu Holz-Beton-Deckensystemen in Hinblick auf die konstruktive Ausführung</w:t>
      </w:r>
      <w:bookmarkEnd w:id="162"/>
    </w:p>
    <w:bookmarkEnd w:id="163"/>
    <w:bookmarkEnd w:id="164"/>
    <w:bookmarkEnd w:id="165"/>
    <w:p w14:paraId="5D4DF6DD" w14:textId="63A6F41E" w:rsidR="00DB5622" w:rsidRPr="00E81B1B" w:rsidRDefault="69DC07D8" w:rsidP="00E057EF">
      <w:commentRangeStart w:id="166"/>
      <w:commentRangeStart w:id="167"/>
      <w:r>
        <w:t>Zi</w:t>
      </w:r>
      <w:r w:rsidR="6E800051">
        <w:t>e</w:t>
      </w:r>
      <w:r>
        <w:t>l</w:t>
      </w:r>
      <w:commentRangeEnd w:id="166"/>
      <w:r w:rsidR="00D567E4">
        <w:commentReference w:id="166"/>
      </w:r>
      <w:r>
        <w:t xml:space="preserve"> des gemeinsamen Forschungsvorhabens </w:t>
      </w:r>
      <w:r w:rsidR="00D067BC">
        <w:t xml:space="preserve">ist </w:t>
      </w:r>
      <w:r>
        <w:t>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000870CC">
        <w:t xml:space="preserve"> Als Verbindungsmittel sind im Holz-Beton-Verbundbau Schrauben, Kerven und Schubbleche bereits etabliert. Die Klebung von HBV-Konstruktionen ist noch Gegenstand der Forschung. Um die Anwendungsgrenzen der genannten Verbindungsmittel zu untersuchen und die Experimente an Bauteilen im Realmaßstab zu planen, wurde eine analytische Vorbetrachtung </w:t>
      </w:r>
      <w:r w:rsidR="00EC2887">
        <w:t xml:space="preserve">im Rahmen einer Parameterstudie </w:t>
      </w:r>
      <w:r w:rsidR="000870CC">
        <w:t>durchgeführt</w:t>
      </w:r>
      <w:r w:rsidR="63AA7AEF">
        <w:t>.</w:t>
      </w:r>
      <w:commentRangeEnd w:id="167"/>
      <w:r w:rsidR="00B27ECA">
        <w:rPr>
          <w:rStyle w:val="Kommentarzeichen"/>
        </w:rPr>
        <w:commentReference w:id="167"/>
      </w:r>
    </w:p>
    <w:p w14:paraId="4AE93E54" w14:textId="270CC8CC" w:rsidR="00680DC0" w:rsidRDefault="00497D8C" w:rsidP="00680DC0">
      <w:r>
        <w:t>Zu diesem Zweck wurde ein statisches Berechnungsmodell erarbeitet</w:t>
      </w:r>
      <w:r w:rsidR="00680DC0">
        <w:t xml:space="preserve">, </w:t>
      </w:r>
      <w:r w:rsidR="00EC2887">
        <w:t>welches im folgenden Kapitel dargestellt wird. In diesem Zuge wird auch die Berücksichtigung des zeitabhängigen Materialverhaltens und von Rissen in der Betonzugzone erläutert. Anschließend wird das Nachweisverfahren</w:t>
      </w:r>
      <w:r w:rsidR="00B909A4">
        <w:t xml:space="preserve"> geschildert. Im Anschluss werden die Eingangsgrößen für die Parameterstudie dargestellt. </w:t>
      </w:r>
      <w:r w:rsidR="00680DC0">
        <w:t>Aufgrund der zahlreichen Parameter des Systems der H</w:t>
      </w:r>
      <w:r w:rsidR="00B909A4">
        <w:t>BV-D</w:t>
      </w:r>
      <w:r w:rsidR="00680DC0">
        <w:t xml:space="preserve">ecke wurden </w:t>
      </w:r>
      <w:r w:rsidR="00B909A4">
        <w:t xml:space="preserve">dazu </w:t>
      </w:r>
      <w:r w:rsidR="00680DC0">
        <w:t>zunächst einige Schranken definiert, die in erster Linie aus</w:t>
      </w:r>
      <w:r w:rsidR="00680DC0" w:rsidRPr="00680DC0">
        <w:t xml:space="preserve"> </w:t>
      </w:r>
      <w:r w:rsidR="00680DC0">
        <w:t xml:space="preserve">Überlegungen zum Schallschutz (siehe Kapitel </w:t>
      </w:r>
      <w:r w:rsidR="00680DC0">
        <w:fldChar w:fldCharType="begin"/>
      </w:r>
      <w:r w:rsidR="00680DC0">
        <w:instrText xml:space="preserve"> PAGEREF _Ref99829145 \h </w:instrText>
      </w:r>
      <w:r w:rsidR="00680DC0">
        <w:fldChar w:fldCharType="separate"/>
      </w:r>
      <w:r w:rsidR="00680DC0">
        <w:fldChar w:fldCharType="end"/>
      </w:r>
      <w:r w:rsidR="00680DC0">
        <w:fldChar w:fldCharType="begin"/>
      </w:r>
      <w:r w:rsidR="00680DC0">
        <w:instrText xml:space="preserve"> REF _Ref99829145 \r \h </w:instrText>
      </w:r>
      <w:r w:rsidR="00680DC0">
        <w:fldChar w:fldCharType="separate"/>
      </w:r>
      <w:r w:rsidR="00680DC0">
        <w:t>8</w:t>
      </w:r>
      <w:r w:rsidR="00680DC0">
        <w:fldChar w:fldCharType="end"/>
      </w:r>
      <w:r w:rsidR="00680DC0">
        <w:t xml:space="preserve">) und </w:t>
      </w:r>
      <w:commentRangeStart w:id="168"/>
      <w:commentRangeStart w:id="169"/>
      <w:r w:rsidR="00680DC0">
        <w:t xml:space="preserve">Brandschutzanforderungen resultieren. </w:t>
      </w:r>
      <w:commentRangeEnd w:id="168"/>
      <w:r w:rsidR="00680DC0">
        <w:commentReference w:id="168"/>
      </w:r>
      <w:commentRangeEnd w:id="169"/>
      <w:r w:rsidR="00050AEA">
        <w:t>Abschließend werden die Ergebnisse dargestellt und diskutiert.</w:t>
      </w:r>
      <w:r w:rsidR="00680DC0">
        <w:rPr>
          <w:rStyle w:val="Kommentarzeichen"/>
        </w:rPr>
        <w:commentReference w:id="169"/>
      </w:r>
    </w:p>
    <w:p w14:paraId="561A390B" w14:textId="251EA9D4" w:rsidR="00F659DA" w:rsidRPr="000A2F4B" w:rsidRDefault="00F659DA" w:rsidP="00050AEA">
      <w:r w:rsidRPr="00E81B1B">
        <w:t>D</w:t>
      </w:r>
      <w:r w:rsidR="00050AEA">
        <w:t>a die Bemessung von HBV-Konstruktionen nicht genormt ist, stützen sich di</w:t>
      </w:r>
      <w:r w:rsidRPr="00E81B1B">
        <w:t xml:space="preserve">e </w:t>
      </w:r>
      <w:r w:rsidR="00050AEA">
        <w:t xml:space="preserve">folgenden Erläuterungen hauptsächlich auf die Technical Specification </w:t>
      </w:r>
      <w:sdt>
        <w:sdtPr>
          <w:id w:val="1905725054"/>
          <w:citation/>
        </w:sdtPr>
        <w:sdtContent>
          <w:r w:rsidR="00050AEA">
            <w:fldChar w:fldCharType="begin"/>
          </w:r>
          <w:r w:rsidR="00050AEA">
            <w:instrText xml:space="preserve"> CITATION Dia182 \l 1031 </w:instrText>
          </w:r>
          <w:r w:rsidR="00050AEA">
            <w:fldChar w:fldCharType="separate"/>
          </w:r>
          <w:r w:rsidR="00050AEA">
            <w:rPr>
              <w:noProof/>
            </w:rPr>
            <w:t>(Dias, et al., 2018)</w:t>
          </w:r>
          <w:r w:rsidR="00050AEA">
            <w:fldChar w:fldCharType="end"/>
          </w:r>
        </w:sdtContent>
      </w:sdt>
      <w:r w:rsidR="00050AEA">
        <w:t xml:space="preserve">, </w:t>
      </w:r>
      <w:r w:rsidR="0062427D">
        <w:t>da anzunehmen ist, dass darin aufgeführten Vorschläge bei der Novellierung des Eurocode 5 übernommen werden.</w:t>
      </w:r>
      <w:r w:rsidR="00050AEA">
        <w:t xml:space="preserve"> Aspekte, die durch dieses Dokument nicht abgedeckt sind, werden durch die Fachliteratur ergänzt.</w:t>
      </w:r>
    </w:p>
    <w:p w14:paraId="4F34202E" w14:textId="7C018248" w:rsidR="00172236" w:rsidRDefault="00172236" w:rsidP="00172236">
      <w:pPr>
        <w:pStyle w:val="berschrift2"/>
        <w:numPr>
          <w:ilvl w:val="1"/>
          <w:numId w:val="43"/>
        </w:numPr>
      </w:pPr>
      <w:r>
        <w:t>Modellierung der Holz-Beton-Verbundkonstruktion</w:t>
      </w:r>
    </w:p>
    <w:p w14:paraId="60F008A1" w14:textId="66935867" w:rsidR="000A2F4B" w:rsidRPr="000A2F4B" w:rsidRDefault="000A2F4B" w:rsidP="000A2F4B">
      <w:proofErr w:type="gramStart"/>
      <w:r>
        <w:t>In de</w:t>
      </w:r>
      <w:r w:rsidR="00050AEA">
        <w:t>m</w:t>
      </w:r>
      <w:r>
        <w:t xml:space="preserve"> folgende</w:t>
      </w:r>
      <w:r w:rsidR="00050AEA">
        <w:t xml:space="preserve">m </w:t>
      </w:r>
      <w:r>
        <w:t>Kapitel</w:t>
      </w:r>
      <w:proofErr w:type="gramEnd"/>
      <w:r>
        <w:t xml:space="preserve"> wird zunächst das grundsätzliche statische Modell </w:t>
      </w:r>
      <w:r w:rsidR="00050AEA">
        <w:t xml:space="preserve">zur Schnittgrößenermittlung </w:t>
      </w:r>
      <w:r w:rsidR="00B355E0">
        <w:t xml:space="preserve">von </w:t>
      </w:r>
      <w:r>
        <w:t xml:space="preserve">erläutert. Anschließend wird auf die Berücksichtigung des zeitabhängigen Materialverhaltens sowie die Berücksichtigung von Rissen in der Zugzone des Betons eingegangen. </w:t>
      </w:r>
    </w:p>
    <w:p w14:paraId="47545B1B" w14:textId="2518D91A" w:rsidR="00DC79EF" w:rsidRPr="00E81B1B" w:rsidRDefault="67B1FD11" w:rsidP="0006516D">
      <w:pPr>
        <w:pStyle w:val="berschrift3"/>
        <w:numPr>
          <w:ilvl w:val="2"/>
          <w:numId w:val="43"/>
        </w:numPr>
      </w:pPr>
      <w:bookmarkStart w:id="170" w:name="_Toc92091573"/>
      <w:bookmarkStart w:id="171" w:name="_Toc92091685"/>
      <w:bookmarkStart w:id="172" w:name="_Toc92092127"/>
      <w:bookmarkStart w:id="173" w:name="_Toc92092239"/>
      <w:bookmarkStart w:id="174" w:name="_Toc92102598"/>
      <w:bookmarkStart w:id="175" w:name="_Toc92091688"/>
      <w:bookmarkStart w:id="176" w:name="_Toc92092130"/>
      <w:bookmarkStart w:id="177" w:name="_Toc92092242"/>
      <w:bookmarkStart w:id="178" w:name="_Toc96874561"/>
      <w:bookmarkEnd w:id="170"/>
      <w:bookmarkEnd w:id="171"/>
      <w:bookmarkEnd w:id="172"/>
      <w:bookmarkEnd w:id="173"/>
      <w:bookmarkEnd w:id="174"/>
      <w:r w:rsidRPr="1224384F">
        <w:t>Statisches Modell</w:t>
      </w:r>
      <w:r w:rsidR="000D2C2C">
        <w:t xml:space="preserve"> </w:t>
      </w:r>
      <w:r w:rsidR="1705072A" w:rsidRPr="6EB7351C">
        <w:t xml:space="preserve">zur Bemessung </w:t>
      </w:r>
      <w:r w:rsidR="00F56F63" w:rsidRPr="1224384F">
        <w:t>der Holz-Beton-Verbundkonstruktion</w:t>
      </w:r>
      <w:bookmarkEnd w:id="175"/>
      <w:bookmarkEnd w:id="176"/>
      <w:bookmarkEnd w:id="177"/>
      <w:bookmarkEnd w:id="178"/>
    </w:p>
    <w:p w14:paraId="3A5A44DC" w14:textId="1A0843A8" w:rsidR="6EB7351C" w:rsidRDefault="51711312">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Specification wurde gemeinsam diskutiert. Ebenso wurden die zu untersuchenden Parameter und deren </w:t>
      </w:r>
      <w:r w:rsidR="00C73944">
        <w:t xml:space="preserve">Abstufungen </w:t>
      </w:r>
      <w:r>
        <w:t>gemeinsam festgelegt</w:t>
      </w:r>
      <w:r w:rsidR="00402ED4">
        <w:t>.</w:t>
      </w:r>
    </w:p>
    <w:p w14:paraId="5516C350" w14:textId="5480D047" w:rsidR="00DC79EF" w:rsidRPr="00E81B1B" w:rsidRDefault="7F98DE45" w:rsidP="00564844">
      <w:pPr>
        <w:spacing w:after="240"/>
      </w:pPr>
      <w:r>
        <w:t>Die</w:t>
      </w:r>
      <w:r w:rsidR="000A2F4B">
        <w:t xml:space="preserve"> Ermittlung</w:t>
      </w:r>
      <w:r>
        <w:t xml:space="preserve"> der Schnittgrößen erfolgt mithilfe</w:t>
      </w:r>
      <w:r w:rsidR="710D2911" w:rsidRPr="00E81B1B">
        <w:t xml:space="preserve"> </w:t>
      </w:r>
      <w:r>
        <w:t xml:space="preserve">eines </w:t>
      </w:r>
      <w:r w:rsidR="710D2911" w:rsidRPr="00E81B1B">
        <w:t>Stabwerkmodells nach</w:t>
      </w:r>
      <w:commentRangeStart w:id="179"/>
      <w:commentRangeStart w:id="180"/>
      <w:commentRangeEnd w:id="179"/>
      <w:r w:rsidR="007F32C4">
        <w:rPr>
          <w:rStyle w:val="Kommentarzeichen"/>
        </w:rPr>
        <w:commentReference w:id="179"/>
      </w:r>
      <w:commentRangeEnd w:id="180"/>
      <w:r w:rsidR="00402ED4">
        <w:rPr>
          <w:rStyle w:val="Kommentarzeichen"/>
        </w:rPr>
        <w:commentReference w:id="180"/>
      </w:r>
      <w:sdt>
        <w:sdtPr>
          <w:id w:val="1734041389"/>
          <w:citation/>
        </w:sdtPr>
        <w:sdtContent>
          <w:r w:rsidR="00402ED4">
            <w:fldChar w:fldCharType="begin"/>
          </w:r>
          <w:r w:rsidR="00402ED4">
            <w:instrText xml:space="preserve"> CITATION Gro03 \l 1031 </w:instrText>
          </w:r>
          <w:r w:rsidR="00402ED4">
            <w:fldChar w:fldCharType="separate"/>
          </w:r>
          <w:r w:rsidR="00402ED4">
            <w:rPr>
              <w:noProof/>
            </w:rPr>
            <w:t xml:space="preserve"> (Grosse, Hartnack, Lehmann, &amp; Rautenstrauch, 2003)</w:t>
          </w:r>
          <w:r w:rsidR="00402ED4">
            <w:fldChar w:fldCharType="end"/>
          </w:r>
        </w:sdtContent>
      </w:sdt>
      <w:r w:rsidR="00BA2AC4" w:rsidRPr="00E81B1B">
        <w:t xml:space="preserve"> welches in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dargestellt ist</w:t>
      </w:r>
      <w:r w:rsidR="00DC79EF" w:rsidRPr="00E81B1B">
        <w:t xml:space="preserve">. Dieses Modell bietet gegenüber dem im Holzbau etablierten </w:t>
      </w:r>
      <w:r w:rsidR="00DC79EF" w:rsidRPr="00E81B1B">
        <w:rPr>
          <w:rFonts w:ascii="Corbel" w:hAnsi="Corbel"/>
        </w:rPr>
        <w:t>γ</w:t>
      </w:r>
      <w:r w:rsidR="00DC79EF" w:rsidRPr="00E81B1B">
        <w:t xml:space="preserve">-Verfahren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r w:rsidR="00DC79EF" w:rsidRPr="00E81B1B">
        <w:t xml:space="preserve">Vorteile in Hinblick auf die Genauigkeit der Ergebnisse. Weiterhin erfüllen einige der Varianten der Studie, vor allem die Untersuchungen an Kerven, einige der Anforderungen zur Anwendung des </w:t>
      </w:r>
      <w:r w:rsidR="00DC79EF" w:rsidRPr="00E81B1B">
        <w:rPr>
          <w:rFonts w:ascii="Corbel" w:hAnsi="Corbel"/>
        </w:rPr>
        <w:t>γ</w:t>
      </w:r>
      <w:r w:rsidR="00DC79EF" w:rsidRPr="00E81B1B">
        <w:t xml:space="preserve">-Verfahren nicht. </w:t>
      </w:r>
    </w:p>
    <w:p w14:paraId="12990B0A" w14:textId="77777777" w:rsidR="00F56F63" w:rsidRPr="00E81B1B" w:rsidRDefault="00F56F63" w:rsidP="00F56F63">
      <w:pPr>
        <w:pStyle w:val="Beschriftung"/>
      </w:pPr>
      <w:r w:rsidRPr="00E81B1B">
        <w:rPr>
          <w:noProof/>
          <w:lang w:eastAsia="de-DE"/>
        </w:rPr>
        <w:lastRenderedPageBreak/>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35011B91" w:rsidR="00F56F63" w:rsidRPr="00E81B1B" w:rsidRDefault="00F56F63" w:rsidP="00702167">
      <w:pPr>
        <w:pStyle w:val="Beschriftung"/>
      </w:pPr>
      <w:bookmarkStart w:id="181" w:name="_Ref80178167"/>
      <w:bookmarkStart w:id="182" w:name="_Toc96874643"/>
      <w:bookmarkStart w:id="183" w:name="_Ref77329786"/>
      <w:r w:rsidRPr="00E81B1B">
        <w:t xml:space="preserve">Abbildung </w:t>
      </w:r>
      <w:r w:rsidRPr="00E81B1B">
        <w:fldChar w:fldCharType="begin"/>
      </w:r>
      <w:r w:rsidRPr="00E81B1B">
        <w:instrText>SEQ Abbildung \* ARABIC</w:instrText>
      </w:r>
      <w:r w:rsidRPr="00E81B1B">
        <w:fldChar w:fldCharType="separate"/>
      </w:r>
      <w:r w:rsidR="00D41CAF">
        <w:rPr>
          <w:noProof/>
        </w:rPr>
        <w:t>6</w:t>
      </w:r>
      <w:r w:rsidRPr="00E81B1B">
        <w:fldChar w:fldCharType="end"/>
      </w:r>
      <w:bookmarkEnd w:id="181"/>
      <w:r w:rsidRPr="00E81B1B">
        <w:t xml:space="preserve"> Stabwerkmodell zur </w:t>
      </w:r>
      <w:commentRangeStart w:id="184"/>
      <w:r w:rsidRPr="00E81B1B">
        <w:t>Bemessung</w:t>
      </w:r>
      <w:commentRangeEnd w:id="184"/>
      <w:r>
        <w:commentReference w:id="184"/>
      </w:r>
      <w:r w:rsidRPr="00E81B1B">
        <w:t xml:space="preserve"> von Holz-Beton-Verbundkonstruktionen am Beispiel einer Decke mit Kerven </w:t>
      </w:r>
      <w:bookmarkEnd w:id="182"/>
      <w:bookmarkEnd w:id="183"/>
      <w:r w:rsidR="00564844">
        <w:t xml:space="preserve">(in Anlehnung an </w:t>
      </w:r>
      <w:sdt>
        <w:sdtPr>
          <w:id w:val="1373509369"/>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w:t>
      </w:r>
    </w:p>
    <w:p w14:paraId="5CF4067C" w14:textId="7A5A3E9D" w:rsidR="002753C1" w:rsidRPr="00E81B1B" w:rsidRDefault="00BA2AC4" w:rsidP="00702167">
      <w:r w:rsidRPr="00E81B1B">
        <w:t xml:space="preserve">Im Modell werden </w:t>
      </w:r>
      <w:r w:rsidR="00F56F63" w:rsidRPr="00E81B1B">
        <w:t>Holz und Beton durch Stabelemente, die in der Schwerachse der Bauteile liegen</w:t>
      </w:r>
      <w:r w:rsidRPr="00E81B1B">
        <w:t>,</w:t>
      </w:r>
      <w:r w:rsidR="00F56F63" w:rsidRPr="00E81B1B">
        <w:t xml:space="preserve"> abgebildet. Diese </w:t>
      </w:r>
      <w:r w:rsidR="00564844">
        <w:t>Biegestäbe</w:t>
      </w:r>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w:t>
      </w:r>
      <w:r w:rsidR="00564844">
        <w:t>Drucks</w:t>
      </w:r>
      <w:r w:rsidR="00F56F63" w:rsidRPr="00E81B1B">
        <w:t>täbe gekoppelt, sodass verträgliche Verschiebungen erzeugt werden. Im Bereich der Verbindungsmittel</w:t>
      </w:r>
      <w:r w:rsidR="00564844">
        <w:t xml:space="preserve"> </w:t>
      </w:r>
      <w:r w:rsidR="59CBD665">
        <w:t>erfolgt die Verbindung mittels biegesteif</w:t>
      </w:r>
      <w:r w:rsidR="00564844">
        <w:t xml:space="preserve"> angeschlossener</w:t>
      </w:r>
      <w:r w:rsidR="59CBD665">
        <w:t xml:space="preserve"> </w:t>
      </w:r>
      <w:r w:rsidR="00564844">
        <w:t>Bieges</w:t>
      </w:r>
      <w:r w:rsidR="59CBD665">
        <w:t>täbe, welche</w:t>
      </w:r>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r w:rsidR="00F56F63" w:rsidRPr="00E81B1B">
        <w:t>z</w:t>
      </w:r>
      <w:r w:rsidR="00F56F63" w:rsidRPr="00E81B1B">
        <w:rPr>
          <w:vertAlign w:val="superscript"/>
        </w:rPr>
        <w:t>t</w:t>
      </w:r>
      <w:proofErr w:type="spellEnd"/>
      <w:r w:rsidR="00F56F63" w:rsidRPr="00E81B1B">
        <w:t xml:space="preserve"> </w:t>
      </w:r>
      <w:r w:rsidR="00564844">
        <w:t xml:space="preserve">(siehe </w:t>
      </w:r>
      <w:r w:rsidR="00564844">
        <w:fldChar w:fldCharType="begin"/>
      </w:r>
      <w:r w:rsidR="00564844">
        <w:instrText xml:space="preserve"> REF _Ref80178167 \h </w:instrText>
      </w:r>
      <w:r w:rsidR="00564844">
        <w:fldChar w:fldCharType="separate"/>
      </w:r>
      <w:r w:rsidR="00564844" w:rsidRPr="00E81B1B">
        <w:t xml:space="preserve">Abbildung </w:t>
      </w:r>
      <w:r w:rsidR="00564844">
        <w:rPr>
          <w:noProof/>
        </w:rPr>
        <w:t>6</w:t>
      </w:r>
      <w:r w:rsidR="00564844">
        <w:fldChar w:fldCharType="end"/>
      </w:r>
      <w:r w:rsidR="00564844">
        <w:t xml:space="preserve">) </w:t>
      </w:r>
      <w:r w:rsidR="00F56F63" w:rsidRPr="00E81B1B">
        <w:t xml:space="preserve">ab und berechnet sich </w:t>
      </w:r>
      <w:r w:rsidR="00702167" w:rsidRPr="00E81B1B">
        <w:t>nach</w:t>
      </w:r>
      <w:r w:rsidR="00564844">
        <w:t xml:space="preserve"> </w:t>
      </w:r>
      <w:sdt>
        <w:sdtPr>
          <w:id w:val="861638077"/>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 siehe</w:t>
      </w:r>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B355E0">
        <w:trPr>
          <w:trHeight w:val="631"/>
        </w:trPr>
        <w:tc>
          <w:tcPr>
            <w:tcW w:w="8217" w:type="dxa"/>
          </w:tcPr>
          <w:p w14:paraId="0A4CD381" w14:textId="71597983" w:rsidR="002753C1" w:rsidRPr="00E81B1B" w:rsidRDefault="006067B2"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185" w:name="_Ref80178245"/>
            <w:r w:rsidRPr="00E81B1B">
              <w:t xml:space="preserve">Gl. </w:t>
            </w:r>
            <w:r>
              <w:fldChar w:fldCharType="begin"/>
            </w:r>
            <w:r>
              <w:instrText>SEQ Formel \* ARABIC</w:instrText>
            </w:r>
            <w:r>
              <w:fldChar w:fldCharType="separate"/>
            </w:r>
            <w:r w:rsidR="004B23CB">
              <w:rPr>
                <w:noProof/>
              </w:rPr>
              <w:t>1</w:t>
            </w:r>
            <w:r>
              <w:fldChar w:fldCharType="end"/>
            </w:r>
            <w:bookmarkEnd w:id="185"/>
          </w:p>
        </w:tc>
      </w:tr>
    </w:tbl>
    <w:p w14:paraId="4ADF0F82" w14:textId="5279E927" w:rsidR="00DC79EF" w:rsidRPr="00E81B1B" w:rsidRDefault="1ABD5635" w:rsidP="0006516D">
      <w:pPr>
        <w:pStyle w:val="berschrift3"/>
        <w:numPr>
          <w:ilvl w:val="2"/>
          <w:numId w:val="43"/>
        </w:numPr>
      </w:pPr>
      <w:bookmarkStart w:id="186" w:name="_Toc92091689"/>
      <w:bookmarkStart w:id="187" w:name="_Toc92092131"/>
      <w:bookmarkStart w:id="188" w:name="_Toc92092243"/>
      <w:bookmarkStart w:id="189" w:name="_Toc96874562"/>
      <w:bookmarkStart w:id="190" w:name="_Ref100419666"/>
      <w:r w:rsidRPr="6EB7351C">
        <w:t>Berücksichtigung</w:t>
      </w:r>
      <w:r w:rsidR="733E1002" w:rsidRPr="6EB7351C">
        <w:t xml:space="preserve"> des </w:t>
      </w:r>
      <w:r w:rsidR="7F3204CC" w:rsidRPr="6EB7351C">
        <w:t>zeitabhängigen Materialverhaltens</w:t>
      </w:r>
      <w:bookmarkEnd w:id="186"/>
      <w:bookmarkEnd w:id="187"/>
      <w:bookmarkEnd w:id="188"/>
      <w:bookmarkEnd w:id="189"/>
      <w:bookmarkEnd w:id="190"/>
      <w:r w:rsidR="00F56F63" w:rsidRPr="1224384F">
        <w:t xml:space="preserve"> </w:t>
      </w:r>
    </w:p>
    <w:p w14:paraId="5DEC6509" w14:textId="1F34E976" w:rsidR="00243034" w:rsidRDefault="00DC79EF" w:rsidP="007905BA">
      <w:r w:rsidRPr="00E81B1B">
        <w:t xml:space="preserve">Holz und Beton besitzen ein </w:t>
      </w:r>
      <w:r w:rsidR="750DAF5F" w:rsidRPr="00E81B1B">
        <w:t>ausgeprägt zeitabhängiges Verhalten</w:t>
      </w:r>
      <w:r w:rsidR="00243034">
        <w:t xml:space="preserve">, welches als Kriechen bezeichnet wird. Dieses führt zu einer Zunahme der Verformungen bei gleichbleibendem Spannungs- bzw. Belastungszustand. </w:t>
      </w:r>
      <w:r w:rsidR="658785E2" w:rsidRPr="00E81B1B">
        <w:t xml:space="preserve">Der </w:t>
      </w:r>
      <w:r w:rsidR="4C1F587A" w:rsidRPr="00E81B1B">
        <w:t xml:space="preserve">zeitliche Verlauf </w:t>
      </w:r>
      <w:r w:rsidR="00243034">
        <w:t xml:space="preserve">des Kriechens ist für Holz und Beton </w:t>
      </w:r>
      <w:r w:rsidR="3138B1B2" w:rsidRPr="00E81B1B">
        <w:t>unterschiedlich</w:t>
      </w:r>
      <w:r w:rsidR="00164BBA">
        <w:t xml:space="preserve">. Im Verbundquerschnitt führt dieses unterschiedliche Verhalten zu Spannungsumlagerungen. So kriecht in den ersten Jahren der Beton stärker als das Holz und entzieht sich den Lasten, was zu einer Spannungszunahme im Holz führt. Nach etwa 3 Jahren kriecht das Holz stärker als der Beton und die Spannungen verlagern sich wieder zurück in den Beton </w:t>
      </w:r>
      <w:sdt>
        <w:sdtPr>
          <w:id w:val="1159276678"/>
          <w:citation/>
        </w:sdtPr>
        <w:sdtContent>
          <w:r w:rsidR="00164BBA">
            <w:fldChar w:fldCharType="begin"/>
          </w:r>
          <w:r w:rsidR="00164BBA">
            <w:instrText xml:space="preserve"> CITATION Sch17 \l 1031 </w:instrText>
          </w:r>
          <w:r w:rsidR="00164BBA">
            <w:fldChar w:fldCharType="separate"/>
          </w:r>
          <w:r w:rsidR="00164BBA">
            <w:rPr>
              <w:noProof/>
            </w:rPr>
            <w:t>(Schänzlin, Bosch, &amp; Hamm, 2017)</w:t>
          </w:r>
          <w:r w:rsidR="00164BBA">
            <w:fldChar w:fldCharType="end"/>
          </w:r>
        </w:sdtContent>
      </w:sdt>
      <w:r w:rsidR="00164BBA">
        <w:t>.</w:t>
      </w:r>
    </w:p>
    <w:p w14:paraId="3C79855D" w14:textId="0122E79E" w:rsidR="002753C1" w:rsidRPr="00E81B1B" w:rsidRDefault="6B5F86D3" w:rsidP="007905BA">
      <w:r w:rsidRPr="00E81B1B">
        <w:t>N</w:t>
      </w:r>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r w:rsidR="00164BBA">
        <w:t>ist es aufgrund der anfänglich hohen Spannungsumlagerungen in das Holz möglich, dass die höchsten Spannungen im Holz in einem Zeitraum zwischen 3 und 7 Jahren auftreten, also bevor das Holz anfängt zu kriechen und die Spannungen wieder an den Beton abzugeben.</w:t>
      </w:r>
      <w:r w:rsidR="66AF3F67" w:rsidRPr="00E81B1B">
        <w:t xml:space="preserve"> Daher ist </w:t>
      </w:r>
      <w:r w:rsidR="00164BBA">
        <w:t>für das Holz neben dem Anfangs- und dem Endzustand der Zustand t</w:t>
      </w:r>
      <w:r w:rsidR="00761DE0">
        <w:t xml:space="preserve"> </w:t>
      </w:r>
      <w:r w:rsidR="00164BBA">
        <w:t>=</w:t>
      </w:r>
      <w:r w:rsidR="00761DE0">
        <w:t xml:space="preserve"> </w:t>
      </w:r>
      <w:r w:rsidR="00164BBA">
        <w:t>3-7</w:t>
      </w:r>
      <w:r w:rsidR="00761DE0">
        <w:t>a</w:t>
      </w:r>
      <w:r w:rsidR="00164BBA">
        <w:t xml:space="preserve"> </w:t>
      </w:r>
      <w:r w:rsidR="66AF3F67" w:rsidRPr="00E81B1B">
        <w:t>im G</w:t>
      </w:r>
      <w:r w:rsidR="00164BBA">
        <w:t>renzzustand der Tragfähigkeit (GZT)</w:t>
      </w:r>
      <w:r w:rsidR="66AF3F67" w:rsidRPr="00E81B1B">
        <w:t xml:space="preserve"> zu</w:t>
      </w:r>
      <w:r w:rsidR="00164BBA">
        <w:t xml:space="preserve"> berücksichtigen</w:t>
      </w:r>
      <w:r w:rsidR="66AF3F67" w:rsidRPr="00E81B1B">
        <w:t>.</w:t>
      </w:r>
      <w:r w:rsidR="00761DE0">
        <w:t xml:space="preserve"> Diese Regelung findet sich auch in der Tech</w:t>
      </w:r>
      <w:r w:rsidR="000D1C9F">
        <w:t>n</w:t>
      </w:r>
      <w:r w:rsidR="00761DE0">
        <w:t xml:space="preserve">ical Specification wieder </w:t>
      </w:r>
      <w:sdt>
        <w:sdtPr>
          <w:id w:val="597605132"/>
          <w:citation/>
        </w:sdtPr>
        <w:sdtContent>
          <w:r w:rsidR="00761DE0">
            <w:fldChar w:fldCharType="begin"/>
          </w:r>
          <w:r w:rsidR="00761DE0">
            <w:instrText xml:space="preserve"> CITATION Dia182 \l 1031 </w:instrText>
          </w:r>
          <w:r w:rsidR="00761DE0">
            <w:fldChar w:fldCharType="separate"/>
          </w:r>
          <w:r w:rsidR="00761DE0">
            <w:rPr>
              <w:noProof/>
            </w:rPr>
            <w:t>(Dias, et al., 2018)</w:t>
          </w:r>
          <w:r w:rsidR="00761DE0">
            <w:fldChar w:fldCharType="end"/>
          </w:r>
        </w:sdtContent>
      </w:sdt>
      <w:r w:rsidR="00F4015B" w:rsidRPr="00E81B1B">
        <w:t xml:space="preserve"> </w:t>
      </w:r>
      <w:r w:rsidR="00B179A0" w:rsidRPr="00E81B1B">
        <w:t xml:space="preserve">Der zusätzliche Nachweis kann nach </w:t>
      </w:r>
      <w:r w:rsidR="65106CC4" w:rsidRPr="00E81B1B">
        <w:t>entfallen</w:t>
      </w:r>
      <w:r w:rsidR="00B179A0" w:rsidRPr="00E81B1B">
        <w:t>, wenn die</w:t>
      </w:r>
      <w:r w:rsidR="00E14A35" w:rsidRPr="00E81B1B">
        <w:t xml:space="preserve"> Nachweise im GZT für das Holz im </w:t>
      </w:r>
      <w:r w:rsidR="00B179A0" w:rsidRPr="00E81B1B">
        <w:t>Anfangs- und Endzustand unter einer Erhöhung der Spannungen aus quasi-ständigen Belastungen um 25 % eingehalten sind.</w:t>
      </w:r>
    </w:p>
    <w:p w14:paraId="74DEE184" w14:textId="1DFFFB2E" w:rsidR="00B179A0" w:rsidRPr="00E81B1B" w:rsidRDefault="00761DE0" w:rsidP="007905BA">
      <w:r>
        <w:t xml:space="preserve">In </w:t>
      </w:r>
      <w:r w:rsidR="00702167" w:rsidRPr="00E81B1B">
        <w:fldChar w:fldCharType="begin"/>
      </w:r>
      <w:r w:rsidR="00702167" w:rsidRPr="00E81B1B">
        <w:instrText xml:space="preserve"> REF _Ref80178444 \h </w:instrText>
      </w:r>
      <w:r w:rsidR="00702167" w:rsidRPr="00E81B1B">
        <w:fldChar w:fldCharType="separate"/>
      </w:r>
      <w:r w:rsidR="004B23CB" w:rsidRPr="00E81B1B">
        <w:t xml:space="preserve">Abbildung </w:t>
      </w:r>
      <w:r w:rsidR="004B23CB">
        <w:rPr>
          <w:noProof/>
        </w:rPr>
        <w:t>7</w:t>
      </w:r>
      <w:r w:rsidR="00702167"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t>wird jedoch deutli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 xml:space="preserve">einem </w:t>
      </w:r>
      <w:r w:rsidR="203F111F" w:rsidRPr="00E81B1B">
        <w:t>Verhältnis</w:t>
      </w:r>
      <w:r w:rsidR="5F6AFB74" w:rsidRPr="00E81B1B">
        <w:t xml:space="preserve"> </w:t>
      </w:r>
      <w:r w:rsidR="00BA2AC4" w:rsidRPr="00E81B1B">
        <w:t xml:space="preserve">2:1 oder 1:1 </w:t>
      </w:r>
      <w:r w:rsidR="00B179A0" w:rsidRPr="00E81B1B">
        <w:t>von Holz zu Beton der Nachweis t</w:t>
      </w:r>
      <w:r>
        <w:t xml:space="preserve"> </w:t>
      </w:r>
      <w:r w:rsidR="00B179A0" w:rsidRPr="00E81B1B">
        <w:t>=</w:t>
      </w:r>
      <w:r>
        <w:t xml:space="preserve"> </w:t>
      </w:r>
      <w:r w:rsidR="00B179A0" w:rsidRPr="00E81B1B">
        <w:t xml:space="preserve">3-7a </w:t>
      </w:r>
      <w:r w:rsidR="00631322" w:rsidRPr="00E81B1B">
        <w:t xml:space="preserve">für das Holz </w:t>
      </w:r>
      <w:r w:rsidR="00B179A0" w:rsidRPr="00E81B1B">
        <w:t xml:space="preserve">maßgebend wird. Im </w:t>
      </w:r>
      <w:r w:rsidR="005977F0">
        <w:t>Fall</w:t>
      </w:r>
      <w:r w:rsidR="00B179A0" w:rsidRPr="00E81B1B">
        <w:t xml:space="preserve"> üblicher Höhenverhältnisse von 1:2 liegt der Fehler bei </w:t>
      </w:r>
      <w:r>
        <w:t>Auslassung</w:t>
      </w:r>
      <w:r w:rsidR="3B257B3D" w:rsidRPr="00E81B1B">
        <w:t xml:space="preserve"> </w:t>
      </w:r>
      <w:r w:rsidR="00B179A0" w:rsidRPr="00E81B1B">
        <w:t>des Zustands t</w:t>
      </w:r>
      <w:r w:rsidR="00930407">
        <w:t xml:space="preserve"> </w:t>
      </w:r>
      <w:r w:rsidR="00B179A0" w:rsidRPr="00E81B1B">
        <w:t>=</w:t>
      </w:r>
      <w:r w:rsidR="00930407">
        <w:t xml:space="preserve"> </w:t>
      </w:r>
      <w:r w:rsidR="00B179A0" w:rsidRPr="00E81B1B">
        <w:t>3-7</w:t>
      </w:r>
      <w:r w:rsidR="00930407">
        <w:t>a</w:t>
      </w:r>
      <w:r w:rsidR="00B179A0" w:rsidRPr="00E81B1B">
        <w:t xml:space="preserve"> bei maximal 7-8%. </w:t>
      </w:r>
      <w:r w:rsidR="00631322" w:rsidRPr="00E81B1B">
        <w:t>Offen bleibt</w:t>
      </w:r>
      <w:r w:rsidR="000D1C9F">
        <w:t xml:space="preserve"> jedoch</w:t>
      </w:r>
      <w:r w:rsidR="00631322" w:rsidRPr="00E81B1B">
        <w:t>, ob der Nachweis überhaupt maßgebend für die Bemessung wird</w:t>
      </w:r>
      <w:r w:rsidR="00702167" w:rsidRPr="00E81B1B">
        <w:t>, da Verformungsnachweise nicht in die Betrachtung eingeschlossen werden.</w:t>
      </w:r>
      <w:r w:rsidR="00631322" w:rsidRPr="00E81B1B">
        <w:t xml:space="preserve"> Die Autoren weisen </w:t>
      </w:r>
      <w:r w:rsidR="00702167" w:rsidRPr="00E81B1B">
        <w:t>auf diese Tatsache hin und räumen ein</w:t>
      </w:r>
      <w:r w:rsidR="00631322" w:rsidRPr="00E81B1B">
        <w:t xml:space="preserve">, dass die Nachweise im GZG </w:t>
      </w:r>
      <w:r w:rsidR="00702167" w:rsidRPr="00E81B1B">
        <w:t>in den m</w:t>
      </w:r>
      <w:r w:rsidR="00BA2AC4" w:rsidRPr="00E81B1B">
        <w:t>e</w:t>
      </w:r>
      <w:r w:rsidR="00702167" w:rsidRPr="00E81B1B">
        <w:t>isten Fällen</w:t>
      </w:r>
      <w:r w:rsidR="00631322" w:rsidRPr="00E81B1B">
        <w:t xml:space="preserve"> maßgebend werden.</w:t>
      </w:r>
      <w:r w:rsidR="000D1C9F">
        <w:t xml:space="preserve"> </w:t>
      </w:r>
      <w:r w:rsidR="00631322" w:rsidRPr="00E81B1B">
        <w:t xml:space="preserve">Es ist somit fragwürdig, inwieweit der zusätzliche Rechenaufwand für die Betrachtung des Zustands t=3-7a gerechtfertigt ist. </w:t>
      </w:r>
    </w:p>
    <w:p w14:paraId="43C6068F" w14:textId="67C2090C" w:rsidR="00B179A0" w:rsidRPr="00E81B1B" w:rsidRDefault="00B179A0" w:rsidP="007905BA">
      <w:r w:rsidRPr="00E81B1B">
        <w:rPr>
          <w:noProof/>
          <w:lang w:eastAsia="de-DE"/>
        </w:rPr>
        <w:lastRenderedPageBreak/>
        <w:drawing>
          <wp:inline distT="0" distB="0" distL="0" distR="0" wp14:anchorId="14CC1273" wp14:editId="19E20713">
            <wp:extent cx="3120113" cy="1719330"/>
            <wp:effectExtent l="0" t="0" r="444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43666" cy="1732309"/>
                    </a:xfrm>
                    <a:prstGeom prst="rect">
                      <a:avLst/>
                    </a:prstGeom>
                  </pic:spPr>
                </pic:pic>
              </a:graphicData>
            </a:graphic>
          </wp:inline>
        </w:drawing>
      </w:r>
    </w:p>
    <w:p w14:paraId="5402BF74" w14:textId="4947F830" w:rsidR="00B179A0" w:rsidRPr="00E81B1B" w:rsidRDefault="00B179A0" w:rsidP="00B179A0">
      <w:pPr>
        <w:pStyle w:val="Beschriftung"/>
      </w:pPr>
      <w:bookmarkStart w:id="191" w:name="_Ref80178444"/>
      <w:bookmarkStart w:id="192" w:name="_Toc96874644"/>
      <w:r w:rsidRPr="00E81B1B">
        <w:t xml:space="preserve">Abbildung </w:t>
      </w:r>
      <w:r>
        <w:fldChar w:fldCharType="begin"/>
      </w:r>
      <w:r>
        <w:instrText>SEQ Abbildung \* ARABIC</w:instrText>
      </w:r>
      <w:r>
        <w:fldChar w:fldCharType="separate"/>
      </w:r>
      <w:r w:rsidR="00D41CAF">
        <w:rPr>
          <w:noProof/>
        </w:rPr>
        <w:t>7</w:t>
      </w:r>
      <w:r>
        <w:fldChar w:fldCharType="end"/>
      </w:r>
      <w:bookmarkEnd w:id="191"/>
      <w:r w:rsidRPr="00E81B1B">
        <w:t xml:space="preserve"> Verhältnis der Auslastungen</w:t>
      </w:r>
      <w:r w:rsidR="00E14A35" w:rsidRPr="00E81B1B">
        <w:t xml:space="preserve"> des Holzes</w:t>
      </w:r>
      <w:r w:rsidRPr="00E81B1B">
        <w:t xml:space="preserve"> im Anfangs- oder Endzustand zu der Auslastung zum Zeitpunkt t=3-7a für verschiedene Deckentypen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192"/>
    </w:p>
    <w:p w14:paraId="4DA0AE07" w14:textId="38BF2426" w:rsidR="00631322" w:rsidRPr="00E81B1B" w:rsidRDefault="3618843A" w:rsidP="00631322">
      <w:r w:rsidRPr="00E81B1B">
        <w:t xml:space="preserve">Im Rechenmodell wird </w:t>
      </w:r>
      <w:r w:rsidR="70D7F014" w:rsidRPr="00E81B1B">
        <w:t>d</w:t>
      </w:r>
      <w:r w:rsidR="1FA57F01" w:rsidRPr="00E81B1B">
        <w:t>as</w:t>
      </w:r>
      <w:r w:rsidR="00631322" w:rsidRPr="00E81B1B">
        <w:t xml:space="preserve"> Kriechverhalten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r w:rsidR="3D5CB3A6" w:rsidRPr="00E81B1B">
        <w:t>B</w:t>
      </w:r>
      <w:r w:rsidR="00631322" w:rsidRPr="00E81B1B">
        <w:t xml:space="preserve">ei Anwendung des Stabwerkmodells </w:t>
      </w:r>
      <w:r w:rsidR="0ECE3C58" w:rsidRPr="00E81B1B">
        <w:t>ergibt sich</w:t>
      </w:r>
      <w:r w:rsidR="00631322" w:rsidRPr="00E81B1B">
        <w:t xml:space="preserve"> </w:t>
      </w:r>
      <w:r w:rsidR="00702167" w:rsidRPr="00E81B1B">
        <w:t xml:space="preserve">die Verbundsteifigkeit </w:t>
      </w:r>
      <w:r w:rsidR="00381D5E" w:rsidRPr="00E81B1B">
        <w:t>nach (</w:t>
      </w:r>
      <w:r w:rsidR="00381D5E" w:rsidRPr="00E81B1B">
        <w:fldChar w:fldCharType="begin"/>
      </w:r>
      <w:r w:rsidR="00381D5E" w:rsidRPr="00E81B1B">
        <w:instrText xml:space="preserve"> REF _Ref79757124 \h </w:instrText>
      </w:r>
      <w:r w:rsidR="00381D5E" w:rsidRPr="00E81B1B">
        <w:fldChar w:fldCharType="separate"/>
      </w:r>
      <w:r w:rsidR="00381D5E" w:rsidRPr="00E81B1B">
        <w:t xml:space="preserve">Gl. </w:t>
      </w:r>
      <w:r w:rsidR="00381D5E">
        <w:rPr>
          <w:noProof/>
        </w:rPr>
        <w:t>2</w:t>
      </w:r>
      <w:r w:rsidR="00381D5E" w:rsidRPr="00E81B1B">
        <w:fldChar w:fldCharType="end"/>
      </w:r>
      <w:r w:rsidR="00381D5E" w:rsidRPr="00E81B1B">
        <w:t>).</w:t>
      </w:r>
      <w:r w:rsidR="00381D5E">
        <w:t xml:space="preserve"> In die Formel fließen die am Stabwerkmodell berechneten Schnittgrößen im Holz und Beton, die Materialsteifigkeiten, Flächenträgheitsmomente und der Abstand a der Bauteilschwerpunkte ein. </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1F303E">
        <w:trPr>
          <w:trHeight w:val="611"/>
        </w:trPr>
        <w:tc>
          <w:tcPr>
            <w:tcW w:w="7650" w:type="dxa"/>
            <w:tcBorders>
              <w:top w:val="nil"/>
              <w:left w:val="nil"/>
              <w:bottom w:val="nil"/>
              <w:right w:val="nil"/>
            </w:tcBorders>
            <w:vAlign w:val="center"/>
          </w:tcPr>
          <w:p w14:paraId="1F29A4BD" w14:textId="34BB17D7" w:rsidR="00631322" w:rsidRPr="00E81B1B" w:rsidRDefault="006067B2"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193" w:name="_Ref79757124"/>
            <w:r w:rsidRPr="00E81B1B">
              <w:t xml:space="preserve">Gl. </w:t>
            </w:r>
            <w:r>
              <w:fldChar w:fldCharType="begin"/>
            </w:r>
            <w:r>
              <w:instrText>SEQ Formel \* ARABIC</w:instrText>
            </w:r>
            <w:r>
              <w:fldChar w:fldCharType="separate"/>
            </w:r>
            <w:r w:rsidR="004B23CB">
              <w:rPr>
                <w:noProof/>
              </w:rPr>
              <w:t>2</w:t>
            </w:r>
            <w:r>
              <w:fldChar w:fldCharType="end"/>
            </w:r>
            <w:bookmarkEnd w:id="193"/>
          </w:p>
        </w:tc>
      </w:tr>
    </w:tbl>
    <w:p w14:paraId="23E71259" w14:textId="240BAF79" w:rsidR="00631322" w:rsidRPr="00E81B1B" w:rsidRDefault="00631322" w:rsidP="00631322">
      <w:pPr>
        <w:spacing w:after="240"/>
      </w:pPr>
      <w:r w:rsidRPr="00E81B1B">
        <w:t xml:space="preserve">Die </w:t>
      </w:r>
      <w:r w:rsidR="55A3EAAB">
        <w:t xml:space="preserve">Bestimmung der </w:t>
      </w:r>
      <w:r w:rsidRPr="00E81B1B">
        <w:t xml:space="preserve">Verbundkriechfaktoren </w:t>
      </w:r>
      <w:r w:rsidR="16CA1A55">
        <w:t xml:space="preserve">erfolgt </w:t>
      </w:r>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r w:rsidR="317D8147">
        <w:t>.</w:t>
      </w:r>
      <w:r w:rsidR="00381D5E">
        <w:t xml:space="preserve"> Mit diesen werden anschließend die </w:t>
      </w:r>
      <w:r w:rsidRPr="00E81B1B">
        <w:t xml:space="preserve">zeitabhängigen E-Moduln </w:t>
      </w:r>
      <w:r w:rsidR="00053DF1">
        <w:t>entsprechend</w:t>
      </w:r>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381D5E">
        <w:t xml:space="preserve"> ermittelt</w:t>
      </w:r>
      <w:r w:rsidR="00702167" w:rsidRPr="00E81B1B">
        <w:t>.</w:t>
      </w:r>
    </w:p>
    <w:p w14:paraId="59AFD883" w14:textId="231621C6" w:rsidR="00631322" w:rsidRPr="00E81B1B" w:rsidRDefault="00631322" w:rsidP="00631322">
      <w:pPr>
        <w:pStyle w:val="Beschriftung"/>
      </w:pPr>
      <w:bookmarkStart w:id="194" w:name="_Ref79756564"/>
      <w:bookmarkStart w:id="195" w:name="_Toc96874713"/>
      <w:r w:rsidRPr="00E81B1B">
        <w:t xml:space="preserve">Tabelle </w:t>
      </w:r>
      <w:r>
        <w:fldChar w:fldCharType="begin"/>
      </w:r>
      <w:r>
        <w:instrText>SEQ Tabelle \* ARABIC</w:instrText>
      </w:r>
      <w:r>
        <w:fldChar w:fldCharType="separate"/>
      </w:r>
      <w:r w:rsidR="004E72ED">
        <w:rPr>
          <w:noProof/>
        </w:rPr>
        <w:t>2</w:t>
      </w:r>
      <w:r>
        <w:fldChar w:fldCharType="end"/>
      </w:r>
      <w:bookmarkEnd w:id="194"/>
      <w:r w:rsidRPr="00E81B1B">
        <w:t xml:space="preserve"> Verbundkriechzahlen für Holz, Beton und Verbundmittel in Abhängigkeit der Nutzungsklasse</w:t>
      </w:r>
      <w:r w:rsidR="00381D5E">
        <w:t>,</w:t>
      </w:r>
      <w:r w:rsidRPr="00E81B1B">
        <w:t xml:space="preserve"> der Endkriechzahl des Betons</w:t>
      </w:r>
      <w:bookmarkEnd w:id="195"/>
      <w:r w:rsidR="00381D5E">
        <w:t xml:space="preserve"> und der Verbundsteifigkeit </w:t>
      </w:r>
      <w:r w:rsidR="00381D5E" w:rsidRPr="00E81B1B">
        <w:t>γ</w:t>
      </w:r>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2427D">
        <w:trPr>
          <w:trHeight w:val="340"/>
        </w:trPr>
        <w:tc>
          <w:tcPr>
            <w:tcW w:w="2005" w:type="dxa"/>
            <w:gridSpan w:val="2"/>
            <w:vMerge w:val="restart"/>
            <w:vAlign w:val="center"/>
          </w:tcPr>
          <w:p w14:paraId="4A120410" w14:textId="77777777" w:rsidR="00631322" w:rsidRPr="00E81B1B" w:rsidRDefault="00631322" w:rsidP="0062427D">
            <w:pPr>
              <w:spacing w:before="0"/>
              <w:jc w:val="center"/>
              <w:rPr>
                <w:sz w:val="18"/>
              </w:rPr>
            </w:pPr>
          </w:p>
        </w:tc>
        <w:tc>
          <w:tcPr>
            <w:tcW w:w="3183" w:type="dxa"/>
            <w:gridSpan w:val="2"/>
            <w:vAlign w:val="center"/>
          </w:tcPr>
          <w:p w14:paraId="3032B7EC" w14:textId="73E8D8A7" w:rsidR="00631322" w:rsidRPr="00E81B1B" w:rsidRDefault="00631322" w:rsidP="0062427D">
            <w:pPr>
              <w:spacing w:before="0"/>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w:t>
            </w:r>
            <w:r w:rsidR="003834F9">
              <w:rPr>
                <w:sz w:val="18"/>
              </w:rPr>
              <w:t>,</w:t>
            </w:r>
            <w:r w:rsidRPr="00E81B1B">
              <w:rPr>
                <w:sz w:val="18"/>
              </w:rPr>
              <w:t>6 (NKL 1)</w:t>
            </w:r>
          </w:p>
        </w:tc>
        <w:tc>
          <w:tcPr>
            <w:tcW w:w="3307" w:type="dxa"/>
            <w:gridSpan w:val="2"/>
            <w:vAlign w:val="center"/>
          </w:tcPr>
          <w:p w14:paraId="24C6B7F8" w14:textId="2F8CC201" w:rsidR="00631322" w:rsidRPr="00E81B1B" w:rsidRDefault="00631322" w:rsidP="0062427D">
            <w:pPr>
              <w:spacing w:before="0"/>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w:t>
            </w:r>
            <w:r w:rsidR="003834F9">
              <w:rPr>
                <w:sz w:val="18"/>
              </w:rPr>
              <w:t>,</w:t>
            </w:r>
            <w:r w:rsidRPr="00E81B1B">
              <w:rPr>
                <w:sz w:val="18"/>
              </w:rPr>
              <w:t>8 (NKL 2)</w:t>
            </w:r>
          </w:p>
        </w:tc>
      </w:tr>
      <w:tr w:rsidR="00631322" w:rsidRPr="00E81B1B" w14:paraId="26E1AA4C" w14:textId="77777777" w:rsidTr="0062427D">
        <w:trPr>
          <w:trHeight w:val="340"/>
        </w:trPr>
        <w:tc>
          <w:tcPr>
            <w:tcW w:w="2005" w:type="dxa"/>
            <w:gridSpan w:val="2"/>
            <w:vMerge/>
            <w:vAlign w:val="center"/>
          </w:tcPr>
          <w:p w14:paraId="0628116C" w14:textId="77777777" w:rsidR="00631322" w:rsidRPr="00E81B1B" w:rsidRDefault="00631322" w:rsidP="0062427D">
            <w:pPr>
              <w:spacing w:before="0"/>
              <w:jc w:val="center"/>
              <w:rPr>
                <w:sz w:val="18"/>
              </w:rPr>
            </w:pPr>
          </w:p>
        </w:tc>
        <w:tc>
          <w:tcPr>
            <w:tcW w:w="1651" w:type="dxa"/>
            <w:vAlign w:val="center"/>
          </w:tcPr>
          <w:p w14:paraId="4A311F25" w14:textId="3625C717" w:rsidR="00631322" w:rsidRPr="00E81B1B" w:rsidRDefault="00631322" w:rsidP="0062427D">
            <w:pPr>
              <w:spacing w:before="0"/>
              <w:jc w:val="center"/>
              <w:rPr>
                <w:sz w:val="18"/>
              </w:rPr>
            </w:pPr>
            <w:r w:rsidRPr="00E81B1B">
              <w:rPr>
                <w:sz w:val="18"/>
              </w:rPr>
              <w:t>φ = 2</w:t>
            </w:r>
            <w:r w:rsidR="003834F9">
              <w:rPr>
                <w:sz w:val="18"/>
              </w:rPr>
              <w:t>,</w:t>
            </w:r>
            <w:r w:rsidRPr="00E81B1B">
              <w:rPr>
                <w:sz w:val="18"/>
              </w:rPr>
              <w:t>5</w:t>
            </w:r>
          </w:p>
        </w:tc>
        <w:tc>
          <w:tcPr>
            <w:tcW w:w="1532" w:type="dxa"/>
            <w:vAlign w:val="center"/>
          </w:tcPr>
          <w:p w14:paraId="5984B026" w14:textId="338D4997" w:rsidR="00631322" w:rsidRPr="00E81B1B" w:rsidRDefault="00631322" w:rsidP="0062427D">
            <w:pPr>
              <w:spacing w:before="0"/>
              <w:jc w:val="center"/>
              <w:rPr>
                <w:sz w:val="18"/>
              </w:rPr>
            </w:pPr>
            <w:r w:rsidRPr="00E81B1B">
              <w:rPr>
                <w:sz w:val="18"/>
              </w:rPr>
              <w:t>φ = 3</w:t>
            </w:r>
            <w:r w:rsidR="003834F9">
              <w:rPr>
                <w:sz w:val="18"/>
              </w:rPr>
              <w:t>,</w:t>
            </w:r>
            <w:r w:rsidRPr="00E81B1B">
              <w:rPr>
                <w:sz w:val="18"/>
              </w:rPr>
              <w:t>5</w:t>
            </w:r>
          </w:p>
        </w:tc>
        <w:tc>
          <w:tcPr>
            <w:tcW w:w="1662" w:type="dxa"/>
            <w:vAlign w:val="center"/>
          </w:tcPr>
          <w:p w14:paraId="52667640" w14:textId="3D0CE409" w:rsidR="00631322" w:rsidRPr="00E81B1B" w:rsidRDefault="00631322" w:rsidP="0062427D">
            <w:pPr>
              <w:spacing w:before="0"/>
              <w:jc w:val="center"/>
              <w:rPr>
                <w:sz w:val="18"/>
              </w:rPr>
            </w:pPr>
            <w:r w:rsidRPr="00E81B1B">
              <w:rPr>
                <w:sz w:val="18"/>
              </w:rPr>
              <w:t>φ = 2</w:t>
            </w:r>
            <w:r w:rsidR="0062427D">
              <w:rPr>
                <w:sz w:val="18"/>
              </w:rPr>
              <w:t>,</w:t>
            </w:r>
            <w:r w:rsidRPr="00E81B1B">
              <w:rPr>
                <w:sz w:val="18"/>
              </w:rPr>
              <w:t>5</w:t>
            </w:r>
          </w:p>
        </w:tc>
        <w:tc>
          <w:tcPr>
            <w:tcW w:w="1645" w:type="dxa"/>
            <w:vAlign w:val="center"/>
          </w:tcPr>
          <w:p w14:paraId="3FD343ED" w14:textId="7DAA262F" w:rsidR="00631322" w:rsidRPr="00E81B1B" w:rsidRDefault="00631322" w:rsidP="0062427D">
            <w:pPr>
              <w:spacing w:before="0"/>
              <w:jc w:val="center"/>
              <w:rPr>
                <w:sz w:val="18"/>
              </w:rPr>
            </w:pPr>
            <w:r w:rsidRPr="00E81B1B">
              <w:rPr>
                <w:sz w:val="18"/>
              </w:rPr>
              <w:t>φ = 3</w:t>
            </w:r>
            <w:r w:rsidR="0062427D">
              <w:rPr>
                <w:sz w:val="18"/>
              </w:rPr>
              <w:t>,</w:t>
            </w:r>
            <w:r w:rsidRPr="00E81B1B">
              <w:rPr>
                <w:sz w:val="18"/>
              </w:rPr>
              <w:t>5</w:t>
            </w:r>
          </w:p>
        </w:tc>
      </w:tr>
      <w:tr w:rsidR="00631322" w:rsidRPr="00E81B1B" w14:paraId="64DE93E7" w14:textId="77777777" w:rsidTr="0062427D">
        <w:trPr>
          <w:trHeight w:val="340"/>
        </w:trPr>
        <w:tc>
          <w:tcPr>
            <w:tcW w:w="846" w:type="dxa"/>
            <w:vMerge w:val="restart"/>
            <w:vAlign w:val="center"/>
          </w:tcPr>
          <w:p w14:paraId="3A4EFF39" w14:textId="77777777" w:rsidR="00631322" w:rsidRPr="00E81B1B" w:rsidRDefault="00631322" w:rsidP="0062427D">
            <w:pPr>
              <w:spacing w:before="0"/>
              <w:jc w:val="left"/>
              <w:rPr>
                <w:sz w:val="18"/>
              </w:rPr>
            </w:pPr>
            <w:r w:rsidRPr="00E81B1B">
              <w:rPr>
                <w:sz w:val="18"/>
              </w:rPr>
              <w:t>Beton</w:t>
            </w:r>
          </w:p>
        </w:tc>
        <w:tc>
          <w:tcPr>
            <w:tcW w:w="1159" w:type="dxa"/>
            <w:vAlign w:val="center"/>
          </w:tcPr>
          <w:p w14:paraId="03A210D7" w14:textId="77777777" w:rsidR="00631322" w:rsidRPr="00E81B1B" w:rsidRDefault="00631322" w:rsidP="0062427D">
            <w:pPr>
              <w:spacing w:before="0"/>
              <w:jc w:val="left"/>
              <w:rPr>
                <w:sz w:val="18"/>
              </w:rPr>
            </w:pPr>
            <w:r w:rsidRPr="00E81B1B">
              <w:rPr>
                <w:sz w:val="18"/>
              </w:rPr>
              <w:t>t = 3…7 a</w:t>
            </w:r>
          </w:p>
        </w:tc>
        <w:tc>
          <w:tcPr>
            <w:tcW w:w="1651" w:type="dxa"/>
            <w:vAlign w:val="center"/>
          </w:tcPr>
          <w:p w14:paraId="7B6CC77E" w14:textId="4DA2A42A" w:rsidR="00631322" w:rsidRPr="00E81B1B" w:rsidRDefault="00631322" w:rsidP="0062427D">
            <w:pPr>
              <w:spacing w:before="0"/>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9-0</m:t>
                </m:r>
                <m:r>
                  <m:rPr>
                    <m:sty m:val="p"/>
                  </m:rPr>
                  <w:rPr>
                    <w:rFonts w:ascii="Cambria Math" w:hAnsi="Cambria Math"/>
                    <w:sz w:val="18"/>
                  </w:rPr>
                  <m:t>,</m:t>
                </m:r>
                <m:r>
                  <m:rPr>
                    <m:sty m:val="p"/>
                  </m:rPr>
                  <w:rPr>
                    <w:rFonts w:ascii="Cambria Math" w:hAnsi="Cambria Math"/>
                    <w:sz w:val="18"/>
                  </w:rPr>
                  <m:t xml:space="preserve">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1</m:t>
                    </m:r>
                  </m:sup>
                </m:sSubSup>
              </m:oMath>
            </m:oMathPara>
          </w:p>
        </w:tc>
        <w:tc>
          <w:tcPr>
            <w:tcW w:w="1532" w:type="dxa"/>
            <w:vAlign w:val="center"/>
          </w:tcPr>
          <w:p w14:paraId="172E203E" w14:textId="144F7BBE" w:rsidR="00631322" w:rsidRPr="00E81B1B" w:rsidRDefault="00631322" w:rsidP="0062427D">
            <w:pPr>
              <w:spacing w:before="0"/>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1</m:t>
                    </m:r>
                  </m:sup>
                </m:sSubSup>
              </m:oMath>
            </m:oMathPara>
          </w:p>
        </w:tc>
        <w:tc>
          <w:tcPr>
            <w:tcW w:w="1662" w:type="dxa"/>
            <w:vAlign w:val="center"/>
          </w:tcPr>
          <w:p w14:paraId="5F979A8D" w14:textId="6194A140" w:rsidR="00631322" w:rsidRPr="00E81B1B" w:rsidRDefault="00631322" w:rsidP="0062427D">
            <w:pPr>
              <w:spacing w:before="0"/>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7-0</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1</m:t>
                    </m:r>
                  </m:sup>
                </m:sSubSup>
              </m:oMath>
            </m:oMathPara>
          </w:p>
        </w:tc>
        <w:tc>
          <w:tcPr>
            <w:tcW w:w="1645" w:type="dxa"/>
            <w:vAlign w:val="center"/>
          </w:tcPr>
          <w:p w14:paraId="5610FD9F" w14:textId="1357F9AA" w:rsidR="00631322" w:rsidRPr="00E81B1B" w:rsidRDefault="00631322" w:rsidP="0062427D">
            <w:pPr>
              <w:spacing w:before="0"/>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2-0</m:t>
                </m:r>
                <m:r>
                  <m:rPr>
                    <m:sty m:val="p"/>
                  </m:rPr>
                  <w:rPr>
                    <w:rFonts w:ascii="Cambria Math" w:hAnsi="Cambria Math"/>
                    <w:sz w:val="18"/>
                  </w:rPr>
                  <m:t>,</m:t>
                </m:r>
                <m:r>
                  <m:rPr>
                    <m:sty m:val="p"/>
                  </m:rPr>
                  <w:rPr>
                    <w:rFonts w:ascii="Cambria Math" w:hAnsi="Cambria Math"/>
                    <w:sz w:val="18"/>
                  </w:rPr>
                  <m:t>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2</m:t>
                    </m:r>
                  </m:sup>
                </m:sSubSup>
              </m:oMath>
            </m:oMathPara>
          </w:p>
        </w:tc>
      </w:tr>
      <w:tr w:rsidR="00631322" w:rsidRPr="00E81B1B" w14:paraId="3977BCE2" w14:textId="77777777" w:rsidTr="0062427D">
        <w:trPr>
          <w:trHeight w:val="340"/>
        </w:trPr>
        <w:tc>
          <w:tcPr>
            <w:tcW w:w="846" w:type="dxa"/>
            <w:vMerge/>
            <w:vAlign w:val="center"/>
          </w:tcPr>
          <w:p w14:paraId="49DCE846" w14:textId="77777777" w:rsidR="00631322" w:rsidRPr="00E81B1B" w:rsidRDefault="00631322" w:rsidP="0062427D">
            <w:pPr>
              <w:spacing w:before="0"/>
              <w:jc w:val="left"/>
              <w:rPr>
                <w:sz w:val="18"/>
              </w:rPr>
            </w:pPr>
          </w:p>
        </w:tc>
        <w:tc>
          <w:tcPr>
            <w:tcW w:w="1159" w:type="dxa"/>
            <w:vAlign w:val="center"/>
          </w:tcPr>
          <w:p w14:paraId="3AC799BA" w14:textId="77777777" w:rsidR="00631322" w:rsidRPr="00E81B1B" w:rsidRDefault="00631322" w:rsidP="0062427D">
            <w:pPr>
              <w:spacing w:before="0"/>
              <w:jc w:val="left"/>
              <w:rPr>
                <w:sz w:val="18"/>
              </w:rPr>
            </w:pPr>
            <w:r w:rsidRPr="00E81B1B">
              <w:rPr>
                <w:sz w:val="18"/>
              </w:rPr>
              <w:t>t = ∞</w:t>
            </w:r>
          </w:p>
        </w:tc>
        <w:tc>
          <w:tcPr>
            <w:tcW w:w="1651" w:type="dxa"/>
            <w:vAlign w:val="center"/>
          </w:tcPr>
          <w:p w14:paraId="16613550" w14:textId="797F505D" w:rsidR="00631322" w:rsidRPr="00E81B1B" w:rsidRDefault="00631322" w:rsidP="0062427D">
            <w:pPr>
              <w:spacing w:before="0"/>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0-0</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9</m:t>
                    </m:r>
                  </m:sup>
                </m:sSubSup>
              </m:oMath>
            </m:oMathPara>
          </w:p>
        </w:tc>
        <w:tc>
          <w:tcPr>
            <w:tcW w:w="1532" w:type="dxa"/>
            <w:vAlign w:val="center"/>
          </w:tcPr>
          <w:p w14:paraId="2A46EF24" w14:textId="435414F6" w:rsidR="00631322" w:rsidRPr="00E81B1B" w:rsidRDefault="00631322" w:rsidP="0062427D">
            <w:pPr>
              <w:spacing w:before="0"/>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6-0</m:t>
                </m:r>
                <m:r>
                  <m:rPr>
                    <m:sty m:val="p"/>
                  </m:rPr>
                  <w:rPr>
                    <w:rFonts w:ascii="Cambria Math" w:hAnsi="Cambria Math"/>
                    <w:sz w:val="18"/>
                  </w:rPr>
                  <m:t>,</m:t>
                </m:r>
                <m:r>
                  <m:rPr>
                    <m:sty m:val="p"/>
                  </m:rPr>
                  <w:rPr>
                    <w:rFonts w:ascii="Cambria Math" w:hAnsi="Cambria Math"/>
                    <w:sz w:val="18"/>
                  </w:rPr>
                  <m:t>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53BC1B63" w:rsidR="00631322" w:rsidRPr="00E81B1B" w:rsidRDefault="00631322" w:rsidP="0062427D">
            <w:pPr>
              <w:spacing w:before="0"/>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8-0</m:t>
                </m:r>
                <m:r>
                  <m:rPr>
                    <m:sty m:val="p"/>
                  </m:rPr>
                  <w:rPr>
                    <w:rFonts w:ascii="Cambria Math" w:hAnsi="Cambria Math"/>
                    <w:sz w:val="18"/>
                  </w:rPr>
                  <m:t>,</m:t>
                </m:r>
                <m:r>
                  <m:rPr>
                    <m:sty m:val="p"/>
                  </m:rPr>
                  <w:rPr>
                    <w:rFonts w:ascii="Cambria Math" w:hAnsi="Cambria Math"/>
                    <w:sz w:val="18"/>
                  </w:rPr>
                  <m:t>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5</m:t>
                    </m:r>
                  </m:sup>
                </m:sSubSup>
              </m:oMath>
            </m:oMathPara>
          </w:p>
        </w:tc>
        <w:tc>
          <w:tcPr>
            <w:tcW w:w="1645" w:type="dxa"/>
            <w:vAlign w:val="center"/>
          </w:tcPr>
          <w:p w14:paraId="0703D7BA" w14:textId="4869EA39" w:rsidR="00631322" w:rsidRPr="00E81B1B" w:rsidRDefault="00631322" w:rsidP="0062427D">
            <w:pPr>
              <w:spacing w:before="0"/>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3-0</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6</m:t>
                    </m:r>
                  </m:sup>
                </m:sSubSup>
              </m:oMath>
            </m:oMathPara>
          </w:p>
        </w:tc>
      </w:tr>
      <w:tr w:rsidR="00631322" w:rsidRPr="00E81B1B" w14:paraId="39F6CD8E" w14:textId="77777777" w:rsidTr="0062427D">
        <w:trPr>
          <w:trHeight w:val="340"/>
        </w:trPr>
        <w:tc>
          <w:tcPr>
            <w:tcW w:w="846" w:type="dxa"/>
            <w:vMerge w:val="restart"/>
            <w:vAlign w:val="center"/>
          </w:tcPr>
          <w:p w14:paraId="4195FA6D" w14:textId="77777777" w:rsidR="00631322" w:rsidRPr="00E81B1B" w:rsidRDefault="00631322" w:rsidP="0062427D">
            <w:pPr>
              <w:spacing w:before="0"/>
              <w:jc w:val="left"/>
              <w:rPr>
                <w:sz w:val="18"/>
              </w:rPr>
            </w:pPr>
            <w:r w:rsidRPr="00E81B1B">
              <w:rPr>
                <w:sz w:val="18"/>
              </w:rPr>
              <w:t>Holz</w:t>
            </w:r>
          </w:p>
        </w:tc>
        <w:tc>
          <w:tcPr>
            <w:tcW w:w="1159" w:type="dxa"/>
            <w:vAlign w:val="center"/>
          </w:tcPr>
          <w:p w14:paraId="31B4F6A6"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066709FC" w14:textId="4CE81324" w:rsidR="00631322" w:rsidRPr="00E81B1B" w:rsidRDefault="00631322" w:rsidP="0062427D">
            <w:pPr>
              <w:spacing w:before="0"/>
              <w:jc w:val="center"/>
              <w:rPr>
                <w:sz w:val="18"/>
              </w:rPr>
            </w:pPr>
            <m:oMathPara>
              <m:oMath>
                <m:r>
                  <m:rPr>
                    <m:sty m:val="p"/>
                  </m:rPr>
                  <w:rPr>
                    <w:rFonts w:ascii="Cambria Math" w:hAnsi="Cambria Math"/>
                    <w:sz w:val="18"/>
                  </w:rPr>
                  <m:t>0</m:t>
                </m:r>
                <m:r>
                  <m:rPr>
                    <m:sty m:val="p"/>
                  </m:rPr>
                  <w:rPr>
                    <w:rFonts w:ascii="Cambria Math" w:hAnsi="Cambria Math"/>
                    <w:sz w:val="18"/>
                  </w:rPr>
                  <m:t>,</m:t>
                </m:r>
                <m:r>
                  <m:rPr>
                    <m:sty m:val="p"/>
                  </m:rPr>
                  <w:rPr>
                    <w:rFonts w:ascii="Cambria Math" w:hAnsi="Cambria Math"/>
                    <w:sz w:val="18"/>
                  </w:rPr>
                  <m:t>5</m:t>
                </m:r>
              </m:oMath>
            </m:oMathPara>
          </w:p>
        </w:tc>
      </w:tr>
      <w:tr w:rsidR="00631322" w:rsidRPr="00E81B1B" w14:paraId="5B2F15F1" w14:textId="77777777" w:rsidTr="0062427D">
        <w:trPr>
          <w:trHeight w:val="340"/>
        </w:trPr>
        <w:tc>
          <w:tcPr>
            <w:tcW w:w="846" w:type="dxa"/>
            <w:vMerge/>
            <w:vAlign w:val="center"/>
          </w:tcPr>
          <w:p w14:paraId="4C38A597" w14:textId="77777777" w:rsidR="00631322" w:rsidRPr="00E81B1B" w:rsidRDefault="00631322" w:rsidP="0062427D">
            <w:pPr>
              <w:spacing w:before="0"/>
              <w:jc w:val="left"/>
              <w:rPr>
                <w:sz w:val="18"/>
              </w:rPr>
            </w:pPr>
          </w:p>
        </w:tc>
        <w:tc>
          <w:tcPr>
            <w:tcW w:w="1159" w:type="dxa"/>
            <w:vAlign w:val="center"/>
          </w:tcPr>
          <w:p w14:paraId="34356600"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7F96E729" w14:textId="336CAD2B" w:rsidR="00631322" w:rsidRPr="00E81B1B" w:rsidRDefault="00631322" w:rsidP="0062427D">
            <w:pPr>
              <w:spacing w:before="0"/>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0</m:t>
                </m:r>
              </m:oMath>
            </m:oMathPara>
          </w:p>
        </w:tc>
      </w:tr>
      <w:tr w:rsidR="00631322" w:rsidRPr="00E81B1B" w14:paraId="71287117" w14:textId="77777777" w:rsidTr="0062427D">
        <w:trPr>
          <w:trHeight w:val="340"/>
        </w:trPr>
        <w:tc>
          <w:tcPr>
            <w:tcW w:w="846" w:type="dxa"/>
            <w:vMerge w:val="restart"/>
            <w:vAlign w:val="center"/>
          </w:tcPr>
          <w:p w14:paraId="386996BE" w14:textId="77777777" w:rsidR="00631322" w:rsidRPr="00E81B1B" w:rsidRDefault="00631322" w:rsidP="0062427D">
            <w:pPr>
              <w:spacing w:before="0"/>
              <w:jc w:val="left"/>
              <w:rPr>
                <w:sz w:val="18"/>
              </w:rPr>
            </w:pPr>
            <w:r w:rsidRPr="00E81B1B">
              <w:rPr>
                <w:sz w:val="18"/>
              </w:rPr>
              <w:t>VM</w:t>
            </w:r>
          </w:p>
        </w:tc>
        <w:tc>
          <w:tcPr>
            <w:tcW w:w="1159" w:type="dxa"/>
            <w:vAlign w:val="center"/>
          </w:tcPr>
          <w:p w14:paraId="45C8C8D8" w14:textId="77777777" w:rsidR="00631322" w:rsidRPr="00E81B1B" w:rsidRDefault="00631322" w:rsidP="0062427D">
            <w:pPr>
              <w:spacing w:before="0"/>
              <w:jc w:val="left"/>
              <w:rPr>
                <w:sz w:val="18"/>
              </w:rPr>
            </w:pPr>
            <w:r w:rsidRPr="00E81B1B">
              <w:rPr>
                <w:sz w:val="18"/>
              </w:rPr>
              <w:t>t = 3…7 a</w:t>
            </w:r>
          </w:p>
        </w:tc>
        <w:tc>
          <w:tcPr>
            <w:tcW w:w="6490" w:type="dxa"/>
            <w:gridSpan w:val="4"/>
            <w:vAlign w:val="center"/>
          </w:tcPr>
          <w:p w14:paraId="42CDEDCC" w14:textId="7B1F2A0C" w:rsidR="00631322" w:rsidRPr="00E81B1B" w:rsidRDefault="003834F9" w:rsidP="0062427D">
            <w:pPr>
              <w:spacing w:before="0"/>
              <w:jc w:val="center"/>
              <w:rPr>
                <w:rFonts w:eastAsia="Calibri"/>
                <w:sz w:val="18"/>
              </w:rPr>
            </w:pPr>
            <m:oMathPara>
              <m:oMath>
                <m:r>
                  <w:rPr>
                    <w:rFonts w:ascii="Cambria Math" w:eastAsia="Calibri" w:hAnsi="Cambria Math"/>
                    <w:sz w:val="18"/>
                  </w:rPr>
                  <m:t>0,65</m:t>
                </m:r>
              </m:oMath>
            </m:oMathPara>
          </w:p>
        </w:tc>
      </w:tr>
      <w:tr w:rsidR="00631322" w:rsidRPr="00E81B1B" w14:paraId="418E1731" w14:textId="77777777" w:rsidTr="0062427D">
        <w:trPr>
          <w:trHeight w:val="340"/>
        </w:trPr>
        <w:tc>
          <w:tcPr>
            <w:tcW w:w="846" w:type="dxa"/>
            <w:vMerge/>
            <w:vAlign w:val="center"/>
          </w:tcPr>
          <w:p w14:paraId="37877239" w14:textId="77777777" w:rsidR="00631322" w:rsidRPr="00E81B1B" w:rsidRDefault="00631322" w:rsidP="0062427D">
            <w:pPr>
              <w:spacing w:before="0"/>
              <w:jc w:val="left"/>
              <w:rPr>
                <w:sz w:val="18"/>
              </w:rPr>
            </w:pPr>
          </w:p>
        </w:tc>
        <w:tc>
          <w:tcPr>
            <w:tcW w:w="1159" w:type="dxa"/>
            <w:vAlign w:val="center"/>
          </w:tcPr>
          <w:p w14:paraId="6235B9B7" w14:textId="77777777" w:rsidR="00631322" w:rsidRPr="00E81B1B" w:rsidRDefault="00631322" w:rsidP="0062427D">
            <w:pPr>
              <w:spacing w:before="0"/>
              <w:jc w:val="left"/>
              <w:rPr>
                <w:sz w:val="18"/>
              </w:rPr>
            </w:pPr>
            <w:r w:rsidRPr="00E81B1B">
              <w:rPr>
                <w:sz w:val="18"/>
              </w:rPr>
              <w:t>t = ∞</w:t>
            </w:r>
          </w:p>
        </w:tc>
        <w:tc>
          <w:tcPr>
            <w:tcW w:w="6490" w:type="dxa"/>
            <w:gridSpan w:val="4"/>
            <w:vAlign w:val="center"/>
          </w:tcPr>
          <w:p w14:paraId="4222867C" w14:textId="602A9F2F" w:rsidR="00631322" w:rsidRPr="00E81B1B" w:rsidRDefault="003834F9" w:rsidP="0062427D">
            <w:pPr>
              <w:spacing w:before="0"/>
              <w:jc w:val="center"/>
              <w:rPr>
                <w:rFonts w:eastAsia="Calibri"/>
                <w:sz w:val="18"/>
              </w:rPr>
            </w:pPr>
            <m:oMathPara>
              <m:oMath>
                <m:r>
                  <m:rPr>
                    <m:sty m:val="p"/>
                  </m:rPr>
                  <w:rPr>
                    <w:rFonts w:ascii="Cambria Math" w:hAnsi="Cambria Math"/>
                    <w:sz w:val="18"/>
                  </w:rPr>
                  <m:t>1,0</m:t>
                </m:r>
              </m:oMath>
            </m:oMathPara>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6067B2"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196" w:name="_Ref79756605"/>
            <w:r w:rsidRPr="00E81B1B">
              <w:t xml:space="preserve">Gl. </w:t>
            </w:r>
            <w:r>
              <w:fldChar w:fldCharType="begin"/>
            </w:r>
            <w:r>
              <w:instrText>SEQ Formel \* ARABIC</w:instrText>
            </w:r>
            <w:r>
              <w:fldChar w:fldCharType="separate"/>
            </w:r>
            <w:r w:rsidR="004B23CB">
              <w:rPr>
                <w:noProof/>
              </w:rPr>
              <w:t>3</w:t>
            </w:r>
            <w:r>
              <w:fldChar w:fldCharType="end"/>
            </w:r>
            <w:bookmarkEnd w:id="196"/>
          </w:p>
        </w:tc>
      </w:tr>
      <w:tr w:rsidR="00631322" w:rsidRPr="00E81B1B" w14:paraId="3DFCFBA7" w14:textId="77777777" w:rsidTr="00631322">
        <w:tc>
          <w:tcPr>
            <w:tcW w:w="7650" w:type="dxa"/>
            <w:vAlign w:val="center"/>
          </w:tcPr>
          <w:p w14:paraId="17D9F339" w14:textId="77777777" w:rsidR="00631322" w:rsidRPr="00E81B1B" w:rsidRDefault="006067B2"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197" w:name="_Ref79756620"/>
            <w:r w:rsidRPr="00E81B1B">
              <w:t xml:space="preserve">Gl. </w:t>
            </w:r>
            <w:r>
              <w:fldChar w:fldCharType="begin"/>
            </w:r>
            <w:r>
              <w:instrText>SEQ Formel \* ARABIC</w:instrText>
            </w:r>
            <w:r>
              <w:fldChar w:fldCharType="separate"/>
            </w:r>
            <w:r w:rsidR="004B23CB">
              <w:rPr>
                <w:noProof/>
              </w:rPr>
              <w:t>5</w:t>
            </w:r>
            <w:r>
              <w:fldChar w:fldCharType="end"/>
            </w:r>
            <w:bookmarkEnd w:id="197"/>
          </w:p>
        </w:tc>
      </w:tr>
    </w:tbl>
    <w:p w14:paraId="5761FFA8" w14:textId="57028863" w:rsidR="008B78AD" w:rsidRDefault="008B78AD" w:rsidP="008B78AD">
      <w:r w:rsidRPr="000E4C79">
        <w:t xml:space="preserve">Neben den Kriechfaktoren müssen Quell- und Schwindverhalten von Holz bzw. </w:t>
      </w:r>
      <w:r w:rsidR="0009573F">
        <w:t xml:space="preserve">das </w:t>
      </w:r>
      <w:r w:rsidRPr="000E4C79">
        <w:t xml:space="preserve">Schwinden des Betons in der Bemessung berücksichtigt werden. </w:t>
      </w:r>
      <w:commentRangeStart w:id="198"/>
      <w:r w:rsidRPr="000E4C79">
        <w:t>Das Quellen und Schwinden des Holzes kann in der für diese Untersuchungen relevante Nutzungsklasse 1 vernachlässigt werden</w:t>
      </w:r>
      <w:r w:rsidR="0009573F">
        <w:t xml:space="preserve"> </w:t>
      </w:r>
      <w:sdt>
        <w:sdtPr>
          <w:id w:val="1901315633"/>
          <w:citation/>
        </w:sdtPr>
        <w:sdtContent>
          <w:r w:rsidR="0009573F">
            <w:fldChar w:fldCharType="begin"/>
          </w:r>
          <w:r w:rsidR="0009573F">
            <w:instrText xml:space="preserve"> CITATION Dia182 \l 1031 </w:instrText>
          </w:r>
          <w:r w:rsidR="0009573F">
            <w:fldChar w:fldCharType="separate"/>
          </w:r>
          <w:r w:rsidR="0009573F">
            <w:rPr>
              <w:noProof/>
            </w:rPr>
            <w:t>(Dias, et al., 2018)</w:t>
          </w:r>
          <w:r w:rsidR="0009573F">
            <w:fldChar w:fldCharType="end"/>
          </w:r>
        </w:sdtContent>
      </w:sdt>
      <w:r w:rsidRPr="000E4C79">
        <w:t>. Das Betonschwinden muss jedoch einbezogen werden</w:t>
      </w:r>
      <w:commentRangeEnd w:id="198"/>
      <w:r>
        <w:rPr>
          <w:rStyle w:val="Kommentarzeichen"/>
        </w:rPr>
        <w:commentReference w:id="198"/>
      </w:r>
      <w:r w:rsidRPr="000E4C79">
        <w:t xml:space="preserve">. Es wird nach </w:t>
      </w:r>
      <w:sdt>
        <w:sdtPr>
          <w:id w:val="2053109358"/>
          <w:citation/>
        </w:sdtPr>
        <w:sdtContent>
          <w:r w:rsidRPr="00E81B1B">
            <w:fldChar w:fldCharType="begin"/>
          </w:r>
          <w:r w:rsidRPr="0009573F">
            <w:instrText xml:space="preserve"> CITATION Eur11 \l 1031 </w:instrText>
          </w:r>
          <w:r w:rsidRPr="00E81B1B">
            <w:fldChar w:fldCharType="separate"/>
          </w:r>
          <w:r w:rsidRPr="004B23CB">
            <w:rPr>
              <w:noProof/>
              <w:lang w:val="fr-FR"/>
            </w:rPr>
            <w:t>(DIN EN 1992-1-1:2011-01, 2011)</w:t>
          </w:r>
          <w:r w:rsidRPr="00E81B1B">
            <w:fldChar w:fldCharType="end"/>
          </w:r>
        </w:sdtContent>
      </w:sdt>
      <w:r w:rsidRPr="000E4C79">
        <w:t xml:space="preserve"> ermittelt und darf nach </w:t>
      </w:r>
      <w:sdt>
        <w:sdtPr>
          <w:id w:val="-449697244"/>
          <w:citation/>
        </w:sdtPr>
        <w:sdtContent>
          <w:r w:rsidRPr="00E81B1B">
            <w:fldChar w:fldCharType="begin"/>
          </w:r>
          <w:r w:rsidRPr="0009573F">
            <w:instrText xml:space="preserve"> CITATION Dia182 \l 1031 </w:instrText>
          </w:r>
          <w:r w:rsidRPr="00E81B1B">
            <w:fldChar w:fldCharType="separate"/>
          </w:r>
          <w:r w:rsidRPr="004B23CB">
            <w:rPr>
              <w:noProof/>
              <w:lang w:val="fr-FR"/>
            </w:rPr>
            <w:t>(Dias, et al., 2018)</w:t>
          </w:r>
          <w:r w:rsidRPr="00E81B1B">
            <w:fldChar w:fldCharType="end"/>
          </w:r>
        </w:sdtContent>
      </w:sdt>
      <w:r w:rsidRPr="000E4C79">
        <w:t xml:space="preserve"> zum Zeitpunkt t = 3-7a auf 60% und zum Endzeitpunkt auf 90% des Gesamtschwindens reduziert werden.</w:t>
      </w:r>
    </w:p>
    <w:p w14:paraId="2CB27D47" w14:textId="18C4F7C5" w:rsidR="00790A56" w:rsidRDefault="00790A56" w:rsidP="0006516D">
      <w:pPr>
        <w:pStyle w:val="berschrift3"/>
        <w:numPr>
          <w:ilvl w:val="2"/>
          <w:numId w:val="43"/>
        </w:numPr>
      </w:pPr>
      <w:bookmarkStart w:id="199" w:name="_Ref100419951"/>
      <w:r>
        <w:lastRenderedPageBreak/>
        <w:t>Berücksichtigung von gerissenem Beton</w:t>
      </w:r>
      <w:bookmarkEnd w:id="199"/>
    </w:p>
    <w:p w14:paraId="7BACE5FE" w14:textId="4392328A" w:rsidR="6EB7351C" w:rsidRPr="008B78AD" w:rsidRDefault="00631322" w:rsidP="6EB7351C">
      <w:pPr>
        <w:rPr>
          <w:rFonts w:eastAsiaTheme="minorEastAsia"/>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r w:rsidR="4572F8D0" w:rsidRPr="00E81B1B">
        <w:t xml:space="preserve">Die Höhe des </w:t>
      </w:r>
      <w:r w:rsidR="363ECC75" w:rsidRPr="00E81B1B">
        <w:t>Beton</w:t>
      </w:r>
      <w:r w:rsidR="0E9DD907" w:rsidRPr="00E81B1B">
        <w:t>querschnittes</w:t>
      </w:r>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Risshöhe heranzuziehen ist, wird für den Grenzzustand der Tragfähigkeit und für den Grenzzustand der Gebrauchstauglichkeit jeweils </w:t>
      </w:r>
      <w:r w:rsidRPr="00E81B1B">
        <w:t xml:space="preserve">separat die </w:t>
      </w:r>
      <w:r w:rsidR="007905BA" w:rsidRPr="00E81B1B">
        <w:t xml:space="preserve">Risshöhe ermittelt und in </w:t>
      </w:r>
      <w:r w:rsidR="00DD2B60">
        <w:t xml:space="preserve">entsprechenden </w:t>
      </w:r>
      <w:r w:rsidRPr="00E81B1B">
        <w:t>Höhe</w:t>
      </w:r>
      <w:r w:rsidR="00DD2B60">
        <w:t>n</w:t>
      </w:r>
      <w:r w:rsidRPr="00E81B1B">
        <w:t xml:space="preserve"> in der weiteren Bemessung angesetzt.</w:t>
      </w:r>
      <w:r w:rsidR="007905BA" w:rsidRPr="00E81B1B">
        <w:t xml:space="preserve"> Die Iterationsrechnung hat neben der Ermittlung der Betonrisshöhe den Nutzen, die Verbundsteifigkeit </w:t>
      </w:r>
      <w:r w:rsidR="007905BA" w:rsidRPr="00E81B1B">
        <w:rPr>
          <w:rFonts w:ascii="Corbel" w:hAnsi="Corbel"/>
        </w:rPr>
        <w:t>γ</w:t>
      </w:r>
      <w:r w:rsidR="007905BA" w:rsidRPr="00E81B1B">
        <w:t xml:space="preserve"> ableiten zu können. Anhand dieser können erst die oben erwähnten Verbundkriechfaktoren ermittelt werden. </w:t>
      </w:r>
    </w:p>
    <w:p w14:paraId="3F654C0D" w14:textId="445E7B20" w:rsidR="39C8D553" w:rsidRDefault="39C8D553" w:rsidP="00035C35">
      <w:pPr>
        <w:pStyle w:val="berschrift2"/>
        <w:numPr>
          <w:ilvl w:val="1"/>
          <w:numId w:val="43"/>
        </w:numPr>
        <w:rPr>
          <w:rFonts w:eastAsia="Calibri"/>
        </w:rPr>
      </w:pPr>
      <w:bookmarkStart w:id="200" w:name="_Toc96874563"/>
      <w:r w:rsidRPr="6EB7351C">
        <w:rPr>
          <w:rFonts w:eastAsia="Calibri"/>
        </w:rPr>
        <w:t>Bemessungsablauf und Nachweise</w:t>
      </w:r>
      <w:bookmarkEnd w:id="200"/>
    </w:p>
    <w:p w14:paraId="69149EBB" w14:textId="0FB23968" w:rsidR="000A2F4B" w:rsidRDefault="000A2F4B" w:rsidP="007972D3">
      <w:r w:rsidRPr="00E81B1B">
        <w:t>Die statischen Nachweise</w:t>
      </w:r>
      <w:r>
        <w:t xml:space="preserve"> der HBV-Decke</w:t>
      </w:r>
      <w:r w:rsidRPr="00E81B1B">
        <w:t xml:space="preserve"> wurden nach dem aktuellen Stand der Forschung und Technik durchgeführt. </w:t>
      </w:r>
      <w:r w:rsidR="001E3B52">
        <w:t>Wie eingangs erläutert, wird die</w:t>
      </w:r>
      <w:r w:rsidRPr="00E81B1B">
        <w:t xml:space="preserve"> Bemessung von Holz-Beton-Verbundkonstruktionen </w:t>
      </w:r>
      <w:r>
        <w:t>hier auf der Grundlage der</w:t>
      </w:r>
      <w:r w:rsidRPr="00E81B1B">
        <w:t xml:space="preserve"> Technical Specification </w:t>
      </w:r>
      <w:sdt>
        <w:sdtPr>
          <w:id w:val="1433558937"/>
          <w:citation/>
        </w:sdtPr>
        <w:sdtContent>
          <w:r w:rsidRPr="00E81B1B">
            <w:fldChar w:fldCharType="begin"/>
          </w:r>
          <w:r w:rsidRPr="00E81B1B">
            <w:instrText xml:space="preserve"> CITATION Dia182 \l 1031 </w:instrText>
          </w:r>
          <w:r w:rsidRPr="00E81B1B">
            <w:fldChar w:fldCharType="separate"/>
          </w:r>
          <w:r>
            <w:rPr>
              <w:noProof/>
            </w:rPr>
            <w:t>(Dias, et al., 2018)</w:t>
          </w:r>
          <w:r w:rsidRPr="00E81B1B">
            <w:fldChar w:fldCharType="end"/>
          </w:r>
        </w:sdtContent>
      </w:sdt>
      <w:r w:rsidR="001E3B52">
        <w:t>.</w:t>
      </w:r>
      <w:r w:rsidRPr="00E81B1B">
        <w:t xml:space="preserve"> </w:t>
      </w:r>
      <w:r>
        <w:t xml:space="preserve">Für </w:t>
      </w:r>
      <w:r w:rsidRPr="00E81B1B">
        <w:t xml:space="preserve">Aspekte, die </w:t>
      </w:r>
      <w:r>
        <w:t>von der Technical Specification nicht</w:t>
      </w:r>
      <w:r w:rsidRPr="00E81B1B">
        <w:t xml:space="preserve"> abgedeckt sind, </w:t>
      </w:r>
      <w:r w:rsidR="001E3B52">
        <w:t>gelten die grundsätzlichen Bemessungsregeln</w:t>
      </w:r>
      <w:r w:rsidRPr="00E81B1B">
        <w:t xml:space="preserve"> </w:t>
      </w:r>
      <w:sdt>
        <w:sdtPr>
          <w:id w:val="1489519461"/>
          <w:citation/>
        </w:sdtPr>
        <w:sdtContent>
          <w:r w:rsidR="001E3B52" w:rsidRPr="00E81B1B">
            <w:fldChar w:fldCharType="begin"/>
          </w:r>
          <w:r w:rsidR="001E3B52" w:rsidRPr="00E81B1B">
            <w:instrText xml:space="preserve"> CITATION DIN102 \l 1031 </w:instrText>
          </w:r>
          <w:r w:rsidR="001E3B52" w:rsidRPr="00E81B1B">
            <w:fldChar w:fldCharType="separate"/>
          </w:r>
          <w:r w:rsidR="001E3B52">
            <w:rPr>
              <w:noProof/>
            </w:rPr>
            <w:t>(DIN EN 1991-1-1:2010-12, 2010)</w:t>
          </w:r>
          <w:r w:rsidR="001E3B52" w:rsidRPr="00E81B1B">
            <w:fldChar w:fldCharType="end"/>
          </w:r>
        </w:sdtContent>
      </w:sdt>
      <w:r w:rsidR="001E3B52">
        <w:t xml:space="preserve">, sowie die </w:t>
      </w:r>
      <w:r w:rsidRPr="00E81B1B">
        <w:t>Bemessung</w:t>
      </w:r>
      <w:r>
        <w:t>s</w:t>
      </w:r>
      <w:r w:rsidRPr="00E81B1B">
        <w:t>normen für Holz</w:t>
      </w:r>
      <w:sdt>
        <w:sdtPr>
          <w:id w:val="1552423102"/>
          <w:citation/>
        </w:sdtPr>
        <w:sdtContent>
          <w:r w:rsidRPr="00E81B1B">
            <w:fldChar w:fldCharType="begin"/>
          </w:r>
          <w:r w:rsidRPr="00E81B1B">
            <w:instrText xml:space="preserve"> CITATION DIN \l 1031 </w:instrText>
          </w:r>
          <w:r w:rsidRPr="00E81B1B">
            <w:fldChar w:fldCharType="separate"/>
          </w:r>
          <w:r>
            <w:rPr>
              <w:noProof/>
            </w:rPr>
            <w:t xml:space="preserve"> (DIN EN 1995-1-2:2010-12, 2010)</w:t>
          </w:r>
          <w:r w:rsidRPr="00E81B1B">
            <w:fldChar w:fldCharType="end"/>
          </w:r>
        </w:sdtContent>
      </w:sdt>
      <w:r w:rsidRPr="00E81B1B">
        <w:t xml:space="preserve"> bzw. Beton </w:t>
      </w:r>
      <w:sdt>
        <w:sdtPr>
          <w:id w:val="-1243333086"/>
          <w:citation/>
        </w:sdtPr>
        <w:sdtContent>
          <w:r w:rsidRPr="00E81B1B">
            <w:fldChar w:fldCharType="begin"/>
          </w:r>
          <w:r w:rsidRPr="00E81B1B">
            <w:instrText xml:space="preserve"> CITATION Eur11 \l 1031 </w:instrText>
          </w:r>
          <w:r w:rsidRPr="00E81B1B">
            <w:fldChar w:fldCharType="separate"/>
          </w:r>
          <w:r>
            <w:rPr>
              <w:noProof/>
            </w:rPr>
            <w:t>(DIN EN 1992-1-1:2011-01, 2011)</w:t>
          </w:r>
          <w:r w:rsidRPr="00E81B1B">
            <w:fldChar w:fldCharType="end"/>
          </w:r>
        </w:sdtContent>
      </w:sdt>
      <w:r>
        <w:t xml:space="preserve">. Sind auch in diesen Dokumenten keine passenden Angaben zu finden, wird auf die </w:t>
      </w:r>
      <w:r w:rsidRPr="00E81B1B">
        <w:t>aktuelle Fachliteratur</w:t>
      </w:r>
      <w:r>
        <w:t xml:space="preserve"> herangezogen</w:t>
      </w:r>
      <w:r w:rsidRPr="00E81B1B">
        <w:t xml:space="preserve">. </w:t>
      </w:r>
      <w:r>
        <w:t>Auf diese wird an den entsprechenden Stellen direkt verwiesen.</w:t>
      </w:r>
    </w:p>
    <w:p w14:paraId="043D6C25" w14:textId="77777777" w:rsidR="0006516D" w:rsidRPr="005734A5" w:rsidRDefault="0006516D" w:rsidP="0006516D">
      <w:pPr>
        <w:pStyle w:val="berschrift3"/>
        <w:numPr>
          <w:ilvl w:val="2"/>
          <w:numId w:val="43"/>
        </w:numPr>
        <w:rPr>
          <w:noProof w:val="0"/>
          <w:lang w:val="de-DE" w:eastAsia="de-DE"/>
        </w:rPr>
      </w:pPr>
      <w:r w:rsidRPr="005734A5">
        <w:rPr>
          <w:noProof w:val="0"/>
          <w:lang w:val="de-DE" w:eastAsia="de-DE"/>
        </w:rPr>
        <w:t>Nachweis</w:t>
      </w:r>
      <w:r>
        <w:rPr>
          <w:noProof w:val="0"/>
          <w:lang w:val="de-DE" w:eastAsia="de-DE"/>
        </w:rPr>
        <w:t>e</w:t>
      </w:r>
      <w:commentRangeStart w:id="201"/>
      <w:commentRangeEnd w:id="201"/>
      <w:r>
        <w:commentReference w:id="201"/>
      </w:r>
    </w:p>
    <w:p w14:paraId="436A7FCA" w14:textId="4A258AC6" w:rsidR="0006516D" w:rsidRPr="00E81B1B" w:rsidRDefault="007972D3" w:rsidP="007972D3">
      <w:r>
        <w:t>Nach den oben genannten Dokumenten sind folgende Nachweise zur Bemessung einer HBV-Konstruktion zu führen:</w:t>
      </w:r>
    </w:p>
    <w:p w14:paraId="67B532A2" w14:textId="64DEDAEA" w:rsidR="0006516D" w:rsidRPr="00E81B1B" w:rsidRDefault="007972D3" w:rsidP="000A2F4B">
      <w:pPr>
        <w:pStyle w:val="AufzhlungmitQuadrat"/>
      </w:pPr>
      <w:r>
        <w:t xml:space="preserve">GZT: </w:t>
      </w:r>
      <w:r w:rsidR="0006516D" w:rsidRPr="00E81B1B">
        <w:t>Spannungsnachweise im Holz, t</w:t>
      </w:r>
      <w:r>
        <w:t xml:space="preserve"> </w:t>
      </w:r>
      <w:r w:rsidR="0006516D" w:rsidRPr="00E81B1B">
        <w:t>=</w:t>
      </w:r>
      <w:r>
        <w:t xml:space="preserve"> </w:t>
      </w:r>
      <w:r w:rsidR="0006516D" w:rsidRPr="00E81B1B">
        <w:t>(0, 3-7a, ∞)</w:t>
      </w:r>
      <w:r>
        <w:t xml:space="preserve"> nach </w:t>
      </w:r>
      <w:sdt>
        <w:sdtPr>
          <w:id w:val="1256558078"/>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015A9760" w14:textId="5521738F" w:rsidR="0006516D" w:rsidRPr="00E81B1B" w:rsidRDefault="007972D3" w:rsidP="000A2F4B">
      <w:pPr>
        <w:pStyle w:val="AufzhlungmitQuadrat"/>
      </w:pPr>
      <w:r>
        <w:t>GZT: S</w:t>
      </w:r>
      <w:r w:rsidR="0006516D" w:rsidRPr="00E81B1B">
        <w:t>pannungsnachweis</w:t>
      </w:r>
      <w:r>
        <w:t>e</w:t>
      </w:r>
      <w:r w:rsidR="0006516D" w:rsidRPr="00E81B1B">
        <w:t xml:space="preserve"> im Beton, t</w:t>
      </w:r>
      <w:r>
        <w:t xml:space="preserve"> </w:t>
      </w:r>
      <w:r w:rsidR="0006516D" w:rsidRPr="00E81B1B">
        <w:t>=</w:t>
      </w:r>
      <w:r>
        <w:t xml:space="preserve"> </w:t>
      </w:r>
      <w:r w:rsidR="0006516D" w:rsidRPr="00E81B1B">
        <w:t>(0, 3-7a, ∞)</w:t>
      </w:r>
      <w:r w:rsidR="00C5166E">
        <w:t xml:space="preserve"> nach </w:t>
      </w:r>
      <w:sdt>
        <w:sdtPr>
          <w:id w:val="1107156420"/>
          <w:citation/>
        </w:sdtPr>
        <w:sdtContent>
          <w:r w:rsidR="00C5166E">
            <w:fldChar w:fldCharType="begin"/>
          </w:r>
          <w:r w:rsidR="00C5166E">
            <w:rPr>
              <w:lang w:val="de-DE"/>
            </w:rPr>
            <w:instrText xml:space="preserve"> CITATION Eur11 \l 1031 </w:instrText>
          </w:r>
          <w:r w:rsidR="00C5166E">
            <w:fldChar w:fldCharType="separate"/>
          </w:r>
          <w:r w:rsidR="00C5166E" w:rsidRPr="00C5166E">
            <w:rPr>
              <w:lang w:val="de-DE"/>
            </w:rPr>
            <w:t>(DIN EN 1992-1-1:2011-01, 2011)</w:t>
          </w:r>
          <w:r w:rsidR="00C5166E">
            <w:fldChar w:fldCharType="end"/>
          </w:r>
        </w:sdtContent>
      </w:sdt>
    </w:p>
    <w:p w14:paraId="0B6DE48B" w14:textId="7B17495E" w:rsidR="0006516D" w:rsidRPr="00E81B1B" w:rsidRDefault="007972D3" w:rsidP="000A2F4B">
      <w:pPr>
        <w:pStyle w:val="AufzhlungmitQuadrat"/>
      </w:pPr>
      <w:r>
        <w:t xml:space="preserve">GZT: </w:t>
      </w:r>
      <w:r w:rsidR="0006516D" w:rsidRPr="00E81B1B">
        <w:t>Nachweise der Verbindungsmittel, t</w:t>
      </w:r>
      <w:r>
        <w:t xml:space="preserve"> </w:t>
      </w:r>
      <w:r w:rsidR="0006516D" w:rsidRPr="00E81B1B">
        <w:t>=</w:t>
      </w:r>
      <w:r>
        <w:t xml:space="preserve"> </w:t>
      </w:r>
      <w:r w:rsidR="0006516D" w:rsidRPr="00E81B1B">
        <w:t>(0, 3-7a, ∞)</w:t>
      </w:r>
    </w:p>
    <w:p w14:paraId="11E5517C" w14:textId="6B321B81" w:rsidR="0006516D" w:rsidRPr="00E81B1B" w:rsidRDefault="007972D3" w:rsidP="000A2F4B">
      <w:pPr>
        <w:pStyle w:val="AufzhlungmitQuadrat"/>
      </w:pPr>
      <w:r>
        <w:t xml:space="preserve">GZG: </w:t>
      </w:r>
      <w:r w:rsidR="0006516D" w:rsidRPr="00E81B1B">
        <w:t>Nachweis der Verformungen, t</w:t>
      </w:r>
      <w:r>
        <w:t xml:space="preserve"> </w:t>
      </w:r>
      <w:r w:rsidR="0006516D" w:rsidRPr="00E81B1B">
        <w:t>=</w:t>
      </w:r>
      <w:r>
        <w:t xml:space="preserve"> </w:t>
      </w:r>
      <w:r w:rsidR="0006516D" w:rsidRPr="00E81B1B">
        <w:t>(0, ∞)</w:t>
      </w:r>
      <w:r w:rsidR="00C5166E">
        <w:t xml:space="preserve"> nach </w:t>
      </w:r>
      <w:sdt>
        <w:sdtPr>
          <w:id w:val="1369113299"/>
          <w:citation/>
        </w:sdtPr>
        <w:sdtContent>
          <w:r w:rsidR="00C5166E">
            <w:fldChar w:fldCharType="begin"/>
          </w:r>
          <w:r w:rsidR="00C5166E">
            <w:rPr>
              <w:lang w:val="de-DE"/>
            </w:rPr>
            <w:instrText xml:space="preserve"> CITATION DIN101 \l 1031 </w:instrText>
          </w:r>
          <w:r w:rsidR="00C5166E">
            <w:fldChar w:fldCharType="separate"/>
          </w:r>
          <w:r w:rsidR="00C5166E" w:rsidRPr="00C5166E">
            <w:rPr>
              <w:lang w:val="de-DE"/>
            </w:rPr>
            <w:t>(DIN EN 1995-1-1:2010-12, 2010)</w:t>
          </w:r>
          <w:r w:rsidR="00C5166E">
            <w:fldChar w:fldCharType="end"/>
          </w:r>
        </w:sdtContent>
      </w:sdt>
    </w:p>
    <w:p w14:paraId="2573CEBD" w14:textId="34317F1C" w:rsidR="0006516D" w:rsidRPr="00E81B1B" w:rsidRDefault="007972D3" w:rsidP="000A2F4B">
      <w:pPr>
        <w:pStyle w:val="AufzhlungmitQuadrat"/>
      </w:pPr>
      <w:r>
        <w:t xml:space="preserve">GZG: </w:t>
      </w:r>
      <w:r w:rsidR="0006516D" w:rsidRPr="00E81B1B">
        <w:t xml:space="preserve">Schwingungsnachweise nach </w:t>
      </w:r>
      <w:sdt>
        <w:sdtPr>
          <w:id w:val="985509163"/>
          <w:citation/>
        </w:sdtPr>
        <w:sdtContent>
          <w:r w:rsidR="0006516D" w:rsidRPr="00E81B1B">
            <w:fldChar w:fldCharType="begin"/>
          </w:r>
          <w:r>
            <w:instrText xml:space="preserve">CITATION Ham18 \t  \l 1031 </w:instrText>
          </w:r>
          <w:r w:rsidR="0006516D" w:rsidRPr="00E81B1B">
            <w:fldChar w:fldCharType="separate"/>
          </w:r>
          <w:r>
            <w:t>(Hamm, 2018)</w:t>
          </w:r>
          <w:r w:rsidR="0006516D" w:rsidRPr="00E81B1B">
            <w:fldChar w:fldCharType="end"/>
          </w:r>
        </w:sdtContent>
      </w:sdt>
    </w:p>
    <w:p w14:paraId="4D5C7345" w14:textId="4F3F6B4D" w:rsidR="007972D3" w:rsidRDefault="007972D3" w:rsidP="007972D3">
      <w:pPr>
        <w:rPr>
          <w:lang w:eastAsia="de-DE"/>
        </w:rPr>
      </w:pPr>
      <w:r>
        <w:rPr>
          <w:lang w:eastAsia="de-DE"/>
        </w:rPr>
        <w:t xml:space="preserve">Die Nachweise der Verbindungsmittel erfolgen für Kerven anhand der Technical Specification </w:t>
      </w:r>
      <w:sdt>
        <w:sdtPr>
          <w:rPr>
            <w:lang w:eastAsia="de-DE"/>
          </w:rPr>
          <w:id w:val="-717587526"/>
          <w:citation/>
        </w:sdtPr>
        <w:sdtContent>
          <w:r>
            <w:rPr>
              <w:lang w:eastAsia="de-DE"/>
            </w:rPr>
            <w:fldChar w:fldCharType="begin"/>
          </w:r>
          <w:r>
            <w:rPr>
              <w:lang w:eastAsia="de-DE"/>
            </w:rPr>
            <w:instrText xml:space="preserve"> CITATION Dia182 \l 1031 </w:instrText>
          </w:r>
          <w:r>
            <w:rPr>
              <w:lang w:eastAsia="de-DE"/>
            </w:rPr>
            <w:fldChar w:fldCharType="separate"/>
          </w:r>
          <w:r>
            <w:rPr>
              <w:noProof/>
              <w:lang w:eastAsia="de-DE"/>
            </w:rPr>
            <w:t>(Dias, et al., 2018)</w:t>
          </w:r>
          <w:r>
            <w:rPr>
              <w:lang w:eastAsia="de-DE"/>
            </w:rPr>
            <w:fldChar w:fldCharType="end"/>
          </w:r>
        </w:sdtContent>
      </w:sdt>
      <w:r>
        <w:rPr>
          <w:lang w:eastAsia="de-DE"/>
        </w:rPr>
        <w:t xml:space="preserve">. Schrauben werden anhand ihrer bauaufsichtlichen Zulassungen nachgewiesen. </w:t>
      </w:r>
      <w:proofErr w:type="spellStart"/>
      <w:r>
        <w:rPr>
          <w:lang w:eastAsia="de-DE"/>
        </w:rPr>
        <w:t>Da für</w:t>
      </w:r>
      <w:proofErr w:type="spellEnd"/>
      <w:r>
        <w:rPr>
          <w:lang w:eastAsia="de-DE"/>
        </w:rPr>
        <w:t xml:space="preserve"> Klebungen weder Zulassungen noch genormte Bemessungsregeln existieren, werden hier die charakteristische Scherfestigkeit des Holzes und die entsprechenden Sicherheitsbeiwerte sowie der Beiwert zur Berücksichtigung von Rissen im Holz </w:t>
      </w:r>
      <w:proofErr w:type="spellStart"/>
      <w:r>
        <w:rPr>
          <w:lang w:eastAsia="de-DE"/>
        </w:rPr>
        <w:t>k</w:t>
      </w:r>
      <w:r>
        <w:rPr>
          <w:vertAlign w:val="subscript"/>
          <w:lang w:eastAsia="de-DE"/>
        </w:rPr>
        <w:t>cr</w:t>
      </w:r>
      <w:proofErr w:type="spellEnd"/>
      <w:r>
        <w:rPr>
          <w:lang w:eastAsia="de-DE"/>
        </w:rPr>
        <w:t xml:space="preserve"> als Grenzwert angenommen. Diese Vorgehensweise deckt sich mit der Empfehlung von </w:t>
      </w:r>
      <w:sdt>
        <w:sdtPr>
          <w:rPr>
            <w:lang w:eastAsia="de-DE"/>
          </w:rPr>
          <w:id w:val="374359498"/>
          <w:citation/>
        </w:sdtPr>
        <w:sdtContent>
          <w:r>
            <w:rPr>
              <w:lang w:eastAsia="de-DE"/>
            </w:rPr>
            <w:fldChar w:fldCharType="begin"/>
          </w:r>
          <w:r>
            <w:rPr>
              <w:lang w:eastAsia="de-DE"/>
            </w:rPr>
            <w:instrText xml:space="preserve">CITATION Sch10 \t  \l 1031 </w:instrText>
          </w:r>
          <w:r>
            <w:rPr>
              <w:lang w:eastAsia="de-DE"/>
            </w:rPr>
            <w:fldChar w:fldCharType="separate"/>
          </w:r>
          <w:r>
            <w:rPr>
              <w:noProof/>
              <w:lang w:eastAsia="de-DE"/>
            </w:rPr>
            <w:t>(Schäfers, 2010)</w:t>
          </w:r>
          <w:r>
            <w:rPr>
              <w:lang w:eastAsia="de-DE"/>
            </w:rPr>
            <w:fldChar w:fldCharType="end"/>
          </w:r>
        </w:sdtContent>
      </w:sdt>
      <w:r>
        <w:rPr>
          <w:lang w:eastAsia="de-DE"/>
        </w:rPr>
        <w:t>, die Scherfestigkeit des Holzes zur Bemessung von geklebten HBV-Konstruktionen heranzuziehen.</w:t>
      </w:r>
    </w:p>
    <w:p w14:paraId="286EF07F" w14:textId="57CC6474" w:rsidR="0006516D" w:rsidRPr="00E81B1B" w:rsidRDefault="0006516D" w:rsidP="007972D3">
      <w:pPr>
        <w:rPr>
          <w:lang w:eastAsia="de-DE"/>
        </w:rPr>
      </w:pPr>
      <w:r w:rsidRPr="00E81B1B">
        <w:rPr>
          <w:lang w:eastAsia="de-DE"/>
        </w:rPr>
        <w:t xml:space="preserve">Die Schwingungsnachweise werden </w:t>
      </w:r>
      <w:r>
        <w:rPr>
          <w:lang w:eastAsia="de-DE"/>
        </w:rPr>
        <w:t xml:space="preserve">mit Hilfe des </w:t>
      </w:r>
      <w:r w:rsidRPr="00E81B1B">
        <w:rPr>
          <w:lang w:eastAsia="de-DE"/>
        </w:rPr>
        <w:t>Verfahren</w:t>
      </w:r>
      <w:r>
        <w:rPr>
          <w:lang w:eastAsia="de-DE"/>
        </w:rPr>
        <w:t>s</w:t>
      </w:r>
      <w:r w:rsidRPr="00E81B1B">
        <w:rPr>
          <w:lang w:eastAsia="de-DE"/>
        </w:rPr>
        <w:t xml:space="preserve"> nach </w:t>
      </w:r>
      <w:sdt>
        <w:sdtPr>
          <w:rPr>
            <w:lang w:eastAsia="de-DE"/>
          </w:rPr>
          <w:id w:val="1185951213"/>
          <w:citation/>
        </w:sdtPr>
        <w:sdtContent>
          <w:r w:rsidRPr="00E81B1B">
            <w:rPr>
              <w:lang w:eastAsia="de-DE"/>
            </w:rPr>
            <w:fldChar w:fldCharType="begin"/>
          </w:r>
          <w:r w:rsidRPr="00E81B1B">
            <w:rPr>
              <w:lang w:eastAsia="de-DE"/>
            </w:rPr>
            <w:instrText xml:space="preserve"> CITATION Ham18 \l 1031 </w:instrText>
          </w:r>
          <w:r w:rsidRPr="00E81B1B">
            <w:rPr>
              <w:lang w:eastAsia="de-DE"/>
            </w:rPr>
            <w:fldChar w:fldCharType="separate"/>
          </w:r>
          <w:r>
            <w:rPr>
              <w:noProof/>
              <w:lang w:eastAsia="de-DE"/>
            </w:rPr>
            <w:t>(Hamm, Schwingungen im Holzbau – Personeninduzierte Schwingungen bei Holz-Beton-Verbundkonstruktionen, 2018)</w:t>
          </w:r>
          <w:r w:rsidRPr="00E81B1B">
            <w:rPr>
              <w:lang w:eastAsia="de-DE"/>
            </w:rPr>
            <w:fldChar w:fldCharType="end"/>
          </w:r>
        </w:sdtContent>
      </w:sdt>
      <w:r w:rsidRPr="00E81B1B">
        <w:rPr>
          <w:lang w:eastAsia="de-DE"/>
        </w:rPr>
        <w:t xml:space="preserve"> durchgeführt. Dabei gilt der Schwingungsnachweis als eingehalten, sobald die </w:t>
      </w:r>
      <w:r>
        <w:rPr>
          <w:lang w:eastAsia="de-DE"/>
        </w:rPr>
        <w:t xml:space="preserve">Grenzwerte gemäß </w:t>
      </w:r>
      <w:r>
        <w:rPr>
          <w:lang w:eastAsia="de-DE"/>
        </w:rPr>
        <w:fldChar w:fldCharType="begin"/>
      </w:r>
      <w:r>
        <w:rPr>
          <w:lang w:eastAsia="de-DE"/>
        </w:rPr>
        <w:instrText xml:space="preserve"> REF _Ref100418931 \h </w:instrText>
      </w:r>
      <w:r>
        <w:rPr>
          <w:lang w:eastAsia="de-DE"/>
        </w:rPr>
      </w:r>
      <w:r w:rsidR="007972D3">
        <w:rPr>
          <w:lang w:eastAsia="de-DE"/>
        </w:rPr>
        <w:instrText xml:space="preserve"> \* MERGEFORMAT </w:instrText>
      </w:r>
      <w:r>
        <w:rPr>
          <w:lang w:eastAsia="de-DE"/>
        </w:rPr>
        <w:fldChar w:fldCharType="separate"/>
      </w:r>
      <w:r w:rsidRPr="00E81B1B">
        <w:t xml:space="preserve">Tabelle </w:t>
      </w:r>
      <w:r>
        <w:rPr>
          <w:noProof/>
        </w:rPr>
        <w:t>3</w:t>
      </w:r>
      <w:r>
        <w:rPr>
          <w:lang w:eastAsia="de-DE"/>
        </w:rPr>
        <w:fldChar w:fldCharType="end"/>
      </w:r>
      <w:r>
        <w:rPr>
          <w:lang w:eastAsia="de-DE"/>
        </w:rPr>
        <w:t xml:space="preserve"> für die </w:t>
      </w:r>
      <w:r w:rsidRPr="00E81B1B">
        <w:rPr>
          <w:lang w:eastAsia="de-DE"/>
        </w:rPr>
        <w:t>Eigenfrequenz der Decke und die Verformungen unter einer mittigen Einzellast von 2kN eingehalten sind</w:t>
      </w:r>
      <w:r>
        <w:rPr>
          <w:lang w:eastAsia="de-DE"/>
        </w:rPr>
        <w:t>.</w:t>
      </w:r>
      <w:r w:rsidRPr="00E81B1B">
        <w:rPr>
          <w:lang w:eastAsia="de-DE"/>
        </w:rPr>
        <w:t xml:space="preserve"> Für diese Untersuchung werden die Grenzwerte für Decken innerhalb einer Nutzungseinheit angewendet, da dies für eine Vielzahl von Anwendungen zutrifft</w:t>
      </w:r>
      <w:r>
        <w:rPr>
          <w:lang w:eastAsia="de-DE"/>
        </w:rPr>
        <w:t xml:space="preserve">. </w:t>
      </w:r>
      <w:r w:rsidRPr="00E81B1B">
        <w:rPr>
          <w:lang w:eastAsia="de-DE"/>
        </w:rPr>
        <w:t>Zusätzlich wird jedoch untersucht, welche Maßnahmen zum Erreichen der höheren Anforderungen zwischen zwei Nutzungseinheiten notwendig wäre</w:t>
      </w:r>
      <w:r w:rsidRPr="6EB7351C">
        <w:rPr>
          <w:lang w:eastAsia="de-DE"/>
        </w:rPr>
        <w:t>n</w:t>
      </w:r>
      <w:r w:rsidRPr="00E81B1B">
        <w:rPr>
          <w:lang w:eastAsia="de-DE"/>
        </w:rPr>
        <w:t xml:space="preserve">. Sind die Nachweise der Eigenfrequenz und der Steifigkeit nicht erbracht, sind weitere Bedingungen zu erfüllen. Einerseits ist die Beschleunigung der Decke nachzuweisen, und andererseits eine abgeminderte </w:t>
      </w:r>
      <w:r w:rsidRPr="00E81B1B">
        <w:rPr>
          <w:lang w:eastAsia="de-DE"/>
        </w:rPr>
        <w:lastRenderedPageBreak/>
        <w:t>Eigenfrequenz. Wie Voruntersuchungen zeigen</w:t>
      </w:r>
      <w:r>
        <w:rPr>
          <w:lang w:eastAsia="de-DE"/>
        </w:rPr>
        <w:t xml:space="preserve"> erfüllten </w:t>
      </w:r>
      <w:r w:rsidRPr="00E81B1B">
        <w:rPr>
          <w:lang w:eastAsia="de-DE"/>
        </w:rPr>
        <w:t xml:space="preserve">Decken, bei denen die ersten Kriterien nicht eingehalten wurden, </w:t>
      </w:r>
      <w:r>
        <w:rPr>
          <w:lang w:eastAsia="de-DE"/>
        </w:rPr>
        <w:t xml:space="preserve">nur selten </w:t>
      </w:r>
      <w:r w:rsidRPr="00E81B1B">
        <w:rPr>
          <w:lang w:eastAsia="de-DE"/>
        </w:rPr>
        <w:t>d</w:t>
      </w:r>
      <w:r>
        <w:rPr>
          <w:lang w:eastAsia="de-DE"/>
        </w:rPr>
        <w:t>ie</w:t>
      </w:r>
      <w:r w:rsidRPr="00E81B1B">
        <w:rPr>
          <w:lang w:eastAsia="de-DE"/>
        </w:rPr>
        <w:t xml:space="preserve"> alternative</w:t>
      </w:r>
      <w:r>
        <w:rPr>
          <w:lang w:eastAsia="de-DE"/>
        </w:rPr>
        <w:t>n</w:t>
      </w:r>
      <w:r w:rsidRPr="00E81B1B">
        <w:rPr>
          <w:lang w:eastAsia="de-DE"/>
        </w:rPr>
        <w:t xml:space="preserve"> Nachweis</w:t>
      </w:r>
      <w:r>
        <w:rPr>
          <w:lang w:eastAsia="de-DE"/>
        </w:rPr>
        <w:t>e.</w:t>
      </w:r>
    </w:p>
    <w:p w14:paraId="430CFC2C" w14:textId="77777777" w:rsidR="0006516D" w:rsidRPr="00E81B1B" w:rsidRDefault="0006516D" w:rsidP="0006516D">
      <w:pPr>
        <w:pStyle w:val="Aufzhlungszeichen"/>
        <w:spacing w:after="240"/>
        <w:rPr>
          <w:lang w:eastAsia="de-DE"/>
        </w:rPr>
      </w:pPr>
      <w:r w:rsidRPr="00E81B1B">
        <w:rPr>
          <w:lang w:eastAsia="de-DE"/>
        </w:rPr>
        <w:t>Schwingungsnachweise</w:t>
      </w:r>
      <w:r>
        <w:rPr>
          <w:lang w:eastAsia="de-DE"/>
        </w:rPr>
        <w:t xml:space="preserve"> sind abhängig von der Raumgeometrie sowie der Lagerung der Decken und somit</w:t>
      </w:r>
      <w:r w:rsidRPr="00E81B1B">
        <w:rPr>
          <w:lang w:eastAsia="de-DE"/>
        </w:rPr>
        <w:t xml:space="preserve"> in hohem Maße projekt</w:t>
      </w:r>
      <w:r>
        <w:rPr>
          <w:lang w:eastAsia="de-DE"/>
        </w:rPr>
        <w:t>spezifisch. D</w:t>
      </w:r>
      <w:r w:rsidRPr="00E81B1B">
        <w:rPr>
          <w:lang w:eastAsia="de-DE"/>
        </w:rPr>
        <w:t xml:space="preserve">aher sind die hier gezeigten Ergebnisse als grobe </w:t>
      </w:r>
      <w:r>
        <w:rPr>
          <w:lang w:eastAsia="de-DE"/>
        </w:rPr>
        <w:t>Orientierung</w:t>
      </w:r>
      <w:r w:rsidRPr="00E81B1B">
        <w:rPr>
          <w:lang w:eastAsia="de-DE"/>
        </w:rPr>
        <w:t xml:space="preserve"> anzusehen. Die Eigenfrequenzen wurden für die Untersuchung am Stabwerksmodell ermittelt. </w:t>
      </w:r>
    </w:p>
    <w:p w14:paraId="6432FB20" w14:textId="6908A02A" w:rsidR="0006516D" w:rsidRPr="00E81B1B" w:rsidRDefault="0006516D" w:rsidP="0006516D">
      <w:pPr>
        <w:pStyle w:val="Beschriftung"/>
        <w:spacing w:after="240"/>
        <w:rPr>
          <w:lang w:eastAsia="de-DE"/>
        </w:rPr>
      </w:pPr>
      <w:bookmarkStart w:id="202" w:name="_Toc96874714"/>
      <w:bookmarkStart w:id="203" w:name="_Ref100418931"/>
      <w:r>
        <w:t>T</w:t>
      </w:r>
      <w:r w:rsidRPr="00E81B1B">
        <w:t xml:space="preserve">abelle </w:t>
      </w:r>
      <w:r>
        <w:fldChar w:fldCharType="begin"/>
      </w:r>
      <w:r>
        <w:instrText>SEQ Tabelle \* ARABIC</w:instrText>
      </w:r>
      <w:r>
        <w:fldChar w:fldCharType="separate"/>
      </w:r>
      <w:r>
        <w:rPr>
          <w:noProof/>
        </w:rPr>
        <w:t>3</w:t>
      </w:r>
      <w:r>
        <w:fldChar w:fldCharType="end"/>
      </w:r>
      <w:bookmarkEnd w:id="203"/>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Pr>
              <w:noProof/>
            </w:rPr>
            <w:t xml:space="preserve"> (Hamm, 2018)</w:t>
          </w:r>
          <w:r w:rsidRPr="00E81B1B">
            <w:fldChar w:fldCharType="end"/>
          </w:r>
        </w:sdtContent>
      </w:sdt>
      <w:bookmarkEnd w:id="202"/>
    </w:p>
    <w:tbl>
      <w:tblPr>
        <w:tblStyle w:val="Tabellenraster"/>
        <w:tblW w:w="5000" w:type="pct"/>
        <w:tblLook w:val="04A0" w:firstRow="1" w:lastRow="0" w:firstColumn="1" w:lastColumn="0" w:noHBand="0" w:noVBand="1"/>
      </w:tblPr>
      <w:tblGrid>
        <w:gridCol w:w="649"/>
        <w:gridCol w:w="3031"/>
        <w:gridCol w:w="2836"/>
        <w:gridCol w:w="2544"/>
      </w:tblGrid>
      <w:tr w:rsidR="0006516D" w:rsidRPr="00E81B1B" w14:paraId="7D007CB6" w14:textId="77777777" w:rsidTr="000870CC">
        <w:tc>
          <w:tcPr>
            <w:tcW w:w="358" w:type="pct"/>
          </w:tcPr>
          <w:p w14:paraId="12D8DDFC" w14:textId="77777777" w:rsidR="0006516D" w:rsidRPr="0009573F" w:rsidRDefault="0006516D" w:rsidP="00F24319">
            <w:pPr>
              <w:pStyle w:val="Aufzhlungszeichen"/>
              <w:spacing w:before="0"/>
              <w:rPr>
                <w:sz w:val="18"/>
                <w:lang w:eastAsia="de-DE"/>
              </w:rPr>
            </w:pPr>
          </w:p>
        </w:tc>
        <w:tc>
          <w:tcPr>
            <w:tcW w:w="1673" w:type="pct"/>
            <w:vAlign w:val="center"/>
          </w:tcPr>
          <w:p w14:paraId="24C8BA7B" w14:textId="77777777" w:rsidR="0006516D" w:rsidRPr="0009573F" w:rsidRDefault="0006516D" w:rsidP="00F24319">
            <w:pPr>
              <w:pStyle w:val="Aufzhlungszeichen"/>
              <w:spacing w:before="0"/>
              <w:jc w:val="center"/>
              <w:rPr>
                <w:sz w:val="18"/>
                <w:lang w:eastAsia="de-DE"/>
              </w:rPr>
            </w:pPr>
            <w:r w:rsidRPr="0009573F">
              <w:rPr>
                <w:sz w:val="18"/>
                <w:lang w:eastAsia="de-DE"/>
              </w:rPr>
              <w:t>Decken zwischen</w:t>
            </w:r>
            <w:r>
              <w:rPr>
                <w:sz w:val="18"/>
                <w:lang w:eastAsia="de-DE"/>
              </w:rPr>
              <w:t xml:space="preserve"> u</w:t>
            </w:r>
            <w:r w:rsidRPr="0009573F">
              <w:rPr>
                <w:sz w:val="18"/>
                <w:lang w:eastAsia="de-DE"/>
              </w:rPr>
              <w:t>nterschiedlichen</w:t>
            </w:r>
            <w:r>
              <w:rPr>
                <w:sz w:val="18"/>
                <w:lang w:eastAsia="de-DE"/>
              </w:rPr>
              <w:t xml:space="preserve"> </w:t>
            </w:r>
            <w:r w:rsidRPr="0009573F">
              <w:rPr>
                <w:sz w:val="18"/>
                <w:lang w:eastAsia="de-DE"/>
              </w:rPr>
              <w:t>Nutzungseinheiten</w:t>
            </w:r>
          </w:p>
        </w:tc>
        <w:tc>
          <w:tcPr>
            <w:tcW w:w="1565" w:type="pct"/>
            <w:vAlign w:val="center"/>
          </w:tcPr>
          <w:p w14:paraId="43A6C16C" w14:textId="77777777" w:rsidR="0006516D" w:rsidRPr="0009573F" w:rsidRDefault="0006516D" w:rsidP="00F24319">
            <w:pPr>
              <w:pStyle w:val="Aufzhlungszeichen"/>
              <w:spacing w:before="0"/>
              <w:jc w:val="center"/>
              <w:rPr>
                <w:sz w:val="18"/>
                <w:lang w:eastAsia="de-DE"/>
              </w:rPr>
            </w:pPr>
            <w:r w:rsidRPr="0009573F">
              <w:rPr>
                <w:sz w:val="18"/>
                <w:lang w:eastAsia="de-DE"/>
              </w:rPr>
              <w:t>Decke innerhalb einer Nutzungseinheit</w:t>
            </w:r>
          </w:p>
        </w:tc>
        <w:tc>
          <w:tcPr>
            <w:tcW w:w="1404" w:type="pct"/>
            <w:vAlign w:val="center"/>
          </w:tcPr>
          <w:p w14:paraId="6F5723AC" w14:textId="77777777" w:rsidR="0006516D" w:rsidRPr="0009573F" w:rsidRDefault="0006516D" w:rsidP="00F24319">
            <w:pPr>
              <w:pStyle w:val="Aufzhlungszeichen"/>
              <w:spacing w:before="0"/>
              <w:jc w:val="center"/>
              <w:rPr>
                <w:sz w:val="18"/>
                <w:lang w:eastAsia="de-DE"/>
              </w:rPr>
            </w:pPr>
            <w:r w:rsidRPr="0009573F">
              <w:rPr>
                <w:sz w:val="18"/>
                <w:lang w:eastAsia="de-DE"/>
              </w:rPr>
              <w:t>Decken unter untergeordneten Räumen</w:t>
            </w:r>
          </w:p>
        </w:tc>
      </w:tr>
      <w:tr w:rsidR="0006516D" w:rsidRPr="00E81B1B" w14:paraId="741FE9D6" w14:textId="77777777" w:rsidTr="000870CC">
        <w:tc>
          <w:tcPr>
            <w:tcW w:w="358" w:type="pct"/>
          </w:tcPr>
          <w:p w14:paraId="16BD3C71" w14:textId="77777777" w:rsidR="0006516D" w:rsidRPr="0009573F" w:rsidRDefault="0006516D" w:rsidP="00F24319">
            <w:pPr>
              <w:pStyle w:val="Aufzhlungszeichen"/>
              <w:spacing w:before="0"/>
              <w:rPr>
                <w:sz w:val="18"/>
                <w:vertAlign w:val="subscript"/>
                <w:lang w:eastAsia="de-DE"/>
              </w:rPr>
            </w:pPr>
            <w:proofErr w:type="spellStart"/>
            <w:r w:rsidRPr="0009573F">
              <w:rPr>
                <w:sz w:val="18"/>
                <w:lang w:eastAsia="de-DE"/>
              </w:rPr>
              <w:t>f</w:t>
            </w:r>
            <w:r w:rsidRPr="0009573F">
              <w:rPr>
                <w:sz w:val="18"/>
                <w:vertAlign w:val="subscript"/>
                <w:lang w:eastAsia="de-DE"/>
              </w:rPr>
              <w:t>grenz</w:t>
            </w:r>
            <w:proofErr w:type="spellEnd"/>
          </w:p>
        </w:tc>
        <w:tc>
          <w:tcPr>
            <w:tcW w:w="1673" w:type="pct"/>
          </w:tcPr>
          <w:p w14:paraId="74C48B4C" w14:textId="77777777" w:rsidR="0006516D" w:rsidRPr="0009573F" w:rsidRDefault="0006516D" w:rsidP="00F24319">
            <w:pPr>
              <w:pStyle w:val="Aufzhlungszeichen"/>
              <w:spacing w:before="0"/>
              <w:jc w:val="center"/>
              <w:rPr>
                <w:sz w:val="18"/>
                <w:lang w:eastAsia="de-DE"/>
              </w:rPr>
            </w:pPr>
            <w:r w:rsidRPr="0009573F">
              <w:rPr>
                <w:sz w:val="18"/>
                <w:lang w:eastAsia="de-DE"/>
              </w:rPr>
              <w:t>8 Hz</w:t>
            </w:r>
          </w:p>
        </w:tc>
        <w:tc>
          <w:tcPr>
            <w:tcW w:w="1565" w:type="pct"/>
          </w:tcPr>
          <w:p w14:paraId="3320D10E" w14:textId="77777777" w:rsidR="0006516D" w:rsidRPr="0009573F" w:rsidRDefault="0006516D" w:rsidP="00F24319">
            <w:pPr>
              <w:pStyle w:val="Aufzhlungszeichen"/>
              <w:spacing w:before="0"/>
              <w:jc w:val="center"/>
              <w:rPr>
                <w:sz w:val="18"/>
                <w:lang w:eastAsia="de-DE"/>
              </w:rPr>
            </w:pPr>
            <w:r w:rsidRPr="0009573F">
              <w:rPr>
                <w:sz w:val="18"/>
                <w:lang w:eastAsia="de-DE"/>
              </w:rPr>
              <w:t>6 Hz</w:t>
            </w:r>
          </w:p>
        </w:tc>
        <w:tc>
          <w:tcPr>
            <w:tcW w:w="1404" w:type="pct"/>
          </w:tcPr>
          <w:p w14:paraId="0D00D60A"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r w:rsidR="0006516D" w:rsidRPr="00E81B1B" w14:paraId="6593B234" w14:textId="77777777" w:rsidTr="000870CC">
        <w:tc>
          <w:tcPr>
            <w:tcW w:w="358" w:type="pct"/>
          </w:tcPr>
          <w:p w14:paraId="075ABD64" w14:textId="77777777" w:rsidR="0006516D" w:rsidRPr="0009573F" w:rsidRDefault="0006516D" w:rsidP="00F24319">
            <w:pPr>
              <w:pStyle w:val="Aufzhlungszeichen"/>
              <w:spacing w:before="0"/>
              <w:rPr>
                <w:sz w:val="18"/>
                <w:vertAlign w:val="subscript"/>
                <w:lang w:eastAsia="de-DE"/>
              </w:rPr>
            </w:pPr>
            <w:proofErr w:type="spellStart"/>
            <w:r w:rsidRPr="0009573F">
              <w:rPr>
                <w:sz w:val="18"/>
                <w:lang w:eastAsia="de-DE"/>
              </w:rPr>
              <w:t>w</w:t>
            </w:r>
            <w:r w:rsidRPr="0009573F">
              <w:rPr>
                <w:sz w:val="18"/>
                <w:vertAlign w:val="subscript"/>
                <w:lang w:eastAsia="de-DE"/>
              </w:rPr>
              <w:t>grenz</w:t>
            </w:r>
            <w:proofErr w:type="spellEnd"/>
          </w:p>
        </w:tc>
        <w:tc>
          <w:tcPr>
            <w:tcW w:w="1673" w:type="pct"/>
          </w:tcPr>
          <w:p w14:paraId="3F20688A" w14:textId="77777777" w:rsidR="0006516D" w:rsidRPr="0009573F" w:rsidRDefault="0006516D" w:rsidP="00F24319">
            <w:pPr>
              <w:pStyle w:val="Aufzhlungszeichen"/>
              <w:spacing w:before="0"/>
              <w:jc w:val="center"/>
              <w:rPr>
                <w:sz w:val="18"/>
                <w:lang w:eastAsia="de-DE"/>
              </w:rPr>
            </w:pPr>
            <w:r w:rsidRPr="0009573F">
              <w:rPr>
                <w:sz w:val="18"/>
                <w:lang w:eastAsia="de-DE"/>
              </w:rPr>
              <w:t>0,5 mm</w:t>
            </w:r>
          </w:p>
        </w:tc>
        <w:tc>
          <w:tcPr>
            <w:tcW w:w="1565" w:type="pct"/>
          </w:tcPr>
          <w:p w14:paraId="59574D59" w14:textId="77777777" w:rsidR="0006516D" w:rsidRPr="0009573F" w:rsidRDefault="0006516D" w:rsidP="00F24319">
            <w:pPr>
              <w:pStyle w:val="Aufzhlungszeichen"/>
              <w:spacing w:before="0"/>
              <w:jc w:val="center"/>
              <w:rPr>
                <w:sz w:val="18"/>
                <w:lang w:eastAsia="de-DE"/>
              </w:rPr>
            </w:pPr>
            <w:r w:rsidRPr="0009573F">
              <w:rPr>
                <w:sz w:val="18"/>
                <w:lang w:eastAsia="de-DE"/>
              </w:rPr>
              <w:t>1,0 mm</w:t>
            </w:r>
          </w:p>
        </w:tc>
        <w:tc>
          <w:tcPr>
            <w:tcW w:w="1404" w:type="pct"/>
          </w:tcPr>
          <w:p w14:paraId="053F39A9" w14:textId="77777777" w:rsidR="0006516D" w:rsidRPr="0009573F" w:rsidRDefault="0006516D" w:rsidP="00F24319">
            <w:pPr>
              <w:pStyle w:val="Aufzhlungszeichen"/>
              <w:spacing w:before="0"/>
              <w:jc w:val="center"/>
              <w:rPr>
                <w:sz w:val="18"/>
                <w:lang w:eastAsia="de-DE"/>
              </w:rPr>
            </w:pPr>
            <w:r w:rsidRPr="0009573F">
              <w:rPr>
                <w:sz w:val="18"/>
                <w:lang w:eastAsia="de-DE"/>
              </w:rPr>
              <w:t>-</w:t>
            </w:r>
          </w:p>
        </w:tc>
      </w:tr>
    </w:tbl>
    <w:p w14:paraId="542D9EFD" w14:textId="77777777" w:rsidR="0006516D" w:rsidRPr="00E81B1B" w:rsidRDefault="0006516D" w:rsidP="0006516D">
      <w:pPr>
        <w:pStyle w:val="berschrift3"/>
        <w:numPr>
          <w:ilvl w:val="2"/>
          <w:numId w:val="43"/>
        </w:numPr>
        <w:rPr>
          <w:noProof w:val="0"/>
          <w:lang w:val="de-DE" w:eastAsia="de-DE"/>
        </w:rPr>
      </w:pPr>
      <w:bookmarkStart w:id="204" w:name="_Toc92091691"/>
      <w:bookmarkStart w:id="205" w:name="_Toc92092133"/>
      <w:bookmarkStart w:id="206" w:name="_Toc92092245"/>
      <w:bookmarkStart w:id="207" w:name="_Toc96874565"/>
      <w:r w:rsidRPr="6EB7351C">
        <w:rPr>
          <w:noProof w:val="0"/>
          <w:lang w:val="de-DE" w:eastAsia="de-DE"/>
        </w:rPr>
        <w:t>Lastfallkomb</w:t>
      </w:r>
      <w:commentRangeStart w:id="208"/>
      <w:commentRangeEnd w:id="208"/>
      <w:r w:rsidRPr="6EB7351C">
        <w:rPr>
          <w:noProof w:val="0"/>
          <w:lang w:val="de-DE" w:eastAsia="de-DE"/>
        </w:rPr>
        <w:t>inatio</w:t>
      </w:r>
      <w:commentRangeStart w:id="209"/>
      <w:commentRangeEnd w:id="209"/>
      <w:r w:rsidRPr="6EB7351C">
        <w:rPr>
          <w:noProof w:val="0"/>
          <w:lang w:val="de-DE" w:eastAsia="de-DE"/>
        </w:rPr>
        <w:t>nen</w:t>
      </w:r>
      <w:bookmarkEnd w:id="204"/>
      <w:bookmarkEnd w:id="205"/>
      <w:bookmarkEnd w:id="206"/>
      <w:bookmarkEnd w:id="207"/>
    </w:p>
    <w:p w14:paraId="753927E0" w14:textId="5ED1C692" w:rsidR="0006516D" w:rsidRPr="004E72ED" w:rsidRDefault="0006516D" w:rsidP="0006516D">
      <w:pPr>
        <w:spacing w:after="240"/>
        <w:rPr>
          <w:szCs w:val="20"/>
        </w:rPr>
      </w:pPr>
      <w:r>
        <w:rPr>
          <w:lang w:eastAsia="de-DE"/>
        </w:rPr>
        <w:t xml:space="preserve">Wie in Kapitel </w:t>
      </w:r>
      <w:r>
        <w:rPr>
          <w:lang w:eastAsia="de-DE"/>
        </w:rPr>
        <w:fldChar w:fldCharType="begin"/>
      </w:r>
      <w:r>
        <w:rPr>
          <w:lang w:eastAsia="de-DE"/>
        </w:rPr>
        <w:instrText xml:space="preserve"> REF _Ref100419666 \r \h </w:instrText>
      </w:r>
      <w:r>
        <w:rPr>
          <w:lang w:eastAsia="de-DE"/>
        </w:rPr>
      </w:r>
      <w:r>
        <w:rPr>
          <w:lang w:eastAsia="de-DE"/>
        </w:rPr>
        <w:instrText xml:space="preserve"> \* MERGEFORMAT </w:instrText>
      </w:r>
      <w:r>
        <w:rPr>
          <w:lang w:eastAsia="de-DE"/>
        </w:rPr>
        <w:fldChar w:fldCharType="separate"/>
      </w:r>
      <w:r>
        <w:rPr>
          <w:lang w:eastAsia="de-DE"/>
        </w:rPr>
        <w:t>3.4</w:t>
      </w:r>
      <w:r>
        <w:rPr>
          <w:lang w:eastAsia="de-DE"/>
        </w:rPr>
        <w:fldChar w:fldCharType="end"/>
      </w:r>
      <w:r>
        <w:rPr>
          <w:lang w:eastAsia="de-DE"/>
        </w:rPr>
        <w:t xml:space="preserve"> erläutert, ist nach </w:t>
      </w:r>
      <w:r w:rsidRPr="00E81B1B">
        <w:rPr>
          <w:lang w:eastAsia="de-DE"/>
        </w:rPr>
        <w:t xml:space="preserve">Technical Specification </w:t>
      </w:r>
      <w:sdt>
        <w:sdtPr>
          <w:rPr>
            <w:lang w:eastAsia="de-DE"/>
          </w:rPr>
          <w:id w:val="1528752688"/>
          <w:citation/>
        </w:sdtPr>
        <w:sdtContent>
          <w:r w:rsidRPr="00E81B1B">
            <w:rPr>
              <w:lang w:eastAsia="de-DE"/>
            </w:rPr>
            <w:fldChar w:fldCharType="begin"/>
          </w:r>
          <w:r w:rsidRPr="00E81B1B">
            <w:rPr>
              <w:lang w:eastAsia="de-DE"/>
            </w:rPr>
            <w:instrText xml:space="preserve">CITATION Dia18 \t  \l 1031 </w:instrText>
          </w:r>
          <w:r w:rsidRPr="00E81B1B">
            <w:rPr>
              <w:lang w:eastAsia="de-DE"/>
            </w:rPr>
            <w:fldChar w:fldCharType="separate"/>
          </w:r>
          <w:r>
            <w:rPr>
              <w:noProof/>
              <w:lang w:eastAsia="de-DE"/>
            </w:rPr>
            <w:t>(Dias &amp; Schänzlin, 20118)</w:t>
          </w:r>
          <w:r w:rsidRPr="00E81B1B">
            <w:rPr>
              <w:lang w:eastAsia="de-DE"/>
            </w:rPr>
            <w:fldChar w:fldCharType="end"/>
          </w:r>
        </w:sdtContent>
      </w:sdt>
      <w:r w:rsidRPr="00E81B1B">
        <w:rPr>
          <w:lang w:eastAsia="de-DE"/>
        </w:rPr>
        <w:t xml:space="preserve"> </w:t>
      </w:r>
      <w:r>
        <w:rPr>
          <w:lang w:eastAsia="de-DE"/>
        </w:rPr>
        <w:t xml:space="preserve">sowohl der Anfangs-, der Endzustand und </w:t>
      </w:r>
      <w:r w:rsidRPr="003B5C8B">
        <w:rPr>
          <w:szCs w:val="20"/>
          <w:lang w:eastAsia="de-DE"/>
        </w:rPr>
        <w:t xml:space="preserve">der </w:t>
      </w:r>
      <w:r w:rsidR="001E3B52" w:rsidRPr="003B5C8B">
        <w:rPr>
          <w:szCs w:val="20"/>
          <w:lang w:eastAsia="de-DE"/>
        </w:rPr>
        <w:t>Zustand</w:t>
      </w:r>
      <w:r w:rsidRPr="003B5C8B">
        <w:rPr>
          <w:szCs w:val="20"/>
          <w:lang w:eastAsia="de-DE"/>
        </w:rPr>
        <w:t xml:space="preserve"> t=3-7a</w:t>
      </w:r>
      <w:r w:rsidRPr="003B5C8B">
        <w:rPr>
          <w:rStyle w:val="Kommentarzeichen"/>
          <w:sz w:val="20"/>
          <w:szCs w:val="20"/>
        </w:rPr>
        <w:t xml:space="preserve"> nachzuweise</w:t>
      </w:r>
      <w:r>
        <w:rPr>
          <w:rStyle w:val="Kommentarzeichen"/>
          <w:sz w:val="20"/>
          <w:szCs w:val="20"/>
        </w:rPr>
        <w:t xml:space="preserve">n. Da für jeden Zustand unterschiedliche effektive Materialsteifigkeiten vorliegen, ist es notwendig für jeden Zustand ein Stabwerkmodell zu erstellen. </w:t>
      </w:r>
      <w:r>
        <w:rPr>
          <w:lang w:eastAsia="de-DE"/>
        </w:rPr>
        <w:t>Weiterhin unterscheiden sich die Verschiebungsmoduln einiger Baustoffe in den</w:t>
      </w:r>
      <w:r w:rsidRPr="00E81B1B">
        <w:rPr>
          <w:lang w:eastAsia="de-DE"/>
        </w:rPr>
        <w:t xml:space="preserve"> Bemessungszustände</w:t>
      </w:r>
      <w:r>
        <w:rPr>
          <w:lang w:eastAsia="de-DE"/>
        </w:rPr>
        <w:t>n</w:t>
      </w:r>
      <w:r w:rsidRPr="00E81B1B">
        <w:rPr>
          <w:lang w:eastAsia="de-DE"/>
        </w:rPr>
        <w:t xml:space="preserve"> GZT und GZG</w:t>
      </w:r>
      <w:r>
        <w:rPr>
          <w:lang w:eastAsia="de-DE"/>
        </w:rPr>
        <w:t xml:space="preserve">. Durch diesen Umstand und die Unterscheidung verschiedener Risshöhen im GZT und im GZG (siehe Kapitel </w:t>
      </w:r>
      <w:r>
        <w:rPr>
          <w:lang w:eastAsia="de-DE"/>
        </w:rPr>
        <w:fldChar w:fldCharType="begin"/>
      </w:r>
      <w:r>
        <w:rPr>
          <w:lang w:eastAsia="de-DE"/>
        </w:rPr>
        <w:instrText xml:space="preserve"> REF _Ref100419951 \r \h </w:instrText>
      </w:r>
      <w:r>
        <w:rPr>
          <w:lang w:eastAsia="de-DE"/>
        </w:rPr>
      </w:r>
      <w:r>
        <w:rPr>
          <w:lang w:eastAsia="de-DE"/>
        </w:rPr>
        <w:fldChar w:fldCharType="separate"/>
      </w:r>
      <w:r>
        <w:rPr>
          <w:lang w:eastAsia="de-DE"/>
        </w:rPr>
        <w:t>3.5</w:t>
      </w:r>
      <w:r>
        <w:rPr>
          <w:lang w:eastAsia="de-DE"/>
        </w:rPr>
        <w:fldChar w:fldCharType="end"/>
      </w:r>
      <w:r>
        <w:rPr>
          <w:lang w:eastAsia="de-DE"/>
        </w:rPr>
        <w:t xml:space="preserve">) sind auch hier verschiedene Modelle notwendig. Insgesamt werden fünf Stabwerkmodelle benötigt, siehe </w:t>
      </w:r>
      <w:r>
        <w:rPr>
          <w:lang w:eastAsia="de-DE"/>
        </w:rPr>
        <w:fldChar w:fldCharType="begin"/>
      </w:r>
      <w:r>
        <w:rPr>
          <w:lang w:eastAsia="de-DE"/>
        </w:rPr>
        <w:instrText xml:space="preserve"> REF _Ref100420593 \h </w:instrText>
      </w:r>
      <w:r>
        <w:rPr>
          <w:lang w:eastAsia="de-DE"/>
        </w:rPr>
      </w:r>
      <w:r>
        <w:rPr>
          <w:lang w:eastAsia="de-DE"/>
        </w:rPr>
        <w:fldChar w:fldCharType="separate"/>
      </w:r>
      <w:r>
        <w:t xml:space="preserve">Tabelle </w:t>
      </w:r>
      <w:r>
        <w:rPr>
          <w:noProof/>
        </w:rPr>
        <w:t>4</w:t>
      </w:r>
      <w:r>
        <w:rPr>
          <w:lang w:eastAsia="de-DE"/>
        </w:rPr>
        <w:fldChar w:fldCharType="end"/>
      </w:r>
      <w:r>
        <w:rPr>
          <w:lang w:eastAsia="de-DE"/>
        </w:rPr>
        <w:t>.</w:t>
      </w:r>
    </w:p>
    <w:p w14:paraId="2CBB9FA8" w14:textId="77777777" w:rsidR="0006516D" w:rsidRDefault="0006516D" w:rsidP="0006516D">
      <w:pPr>
        <w:pStyle w:val="Beschriftung"/>
        <w:rPr>
          <w:lang w:eastAsia="de-DE"/>
        </w:rPr>
      </w:pPr>
      <w:bookmarkStart w:id="210" w:name="_Ref100420593"/>
      <w:r>
        <w:t xml:space="preserve">Tabelle </w:t>
      </w:r>
      <w:r>
        <w:fldChar w:fldCharType="begin"/>
      </w:r>
      <w:r>
        <w:instrText xml:space="preserve"> SEQ Tabelle \* ARABIC </w:instrText>
      </w:r>
      <w:r>
        <w:fldChar w:fldCharType="separate"/>
      </w:r>
      <w:r>
        <w:rPr>
          <w:noProof/>
        </w:rPr>
        <w:t>4</w:t>
      </w:r>
      <w:r>
        <w:fldChar w:fldCharType="end"/>
      </w:r>
      <w:bookmarkEnd w:id="210"/>
      <w:r>
        <w:t xml:space="preserve"> Benötigte Rechenmodelle zur Berücksichtigung aller Bemessungszustände und Bemessungszeitpunkte</w:t>
      </w:r>
    </w:p>
    <w:tbl>
      <w:tblPr>
        <w:tblStyle w:val="Tabellenraster"/>
        <w:tblW w:w="0" w:type="auto"/>
        <w:tblLook w:val="04A0" w:firstRow="1" w:lastRow="0" w:firstColumn="1" w:lastColumn="0" w:noHBand="0" w:noVBand="1"/>
      </w:tblPr>
      <w:tblGrid>
        <w:gridCol w:w="988"/>
        <w:gridCol w:w="4110"/>
        <w:gridCol w:w="3962"/>
      </w:tblGrid>
      <w:tr w:rsidR="0006516D" w:rsidRPr="004E72ED" w14:paraId="6FC0634B" w14:textId="77777777" w:rsidTr="0062427D">
        <w:tc>
          <w:tcPr>
            <w:tcW w:w="988" w:type="dxa"/>
            <w:vAlign w:val="center"/>
          </w:tcPr>
          <w:p w14:paraId="34E8BD6F" w14:textId="77777777" w:rsidR="0006516D" w:rsidRPr="004E72ED" w:rsidRDefault="0006516D" w:rsidP="0062427D">
            <w:pPr>
              <w:spacing w:before="0"/>
              <w:jc w:val="left"/>
              <w:rPr>
                <w:sz w:val="18"/>
                <w:lang w:eastAsia="de-DE"/>
              </w:rPr>
            </w:pPr>
            <w:r w:rsidRPr="004E72ED">
              <w:rPr>
                <w:sz w:val="18"/>
                <w:lang w:eastAsia="de-DE"/>
              </w:rPr>
              <w:t>Modell</w:t>
            </w:r>
          </w:p>
        </w:tc>
        <w:tc>
          <w:tcPr>
            <w:tcW w:w="4110" w:type="dxa"/>
            <w:vAlign w:val="center"/>
          </w:tcPr>
          <w:p w14:paraId="5FB81726" w14:textId="77777777" w:rsidR="0006516D" w:rsidRPr="004E72ED" w:rsidRDefault="0006516D" w:rsidP="0062427D">
            <w:pPr>
              <w:spacing w:before="0"/>
              <w:jc w:val="center"/>
              <w:rPr>
                <w:sz w:val="18"/>
                <w:lang w:eastAsia="de-DE"/>
              </w:rPr>
            </w:pPr>
            <w:r w:rsidRPr="004E72ED">
              <w:rPr>
                <w:sz w:val="18"/>
                <w:lang w:eastAsia="de-DE"/>
              </w:rPr>
              <w:t>Bemessungszustand</w:t>
            </w:r>
          </w:p>
        </w:tc>
        <w:tc>
          <w:tcPr>
            <w:tcW w:w="3962" w:type="dxa"/>
            <w:vAlign w:val="center"/>
          </w:tcPr>
          <w:p w14:paraId="345D061D" w14:textId="77777777" w:rsidR="0006516D" w:rsidRPr="004E72ED" w:rsidRDefault="0006516D" w:rsidP="0062427D">
            <w:pPr>
              <w:spacing w:before="0"/>
              <w:jc w:val="center"/>
              <w:rPr>
                <w:sz w:val="18"/>
                <w:lang w:eastAsia="de-DE"/>
              </w:rPr>
            </w:pPr>
            <w:r w:rsidRPr="004E72ED">
              <w:rPr>
                <w:sz w:val="18"/>
                <w:lang w:eastAsia="de-DE"/>
              </w:rPr>
              <w:t>Zeitpunkt</w:t>
            </w:r>
          </w:p>
        </w:tc>
      </w:tr>
      <w:tr w:rsidR="0006516D" w:rsidRPr="004E72ED" w14:paraId="6FF0D65A" w14:textId="77777777" w:rsidTr="0062427D">
        <w:tc>
          <w:tcPr>
            <w:tcW w:w="988" w:type="dxa"/>
            <w:vAlign w:val="center"/>
          </w:tcPr>
          <w:p w14:paraId="42AE2F81" w14:textId="77777777" w:rsidR="0006516D" w:rsidRPr="004E72ED" w:rsidRDefault="0006516D" w:rsidP="0062427D">
            <w:pPr>
              <w:spacing w:before="0"/>
              <w:jc w:val="left"/>
              <w:rPr>
                <w:sz w:val="18"/>
                <w:lang w:eastAsia="de-DE"/>
              </w:rPr>
            </w:pPr>
            <w:r w:rsidRPr="004E72ED">
              <w:rPr>
                <w:sz w:val="18"/>
                <w:lang w:eastAsia="de-DE"/>
              </w:rPr>
              <w:t>1</w:t>
            </w:r>
          </w:p>
        </w:tc>
        <w:tc>
          <w:tcPr>
            <w:tcW w:w="4110" w:type="dxa"/>
            <w:vMerge w:val="restart"/>
            <w:vAlign w:val="center"/>
          </w:tcPr>
          <w:p w14:paraId="2F613A10" w14:textId="77777777" w:rsidR="0006516D" w:rsidRPr="004E72ED" w:rsidRDefault="0006516D" w:rsidP="0062427D">
            <w:pPr>
              <w:spacing w:before="0"/>
              <w:jc w:val="center"/>
              <w:rPr>
                <w:sz w:val="18"/>
                <w:lang w:eastAsia="de-DE"/>
              </w:rPr>
            </w:pPr>
            <w:r w:rsidRPr="004E72ED">
              <w:rPr>
                <w:sz w:val="18"/>
                <w:lang w:eastAsia="de-DE"/>
              </w:rPr>
              <w:t>GZT</w:t>
            </w:r>
          </w:p>
        </w:tc>
        <w:tc>
          <w:tcPr>
            <w:tcW w:w="3962" w:type="dxa"/>
            <w:vAlign w:val="center"/>
          </w:tcPr>
          <w:p w14:paraId="3FFD3541"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3680F6DA" w14:textId="77777777" w:rsidTr="0062427D">
        <w:tc>
          <w:tcPr>
            <w:tcW w:w="988" w:type="dxa"/>
            <w:vAlign w:val="center"/>
          </w:tcPr>
          <w:p w14:paraId="055C2F70" w14:textId="77777777" w:rsidR="0006516D" w:rsidRPr="004E72ED" w:rsidRDefault="0006516D" w:rsidP="0062427D">
            <w:pPr>
              <w:spacing w:before="0"/>
              <w:jc w:val="left"/>
              <w:rPr>
                <w:sz w:val="18"/>
                <w:lang w:eastAsia="de-DE"/>
              </w:rPr>
            </w:pPr>
            <w:r w:rsidRPr="004E72ED">
              <w:rPr>
                <w:sz w:val="18"/>
                <w:lang w:eastAsia="de-DE"/>
              </w:rPr>
              <w:t>2</w:t>
            </w:r>
          </w:p>
        </w:tc>
        <w:tc>
          <w:tcPr>
            <w:tcW w:w="4110" w:type="dxa"/>
            <w:vMerge/>
            <w:vAlign w:val="center"/>
          </w:tcPr>
          <w:p w14:paraId="3C948F2A" w14:textId="77777777" w:rsidR="0006516D" w:rsidRPr="004E72ED" w:rsidRDefault="0006516D" w:rsidP="0062427D">
            <w:pPr>
              <w:spacing w:before="0"/>
              <w:jc w:val="center"/>
              <w:rPr>
                <w:sz w:val="18"/>
                <w:lang w:eastAsia="de-DE"/>
              </w:rPr>
            </w:pPr>
          </w:p>
        </w:tc>
        <w:tc>
          <w:tcPr>
            <w:tcW w:w="3962" w:type="dxa"/>
            <w:vAlign w:val="center"/>
          </w:tcPr>
          <w:p w14:paraId="2A450FEE" w14:textId="77777777" w:rsidR="0006516D" w:rsidRPr="004E72ED" w:rsidRDefault="0006516D" w:rsidP="0062427D">
            <w:pPr>
              <w:spacing w:before="0"/>
              <w:jc w:val="center"/>
              <w:rPr>
                <w:sz w:val="18"/>
                <w:lang w:eastAsia="de-DE"/>
              </w:rPr>
            </w:pPr>
            <w:r w:rsidRPr="004E72ED">
              <w:rPr>
                <w:sz w:val="18"/>
                <w:lang w:eastAsia="de-DE"/>
              </w:rPr>
              <w:t>t=3-7a</w:t>
            </w:r>
          </w:p>
        </w:tc>
      </w:tr>
      <w:tr w:rsidR="0006516D" w:rsidRPr="004E72ED" w14:paraId="23792359" w14:textId="77777777" w:rsidTr="0062427D">
        <w:tc>
          <w:tcPr>
            <w:tcW w:w="988" w:type="dxa"/>
            <w:vAlign w:val="center"/>
          </w:tcPr>
          <w:p w14:paraId="0C8AD76D" w14:textId="77777777" w:rsidR="0006516D" w:rsidRPr="004E72ED" w:rsidRDefault="0006516D" w:rsidP="0062427D">
            <w:pPr>
              <w:spacing w:before="0"/>
              <w:jc w:val="left"/>
              <w:rPr>
                <w:sz w:val="18"/>
                <w:lang w:eastAsia="de-DE"/>
              </w:rPr>
            </w:pPr>
            <w:r w:rsidRPr="004E72ED">
              <w:rPr>
                <w:sz w:val="18"/>
                <w:lang w:eastAsia="de-DE"/>
              </w:rPr>
              <w:t>3</w:t>
            </w:r>
          </w:p>
        </w:tc>
        <w:tc>
          <w:tcPr>
            <w:tcW w:w="4110" w:type="dxa"/>
            <w:vMerge/>
            <w:vAlign w:val="center"/>
          </w:tcPr>
          <w:p w14:paraId="457715FD" w14:textId="77777777" w:rsidR="0006516D" w:rsidRPr="004E72ED" w:rsidRDefault="0006516D" w:rsidP="0062427D">
            <w:pPr>
              <w:spacing w:before="0"/>
              <w:jc w:val="center"/>
              <w:rPr>
                <w:sz w:val="18"/>
                <w:lang w:eastAsia="de-DE"/>
              </w:rPr>
            </w:pPr>
          </w:p>
        </w:tc>
        <w:tc>
          <w:tcPr>
            <w:tcW w:w="3962" w:type="dxa"/>
            <w:vAlign w:val="center"/>
          </w:tcPr>
          <w:p w14:paraId="049356E4" w14:textId="77777777" w:rsidR="0006516D" w:rsidRPr="004E72ED" w:rsidRDefault="0006516D" w:rsidP="0062427D">
            <w:pPr>
              <w:spacing w:before="0"/>
              <w:jc w:val="center"/>
              <w:rPr>
                <w:sz w:val="18"/>
                <w:lang w:eastAsia="de-DE"/>
              </w:rPr>
            </w:pPr>
            <w:r w:rsidRPr="004E72ED">
              <w:rPr>
                <w:sz w:val="18"/>
                <w:lang w:eastAsia="de-DE"/>
              </w:rPr>
              <w:t>t=∞</w:t>
            </w:r>
          </w:p>
        </w:tc>
      </w:tr>
      <w:tr w:rsidR="0006516D" w:rsidRPr="004E72ED" w14:paraId="4069C0EF" w14:textId="77777777" w:rsidTr="0062427D">
        <w:tc>
          <w:tcPr>
            <w:tcW w:w="988" w:type="dxa"/>
            <w:vAlign w:val="center"/>
          </w:tcPr>
          <w:p w14:paraId="794DE1D9" w14:textId="77777777" w:rsidR="0006516D" w:rsidRPr="004E72ED" w:rsidRDefault="0006516D" w:rsidP="0062427D">
            <w:pPr>
              <w:spacing w:before="0"/>
              <w:jc w:val="left"/>
              <w:rPr>
                <w:sz w:val="18"/>
                <w:lang w:eastAsia="de-DE"/>
              </w:rPr>
            </w:pPr>
            <w:r w:rsidRPr="004E72ED">
              <w:rPr>
                <w:sz w:val="18"/>
                <w:lang w:eastAsia="de-DE"/>
              </w:rPr>
              <w:t>4</w:t>
            </w:r>
          </w:p>
        </w:tc>
        <w:tc>
          <w:tcPr>
            <w:tcW w:w="4110" w:type="dxa"/>
            <w:vMerge w:val="restart"/>
            <w:vAlign w:val="center"/>
          </w:tcPr>
          <w:p w14:paraId="3BDE3DD7" w14:textId="77777777" w:rsidR="0006516D" w:rsidRPr="004E72ED" w:rsidRDefault="0006516D" w:rsidP="0062427D">
            <w:pPr>
              <w:spacing w:before="0"/>
              <w:jc w:val="center"/>
              <w:rPr>
                <w:sz w:val="18"/>
                <w:lang w:eastAsia="de-DE"/>
              </w:rPr>
            </w:pPr>
            <w:r w:rsidRPr="004E72ED">
              <w:rPr>
                <w:sz w:val="18"/>
                <w:lang w:eastAsia="de-DE"/>
              </w:rPr>
              <w:t>GZG</w:t>
            </w:r>
          </w:p>
        </w:tc>
        <w:tc>
          <w:tcPr>
            <w:tcW w:w="3962" w:type="dxa"/>
            <w:vAlign w:val="center"/>
          </w:tcPr>
          <w:p w14:paraId="57F72C42" w14:textId="77777777" w:rsidR="0006516D" w:rsidRPr="004E72ED" w:rsidRDefault="0006516D" w:rsidP="0062427D">
            <w:pPr>
              <w:spacing w:before="0"/>
              <w:jc w:val="center"/>
              <w:rPr>
                <w:sz w:val="18"/>
                <w:lang w:eastAsia="de-DE"/>
              </w:rPr>
            </w:pPr>
            <w:r w:rsidRPr="004E72ED">
              <w:rPr>
                <w:sz w:val="18"/>
                <w:lang w:eastAsia="de-DE"/>
              </w:rPr>
              <w:t>t=0</w:t>
            </w:r>
          </w:p>
        </w:tc>
      </w:tr>
      <w:tr w:rsidR="0006516D" w:rsidRPr="004E72ED" w14:paraId="70B80561" w14:textId="77777777" w:rsidTr="0062427D">
        <w:tc>
          <w:tcPr>
            <w:tcW w:w="988" w:type="dxa"/>
            <w:vAlign w:val="center"/>
          </w:tcPr>
          <w:p w14:paraId="341B6C50" w14:textId="77777777" w:rsidR="0006516D" w:rsidRPr="004E72ED" w:rsidRDefault="0006516D" w:rsidP="0062427D">
            <w:pPr>
              <w:spacing w:before="0"/>
              <w:jc w:val="left"/>
              <w:rPr>
                <w:sz w:val="18"/>
                <w:lang w:eastAsia="de-DE"/>
              </w:rPr>
            </w:pPr>
            <w:r w:rsidRPr="004E72ED">
              <w:rPr>
                <w:sz w:val="18"/>
                <w:lang w:eastAsia="de-DE"/>
              </w:rPr>
              <w:t>5</w:t>
            </w:r>
          </w:p>
        </w:tc>
        <w:tc>
          <w:tcPr>
            <w:tcW w:w="4110" w:type="dxa"/>
            <w:vMerge/>
            <w:vAlign w:val="center"/>
          </w:tcPr>
          <w:p w14:paraId="1B170A96" w14:textId="77777777" w:rsidR="0006516D" w:rsidRPr="004E72ED" w:rsidRDefault="0006516D" w:rsidP="0062427D">
            <w:pPr>
              <w:spacing w:before="0"/>
              <w:jc w:val="center"/>
              <w:rPr>
                <w:sz w:val="18"/>
                <w:lang w:eastAsia="de-DE"/>
              </w:rPr>
            </w:pPr>
          </w:p>
        </w:tc>
        <w:tc>
          <w:tcPr>
            <w:tcW w:w="3962" w:type="dxa"/>
            <w:vAlign w:val="center"/>
          </w:tcPr>
          <w:p w14:paraId="5DFDE7F2" w14:textId="77777777" w:rsidR="0006516D" w:rsidRPr="004E72ED" w:rsidRDefault="0006516D" w:rsidP="0062427D">
            <w:pPr>
              <w:spacing w:before="0"/>
              <w:jc w:val="center"/>
              <w:rPr>
                <w:sz w:val="18"/>
                <w:lang w:eastAsia="de-DE"/>
              </w:rPr>
            </w:pPr>
            <w:r w:rsidRPr="004E72ED">
              <w:rPr>
                <w:sz w:val="18"/>
                <w:lang w:eastAsia="de-DE"/>
              </w:rPr>
              <w:t>t=∞</w:t>
            </w:r>
          </w:p>
        </w:tc>
      </w:tr>
    </w:tbl>
    <w:p w14:paraId="5EB34B9A" w14:textId="77777777" w:rsidR="0006516D" w:rsidRDefault="0006516D" w:rsidP="0006516D">
      <w:pPr>
        <w:rPr>
          <w:lang w:eastAsia="de-DE"/>
        </w:rPr>
      </w:pPr>
      <w:r>
        <w:rPr>
          <w:lang w:eastAsia="de-DE"/>
        </w:rPr>
        <w:t xml:space="preserve">Dass nur ständige oder quas-ständige Lastanteile Kriechverformungen herbeiführen, wird bei den Lastfallkombinationen berücksichtigt. Kurzzeitige Anteile der Nutzlasten werden stets dem Modell zum Zustand t=0 entnommen, da hier kein Kriechen berücksichtigt wird. Ständige und quasi-ständige Lastanteile hingegen werden stets den Modellen des betrachteten Zeitpunkts entnommen. </w:t>
      </w:r>
    </w:p>
    <w:p w14:paraId="1F684C68" w14:textId="77777777" w:rsidR="0006516D" w:rsidRDefault="0006516D" w:rsidP="0006516D">
      <w:pPr>
        <w:rPr>
          <w:lang w:eastAsia="de-DE"/>
        </w:rPr>
      </w:pPr>
      <w:r>
        <w:rPr>
          <w:lang w:eastAsia="de-DE"/>
        </w:rPr>
        <w:t xml:space="preserve">Da die Festigkeit von Holz unter Dauerbeanspruchung abnimmt, wird die Dauer der Einwirkungen bei den Nachweisen des Holzes durch den Modifikationsfaktor </w:t>
      </w:r>
      <w:proofErr w:type="spellStart"/>
      <w:r>
        <w:rPr>
          <w:lang w:eastAsia="de-DE"/>
        </w:rPr>
        <w:t>k</w:t>
      </w:r>
      <w:r>
        <w:rPr>
          <w:vertAlign w:val="subscript"/>
          <w:lang w:eastAsia="de-DE"/>
        </w:rPr>
        <w:t>mod</w:t>
      </w:r>
      <w:proofErr w:type="spellEnd"/>
      <w:r>
        <w:rPr>
          <w:lang w:eastAsia="de-DE"/>
        </w:rPr>
        <w:t xml:space="preserve"> berücksichtigt, der die Holzfestigkeit je nach Einwirkungsdauer abmindert. Aus diesem Grund ist im Holzbau für jede Einwirkungsdauer ein eigene Lastfallkombinationen zu bilden und nachzuweisen. In diesem Fall sind die Lastkombinationen unter der ständigen und der mittleren Einwirkungsdauer zu untersuchen.</w:t>
      </w:r>
      <w:r w:rsidRPr="00E81B1B">
        <w:rPr>
          <w:lang w:eastAsia="de-DE"/>
        </w:rPr>
        <w:t xml:space="preserve"> </w:t>
      </w:r>
      <w:r>
        <w:rPr>
          <w:lang w:eastAsia="de-DE"/>
        </w:rPr>
        <w:t>In der ständigen Lasteinwirkungsdauer wirkt nur die ständige Last und in der mittleren Einwirkungsdauer wirken die ständige Last und die Verkehrslast. Die Holzfestigkeit wird unter der ständigen Einwirkungsdauer um den Faktor 0,6 abgemindert und unter der mittleren Einwirkungsdauer um Faktor 0,8.</w:t>
      </w:r>
    </w:p>
    <w:p w14:paraId="7F47F61D" w14:textId="77777777" w:rsidR="0006516D" w:rsidRPr="00E81B1B" w:rsidRDefault="0006516D" w:rsidP="0006516D">
      <w:pPr>
        <w:rPr>
          <w:lang w:eastAsia="de-DE"/>
        </w:rPr>
      </w:pPr>
      <w:r w:rsidRPr="00E81B1B">
        <w:rPr>
          <w:lang w:eastAsia="de-DE"/>
        </w:rPr>
        <w:t xml:space="preserve">Da das Schwinden sich </w:t>
      </w:r>
      <w:r>
        <w:rPr>
          <w:lang w:eastAsia="de-DE"/>
        </w:rPr>
        <w:t xml:space="preserve">negativ auf die Schnittgrößen des Holzes und des Betons, aber </w:t>
      </w:r>
      <w:r w:rsidRPr="00E81B1B">
        <w:rPr>
          <w:lang w:eastAsia="de-DE"/>
        </w:rPr>
        <w:t xml:space="preserve">positiv auf die </w:t>
      </w:r>
      <w:r>
        <w:rPr>
          <w:lang w:eastAsia="de-DE"/>
        </w:rPr>
        <w:t xml:space="preserve">Kraft in den </w:t>
      </w:r>
      <w:r w:rsidRPr="00E81B1B">
        <w:rPr>
          <w:lang w:eastAsia="de-DE"/>
        </w:rPr>
        <w:t>Verb</w:t>
      </w:r>
      <w:r>
        <w:rPr>
          <w:lang w:eastAsia="de-DE"/>
        </w:rPr>
        <w:t>indungs</w:t>
      </w:r>
      <w:r w:rsidRPr="00E81B1B">
        <w:rPr>
          <w:lang w:eastAsia="de-DE"/>
        </w:rPr>
        <w:t>mittel</w:t>
      </w:r>
      <w:r>
        <w:rPr>
          <w:lang w:eastAsia="de-DE"/>
        </w:rPr>
        <w:t>n</w:t>
      </w:r>
      <w:r w:rsidRPr="00E81B1B">
        <w:rPr>
          <w:lang w:eastAsia="de-DE"/>
        </w:rPr>
        <w:t xml:space="preserve"> auswirkt, werden auf sicherer Seite liegend alle Kombinationen einmal mit und einmal ohne das Schwinden gebildet. </w:t>
      </w:r>
    </w:p>
    <w:p w14:paraId="5670ED89" w14:textId="56F22C21" w:rsidR="0062427D" w:rsidRPr="00E81B1B" w:rsidRDefault="0006516D" w:rsidP="00F24319">
      <w:pPr>
        <w:rPr>
          <w:lang w:eastAsia="de-DE"/>
        </w:rPr>
        <w:sectPr w:rsidR="0062427D" w:rsidRPr="00E81B1B" w:rsidSect="00BB260E">
          <w:footerReference w:type="default" r:id="rId36"/>
          <w:footerReference w:type="first" r:id="rId37"/>
          <w:pgSz w:w="11906" w:h="16838"/>
          <w:pgMar w:top="1701" w:right="1418" w:bottom="1701" w:left="1418" w:header="709" w:footer="701" w:gutter="0"/>
          <w:cols w:space="708"/>
          <w:docGrid w:linePitch="360"/>
        </w:sectPr>
      </w:pPr>
      <w:r w:rsidRPr="00E81B1B">
        <w:rPr>
          <w:lang w:eastAsia="de-DE"/>
        </w:rPr>
        <w:t xml:space="preserve">Alle Lastfallkombinationen sind in </w:t>
      </w:r>
      <w:r w:rsidRPr="00E81B1B">
        <w:rPr>
          <w:lang w:eastAsia="de-DE"/>
        </w:rPr>
        <w:fldChar w:fldCharType="begin"/>
      </w:r>
      <w:r w:rsidRPr="00E81B1B">
        <w:rPr>
          <w:lang w:eastAsia="de-DE"/>
        </w:rPr>
        <w:instrText xml:space="preserve"> REF _Ref79767287 \h </w:instrText>
      </w:r>
      <w:r w:rsidRPr="00E81B1B">
        <w:rPr>
          <w:lang w:eastAsia="de-DE"/>
        </w:rPr>
      </w:r>
      <w:r w:rsidRPr="00E81B1B">
        <w:rPr>
          <w:lang w:eastAsia="de-DE"/>
        </w:rPr>
        <w:fldChar w:fldCharType="separate"/>
      </w:r>
      <w:r w:rsidRPr="00E81B1B">
        <w:t xml:space="preserve">Tabelle </w:t>
      </w:r>
      <w:r>
        <w:rPr>
          <w:noProof/>
        </w:rPr>
        <w:t>4</w:t>
      </w:r>
      <w:r w:rsidRPr="00E81B1B">
        <w:rPr>
          <w:lang w:eastAsia="de-DE"/>
        </w:rPr>
        <w:fldChar w:fldCharType="end"/>
      </w:r>
      <w:r w:rsidRPr="00E81B1B">
        <w:rPr>
          <w:lang w:eastAsia="de-DE"/>
        </w:rPr>
        <w:t xml:space="preserve"> aufgeführt. Die Kombinationen ohne Schwinden sind blau hinterlegt. Der Faktor γ* stellt den Faktor nach </w:t>
      </w:r>
      <w:sdt>
        <w:sdtPr>
          <w:rPr>
            <w:lang w:eastAsia="de-DE"/>
          </w:rPr>
          <w:id w:val="1397089070"/>
          <w:citation/>
        </w:sdtPr>
        <w:sdtContent>
          <w:r w:rsidRPr="00E81B1B">
            <w:rPr>
              <w:lang w:eastAsia="de-DE"/>
            </w:rPr>
            <w:fldChar w:fldCharType="begin"/>
          </w:r>
          <w:r w:rsidRPr="00E81B1B">
            <w:rPr>
              <w:lang w:eastAsia="de-DE"/>
            </w:rPr>
            <w:instrText xml:space="preserve"> CITATION Sch17 \l 1031 </w:instrText>
          </w:r>
          <w:r w:rsidRPr="00E81B1B">
            <w:rPr>
              <w:lang w:eastAsia="de-DE"/>
            </w:rPr>
            <w:fldChar w:fldCharType="separate"/>
          </w:r>
          <w:r>
            <w:rPr>
              <w:noProof/>
              <w:lang w:eastAsia="de-DE"/>
            </w:rPr>
            <w:t>(Schänzlin, Bosch, &amp; Hamm, 2017)</w:t>
          </w:r>
          <w:r w:rsidRPr="00E81B1B">
            <w:rPr>
              <w:lang w:eastAsia="de-DE"/>
            </w:rPr>
            <w:fldChar w:fldCharType="end"/>
          </w:r>
        </w:sdtContent>
      </w:sdt>
      <w:r w:rsidRPr="00E81B1B">
        <w:rPr>
          <w:lang w:eastAsia="de-DE"/>
        </w:rPr>
        <w:t xml:space="preserve"> dar, mit dem die quasi</w:t>
      </w:r>
      <w:r>
        <w:rPr>
          <w:lang w:eastAsia="de-DE"/>
        </w:rPr>
        <w:t>-</w:t>
      </w:r>
      <w:r w:rsidRPr="00E81B1B">
        <w:rPr>
          <w:lang w:eastAsia="de-DE"/>
        </w:rPr>
        <w:t>ständigen Lasten bei den Nachweisen im Holz zu multiplizieren sind, um Nachweise im Zustand t</w:t>
      </w:r>
      <w:r>
        <w:rPr>
          <w:lang w:eastAsia="de-DE"/>
        </w:rPr>
        <w:t xml:space="preserve"> </w:t>
      </w:r>
      <w:r w:rsidRPr="00E81B1B">
        <w:rPr>
          <w:lang w:eastAsia="de-DE"/>
        </w:rPr>
        <w:t>=</w:t>
      </w:r>
      <w:r>
        <w:rPr>
          <w:lang w:eastAsia="de-DE"/>
        </w:rPr>
        <w:t xml:space="preserve"> </w:t>
      </w:r>
      <w:r w:rsidRPr="00E81B1B">
        <w:rPr>
          <w:lang w:eastAsia="de-DE"/>
        </w:rPr>
        <w:t xml:space="preserve">3-7a zu umgehen. Da in diesem Fall der Nachweis nicht umgangen wird, ist der Faktor hier mit 1,0 anzusetzen. Für alle </w:t>
      </w:r>
      <w:r>
        <w:rPr>
          <w:lang w:eastAsia="de-DE"/>
        </w:rPr>
        <w:t xml:space="preserve">die </w:t>
      </w:r>
      <w:r w:rsidRPr="00E81B1B">
        <w:rPr>
          <w:lang w:eastAsia="de-DE"/>
        </w:rPr>
        <w:t>Nachweise</w:t>
      </w:r>
      <w:r>
        <w:rPr>
          <w:lang w:eastAsia="de-DE"/>
        </w:rPr>
        <w:t xml:space="preserve"> des Betons oder der Verbindungsmittel </w:t>
      </w:r>
      <w:r w:rsidRPr="00E81B1B">
        <w:rPr>
          <w:lang w:eastAsia="de-DE"/>
        </w:rPr>
        <w:t xml:space="preserve">ist der Faktor </w:t>
      </w:r>
      <w:r>
        <w:rPr>
          <w:lang w:eastAsia="de-DE"/>
        </w:rPr>
        <w:t xml:space="preserve">stets </w:t>
      </w:r>
      <w:r w:rsidRPr="00E81B1B">
        <w:rPr>
          <w:lang w:eastAsia="de-DE"/>
        </w:rPr>
        <w:t>als 1,0 zu betrachten.</w:t>
      </w:r>
      <w:r w:rsidR="0062427D" w:rsidRPr="00E81B1B">
        <w:rPr>
          <w:lang w:eastAsia="de-DE"/>
        </w:rPr>
        <w:br w:type="page"/>
      </w:r>
    </w:p>
    <w:p w14:paraId="4555719E" w14:textId="77777777" w:rsidR="0062427D" w:rsidRPr="00E81B1B" w:rsidRDefault="0062427D" w:rsidP="0062427D">
      <w:pPr>
        <w:pStyle w:val="Beschriftung"/>
        <w:rPr>
          <w:lang w:eastAsia="de-DE"/>
        </w:rPr>
      </w:pPr>
      <w:bookmarkStart w:id="220" w:name="_Ref79767287"/>
      <w:bookmarkStart w:id="221" w:name="_Toc96874715"/>
      <w:r w:rsidRPr="00E81B1B">
        <w:lastRenderedPageBreak/>
        <w:t xml:space="preserve">Tabelle </w:t>
      </w:r>
      <w:r w:rsidRPr="00E81B1B">
        <w:fldChar w:fldCharType="begin"/>
      </w:r>
      <w:r w:rsidRPr="00E81B1B">
        <w:instrText>SEQ Tabelle \* ARABIC</w:instrText>
      </w:r>
      <w:r w:rsidRPr="00E81B1B">
        <w:fldChar w:fldCharType="separate"/>
      </w:r>
      <w:r>
        <w:rPr>
          <w:noProof/>
        </w:rPr>
        <w:t>5</w:t>
      </w:r>
      <w:r w:rsidRPr="00E81B1B">
        <w:fldChar w:fldCharType="end"/>
      </w:r>
      <w:bookmarkEnd w:id="220"/>
      <w:r w:rsidRPr="00E81B1B">
        <w:t xml:space="preserve"> Lastfallkombinationen für die Bemessung der Holz-Beton-Verbundkonstruktion innerhalb der Parameterstudie</w:t>
      </w:r>
      <w:bookmarkEnd w:id="221"/>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62427D" w:rsidRPr="00E81B1B" w14:paraId="0C1128CE" w14:textId="77777777" w:rsidTr="001E3B52">
        <w:trPr>
          <w:trHeight w:val="454"/>
        </w:trPr>
        <w:tc>
          <w:tcPr>
            <w:tcW w:w="450" w:type="dxa"/>
            <w:vAlign w:val="center"/>
          </w:tcPr>
          <w:p w14:paraId="79F493DC" w14:textId="77777777" w:rsidR="0062427D" w:rsidRPr="00E81B1B" w:rsidRDefault="0062427D" w:rsidP="001E3B52">
            <w:pPr>
              <w:jc w:val="center"/>
              <w:rPr>
                <w:sz w:val="18"/>
                <w:szCs w:val="18"/>
              </w:rPr>
            </w:pPr>
          </w:p>
        </w:tc>
        <w:tc>
          <w:tcPr>
            <w:tcW w:w="1359" w:type="dxa"/>
            <w:vAlign w:val="center"/>
          </w:tcPr>
          <w:p w14:paraId="36D95A7B" w14:textId="77777777" w:rsidR="0062427D" w:rsidRPr="00E81B1B" w:rsidRDefault="0062427D" w:rsidP="001E3B52">
            <w:pPr>
              <w:jc w:val="center"/>
              <w:rPr>
                <w:sz w:val="18"/>
                <w:szCs w:val="18"/>
              </w:rPr>
            </w:pPr>
            <w:r w:rsidRPr="00E81B1B">
              <w:rPr>
                <w:sz w:val="18"/>
                <w:szCs w:val="18"/>
              </w:rPr>
              <w:t>Lastfall</w:t>
            </w:r>
          </w:p>
        </w:tc>
        <w:tc>
          <w:tcPr>
            <w:tcW w:w="900" w:type="dxa"/>
            <w:vAlign w:val="center"/>
          </w:tcPr>
          <w:p w14:paraId="4B70E864" w14:textId="77777777" w:rsidR="0062427D" w:rsidRPr="00E81B1B" w:rsidRDefault="0062427D" w:rsidP="001E3B52">
            <w:pPr>
              <w:jc w:val="center"/>
              <w:rPr>
                <w:sz w:val="18"/>
                <w:szCs w:val="18"/>
              </w:rPr>
            </w:pPr>
            <w:r w:rsidRPr="00E81B1B">
              <w:rPr>
                <w:sz w:val="18"/>
                <w:szCs w:val="18"/>
              </w:rPr>
              <w:t>KLED</w:t>
            </w:r>
          </w:p>
        </w:tc>
        <w:tc>
          <w:tcPr>
            <w:tcW w:w="3472" w:type="dxa"/>
            <w:vAlign w:val="center"/>
          </w:tcPr>
          <w:p w14:paraId="459017A6" w14:textId="77777777" w:rsidR="0062427D" w:rsidRPr="00E81B1B" w:rsidRDefault="0062427D" w:rsidP="001E3B52">
            <w:pPr>
              <w:jc w:val="center"/>
              <w:rPr>
                <w:sz w:val="18"/>
                <w:szCs w:val="18"/>
              </w:rPr>
            </w:pPr>
            <w:r w:rsidRPr="00E81B1B">
              <w:rPr>
                <w:sz w:val="18"/>
                <w:szCs w:val="18"/>
              </w:rPr>
              <w:t>Modell t = 0</w:t>
            </w:r>
          </w:p>
        </w:tc>
        <w:tc>
          <w:tcPr>
            <w:tcW w:w="3165" w:type="dxa"/>
            <w:vAlign w:val="center"/>
          </w:tcPr>
          <w:p w14:paraId="43E8148B" w14:textId="77777777" w:rsidR="0062427D" w:rsidRPr="00E81B1B" w:rsidRDefault="0062427D" w:rsidP="001E3B52">
            <w:pPr>
              <w:jc w:val="center"/>
              <w:rPr>
                <w:sz w:val="18"/>
                <w:szCs w:val="18"/>
              </w:rPr>
            </w:pPr>
            <w:r w:rsidRPr="00E81B1B">
              <w:rPr>
                <w:sz w:val="18"/>
                <w:szCs w:val="18"/>
              </w:rPr>
              <w:t>Modell t = 3-7</w:t>
            </w:r>
          </w:p>
        </w:tc>
        <w:tc>
          <w:tcPr>
            <w:tcW w:w="4214" w:type="dxa"/>
            <w:vAlign w:val="center"/>
          </w:tcPr>
          <w:p w14:paraId="3968FF26" w14:textId="77777777" w:rsidR="0062427D" w:rsidRPr="00E81B1B" w:rsidRDefault="0062427D" w:rsidP="001E3B52">
            <w:pPr>
              <w:jc w:val="center"/>
              <w:rPr>
                <w:sz w:val="18"/>
                <w:szCs w:val="18"/>
              </w:rPr>
            </w:pPr>
            <w:r w:rsidRPr="00E81B1B">
              <w:rPr>
                <w:sz w:val="18"/>
                <w:szCs w:val="18"/>
              </w:rPr>
              <w:t>Modell t = 00</w:t>
            </w:r>
          </w:p>
        </w:tc>
      </w:tr>
      <w:tr w:rsidR="0062427D" w:rsidRPr="00E81B1B" w14:paraId="0C159C17" w14:textId="77777777" w:rsidTr="001E3B52">
        <w:trPr>
          <w:trHeight w:val="454"/>
        </w:trPr>
        <w:tc>
          <w:tcPr>
            <w:tcW w:w="450" w:type="dxa"/>
            <w:vAlign w:val="center"/>
          </w:tcPr>
          <w:p w14:paraId="09570BB4" w14:textId="77777777" w:rsidR="0062427D" w:rsidRPr="00E81B1B" w:rsidRDefault="0062427D" w:rsidP="001E3B52">
            <w:pPr>
              <w:jc w:val="center"/>
              <w:rPr>
                <w:sz w:val="18"/>
                <w:szCs w:val="18"/>
              </w:rPr>
            </w:pPr>
            <w:r w:rsidRPr="00E81B1B">
              <w:rPr>
                <w:sz w:val="18"/>
                <w:szCs w:val="18"/>
              </w:rPr>
              <w:t>1</w:t>
            </w:r>
          </w:p>
        </w:tc>
        <w:tc>
          <w:tcPr>
            <w:tcW w:w="1359" w:type="dxa"/>
            <w:vAlign w:val="center"/>
          </w:tcPr>
          <w:p w14:paraId="6B68B9F3" w14:textId="77777777" w:rsidR="0062427D" w:rsidRPr="00E81B1B" w:rsidRDefault="0062427D" w:rsidP="001E3B52">
            <w:pPr>
              <w:jc w:val="center"/>
              <w:rPr>
                <w:sz w:val="18"/>
                <w:szCs w:val="18"/>
              </w:rPr>
            </w:pPr>
            <w:r w:rsidRPr="00E81B1B">
              <w:rPr>
                <w:sz w:val="18"/>
                <w:szCs w:val="18"/>
              </w:rPr>
              <w:t>GZT – t0 – 1</w:t>
            </w:r>
          </w:p>
        </w:tc>
        <w:tc>
          <w:tcPr>
            <w:tcW w:w="900" w:type="dxa"/>
            <w:vAlign w:val="center"/>
          </w:tcPr>
          <w:p w14:paraId="2BB29D02" w14:textId="77777777" w:rsidR="0062427D" w:rsidRPr="00E81B1B" w:rsidRDefault="0062427D" w:rsidP="001E3B52">
            <w:pPr>
              <w:jc w:val="center"/>
              <w:rPr>
                <w:sz w:val="18"/>
                <w:szCs w:val="18"/>
              </w:rPr>
            </w:pPr>
            <w:r w:rsidRPr="00E81B1B">
              <w:rPr>
                <w:sz w:val="18"/>
                <w:szCs w:val="18"/>
              </w:rPr>
              <w:t>Ständig</w:t>
            </w:r>
          </w:p>
        </w:tc>
        <w:tc>
          <w:tcPr>
            <w:tcW w:w="3472" w:type="dxa"/>
            <w:vAlign w:val="center"/>
          </w:tcPr>
          <w:p w14:paraId="7E3E27C5"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3188ACCC" w14:textId="77777777" w:rsidR="0062427D" w:rsidRPr="00E81B1B" w:rsidRDefault="0062427D" w:rsidP="001E3B52">
            <w:pPr>
              <w:jc w:val="center"/>
              <w:rPr>
                <w:sz w:val="18"/>
                <w:szCs w:val="18"/>
              </w:rPr>
            </w:pPr>
          </w:p>
        </w:tc>
        <w:tc>
          <w:tcPr>
            <w:tcW w:w="4214" w:type="dxa"/>
            <w:vAlign w:val="center"/>
          </w:tcPr>
          <w:p w14:paraId="6359EE3E" w14:textId="77777777" w:rsidR="0062427D" w:rsidRPr="00E81B1B" w:rsidRDefault="0062427D" w:rsidP="001E3B52">
            <w:pPr>
              <w:jc w:val="center"/>
              <w:rPr>
                <w:sz w:val="18"/>
                <w:szCs w:val="18"/>
              </w:rPr>
            </w:pPr>
          </w:p>
        </w:tc>
      </w:tr>
      <w:tr w:rsidR="0062427D" w:rsidRPr="00E81B1B" w14:paraId="5443F336" w14:textId="77777777" w:rsidTr="001E3B52">
        <w:trPr>
          <w:trHeight w:val="454"/>
        </w:trPr>
        <w:tc>
          <w:tcPr>
            <w:tcW w:w="450" w:type="dxa"/>
            <w:vAlign w:val="center"/>
          </w:tcPr>
          <w:p w14:paraId="3411D07C" w14:textId="77777777" w:rsidR="0062427D" w:rsidRPr="00E81B1B" w:rsidRDefault="0062427D" w:rsidP="001E3B52">
            <w:pPr>
              <w:jc w:val="center"/>
              <w:rPr>
                <w:sz w:val="18"/>
                <w:szCs w:val="18"/>
              </w:rPr>
            </w:pPr>
            <w:r w:rsidRPr="00E81B1B">
              <w:rPr>
                <w:sz w:val="18"/>
                <w:szCs w:val="18"/>
              </w:rPr>
              <w:t>2</w:t>
            </w:r>
          </w:p>
        </w:tc>
        <w:tc>
          <w:tcPr>
            <w:tcW w:w="1359" w:type="dxa"/>
            <w:vAlign w:val="center"/>
          </w:tcPr>
          <w:p w14:paraId="2A77EC61" w14:textId="77777777" w:rsidR="0062427D" w:rsidRPr="00E81B1B" w:rsidRDefault="0062427D" w:rsidP="001E3B52">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55B41C14" w14:textId="77777777" w:rsidR="0062427D" w:rsidRPr="00E81B1B" w:rsidRDefault="0062427D" w:rsidP="001E3B52">
            <w:pPr>
              <w:jc w:val="center"/>
              <w:rPr>
                <w:sz w:val="18"/>
                <w:szCs w:val="18"/>
              </w:rPr>
            </w:pPr>
            <w:r w:rsidRPr="00E81B1B">
              <w:rPr>
                <w:sz w:val="18"/>
                <w:szCs w:val="18"/>
              </w:rPr>
              <w:t>Mittel</w:t>
            </w:r>
          </w:p>
        </w:tc>
        <w:tc>
          <w:tcPr>
            <w:tcW w:w="3472" w:type="dxa"/>
            <w:vAlign w:val="center"/>
          </w:tcPr>
          <w:p w14:paraId="79A6191B"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741E2BF3" w14:textId="77777777" w:rsidR="0062427D" w:rsidRPr="00E81B1B" w:rsidRDefault="0062427D" w:rsidP="001E3B52">
            <w:pPr>
              <w:jc w:val="center"/>
              <w:rPr>
                <w:sz w:val="18"/>
                <w:szCs w:val="18"/>
              </w:rPr>
            </w:pPr>
          </w:p>
        </w:tc>
        <w:tc>
          <w:tcPr>
            <w:tcW w:w="4214" w:type="dxa"/>
            <w:vAlign w:val="center"/>
          </w:tcPr>
          <w:p w14:paraId="4488EEF5" w14:textId="77777777" w:rsidR="0062427D" w:rsidRPr="00E81B1B" w:rsidRDefault="0062427D" w:rsidP="001E3B52">
            <w:pPr>
              <w:jc w:val="center"/>
              <w:rPr>
                <w:sz w:val="18"/>
                <w:szCs w:val="18"/>
              </w:rPr>
            </w:pPr>
          </w:p>
        </w:tc>
      </w:tr>
      <w:tr w:rsidR="0062427D" w:rsidRPr="00E81B1B" w14:paraId="73966B45" w14:textId="77777777" w:rsidTr="001E3B52">
        <w:trPr>
          <w:trHeight w:val="454"/>
        </w:trPr>
        <w:tc>
          <w:tcPr>
            <w:tcW w:w="450" w:type="dxa"/>
            <w:vAlign w:val="center"/>
          </w:tcPr>
          <w:p w14:paraId="4DD64006" w14:textId="77777777" w:rsidR="0062427D" w:rsidRPr="00E81B1B" w:rsidRDefault="0062427D" w:rsidP="001E3B52">
            <w:pPr>
              <w:jc w:val="center"/>
              <w:rPr>
                <w:sz w:val="18"/>
                <w:szCs w:val="18"/>
              </w:rPr>
            </w:pPr>
            <w:r w:rsidRPr="00E81B1B">
              <w:rPr>
                <w:sz w:val="18"/>
                <w:szCs w:val="18"/>
              </w:rPr>
              <w:t>3</w:t>
            </w:r>
          </w:p>
        </w:tc>
        <w:tc>
          <w:tcPr>
            <w:tcW w:w="1359" w:type="dxa"/>
            <w:vAlign w:val="center"/>
          </w:tcPr>
          <w:p w14:paraId="2F63051D" w14:textId="77777777" w:rsidR="0062427D" w:rsidRPr="00E81B1B" w:rsidRDefault="0062427D" w:rsidP="001E3B52">
            <w:pPr>
              <w:jc w:val="center"/>
              <w:rPr>
                <w:sz w:val="18"/>
                <w:szCs w:val="18"/>
              </w:rPr>
            </w:pPr>
            <w:r w:rsidRPr="00E81B1B">
              <w:rPr>
                <w:sz w:val="18"/>
                <w:szCs w:val="18"/>
              </w:rPr>
              <w:t>GZT – 37 – 1</w:t>
            </w:r>
          </w:p>
        </w:tc>
        <w:tc>
          <w:tcPr>
            <w:tcW w:w="900" w:type="dxa"/>
            <w:vAlign w:val="center"/>
          </w:tcPr>
          <w:p w14:paraId="04C808B3" w14:textId="77777777" w:rsidR="0062427D" w:rsidRPr="00E81B1B" w:rsidRDefault="0062427D" w:rsidP="001E3B52">
            <w:pPr>
              <w:jc w:val="center"/>
              <w:rPr>
                <w:sz w:val="18"/>
                <w:szCs w:val="18"/>
              </w:rPr>
            </w:pPr>
            <w:r w:rsidRPr="00E81B1B">
              <w:rPr>
                <w:sz w:val="18"/>
                <w:szCs w:val="18"/>
              </w:rPr>
              <w:t>Ständig</w:t>
            </w:r>
          </w:p>
        </w:tc>
        <w:tc>
          <w:tcPr>
            <w:tcW w:w="3472" w:type="dxa"/>
            <w:vAlign w:val="center"/>
          </w:tcPr>
          <w:p w14:paraId="0902625E" w14:textId="77777777" w:rsidR="0062427D" w:rsidRPr="00E81B1B" w:rsidRDefault="0062427D" w:rsidP="001E3B52">
            <w:pPr>
              <w:jc w:val="center"/>
              <w:rPr>
                <w:sz w:val="18"/>
                <w:szCs w:val="18"/>
              </w:rPr>
            </w:pPr>
          </w:p>
        </w:tc>
        <w:tc>
          <w:tcPr>
            <w:tcW w:w="3165" w:type="dxa"/>
            <w:vAlign w:val="center"/>
          </w:tcPr>
          <w:p w14:paraId="3B84717D"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63028ADF" w14:textId="77777777" w:rsidR="0062427D" w:rsidRPr="00E81B1B" w:rsidRDefault="0062427D" w:rsidP="001E3B52">
            <w:pPr>
              <w:jc w:val="center"/>
              <w:rPr>
                <w:sz w:val="18"/>
                <w:szCs w:val="18"/>
              </w:rPr>
            </w:pPr>
          </w:p>
        </w:tc>
      </w:tr>
      <w:tr w:rsidR="0062427D" w:rsidRPr="00E81B1B" w14:paraId="31A7D807" w14:textId="77777777" w:rsidTr="001E3B52">
        <w:trPr>
          <w:trHeight w:val="454"/>
        </w:trPr>
        <w:tc>
          <w:tcPr>
            <w:tcW w:w="450" w:type="dxa"/>
            <w:vAlign w:val="center"/>
          </w:tcPr>
          <w:p w14:paraId="6C9E233C" w14:textId="77777777" w:rsidR="0062427D" w:rsidRPr="00E81B1B" w:rsidRDefault="0062427D" w:rsidP="001E3B52">
            <w:pPr>
              <w:jc w:val="center"/>
              <w:rPr>
                <w:sz w:val="18"/>
                <w:szCs w:val="18"/>
              </w:rPr>
            </w:pPr>
            <w:r w:rsidRPr="00E81B1B">
              <w:rPr>
                <w:sz w:val="18"/>
                <w:szCs w:val="18"/>
              </w:rPr>
              <w:t>4</w:t>
            </w:r>
          </w:p>
        </w:tc>
        <w:tc>
          <w:tcPr>
            <w:tcW w:w="1359" w:type="dxa"/>
            <w:vAlign w:val="center"/>
          </w:tcPr>
          <w:p w14:paraId="09BAA7AA" w14:textId="77777777" w:rsidR="0062427D" w:rsidRPr="00E81B1B" w:rsidRDefault="0062427D" w:rsidP="001E3B52">
            <w:pPr>
              <w:jc w:val="center"/>
              <w:rPr>
                <w:sz w:val="18"/>
                <w:szCs w:val="18"/>
              </w:rPr>
            </w:pPr>
            <w:r w:rsidRPr="00E81B1B">
              <w:rPr>
                <w:sz w:val="18"/>
                <w:szCs w:val="18"/>
              </w:rPr>
              <w:t>GZT – 37 – 2</w:t>
            </w:r>
          </w:p>
        </w:tc>
        <w:tc>
          <w:tcPr>
            <w:tcW w:w="900" w:type="dxa"/>
            <w:vAlign w:val="center"/>
          </w:tcPr>
          <w:p w14:paraId="58BEE9C4" w14:textId="77777777" w:rsidR="0062427D" w:rsidRPr="00E81B1B" w:rsidRDefault="0062427D" w:rsidP="001E3B52">
            <w:pPr>
              <w:jc w:val="center"/>
              <w:rPr>
                <w:sz w:val="18"/>
                <w:szCs w:val="18"/>
              </w:rPr>
            </w:pPr>
            <w:r w:rsidRPr="00E81B1B">
              <w:rPr>
                <w:sz w:val="18"/>
                <w:szCs w:val="18"/>
              </w:rPr>
              <w:t>Mittel</w:t>
            </w:r>
          </w:p>
        </w:tc>
        <w:tc>
          <w:tcPr>
            <w:tcW w:w="3472" w:type="dxa"/>
            <w:vAlign w:val="center"/>
          </w:tcPr>
          <w:p w14:paraId="2F1AE935"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36716A66"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380BA438" w14:textId="77777777" w:rsidR="0062427D" w:rsidRPr="00E81B1B" w:rsidRDefault="0062427D" w:rsidP="001E3B52">
            <w:pPr>
              <w:jc w:val="center"/>
              <w:rPr>
                <w:sz w:val="18"/>
                <w:szCs w:val="18"/>
              </w:rPr>
            </w:pPr>
          </w:p>
        </w:tc>
      </w:tr>
      <w:tr w:rsidR="0062427D" w:rsidRPr="00E81B1B" w14:paraId="33D79C57" w14:textId="77777777" w:rsidTr="001E3B52">
        <w:trPr>
          <w:trHeight w:val="454"/>
        </w:trPr>
        <w:tc>
          <w:tcPr>
            <w:tcW w:w="450" w:type="dxa"/>
            <w:shd w:val="clear" w:color="auto" w:fill="D5DCE4" w:themeFill="text2" w:themeFillTint="33"/>
            <w:vAlign w:val="center"/>
          </w:tcPr>
          <w:p w14:paraId="0F175CA9" w14:textId="77777777" w:rsidR="0062427D" w:rsidRPr="00E81B1B" w:rsidRDefault="0062427D" w:rsidP="001E3B52">
            <w:pPr>
              <w:jc w:val="center"/>
              <w:rPr>
                <w:sz w:val="18"/>
                <w:szCs w:val="18"/>
              </w:rPr>
            </w:pPr>
            <w:r w:rsidRPr="00E81B1B">
              <w:rPr>
                <w:sz w:val="18"/>
                <w:szCs w:val="18"/>
              </w:rPr>
              <w:t>5</w:t>
            </w:r>
          </w:p>
        </w:tc>
        <w:tc>
          <w:tcPr>
            <w:tcW w:w="1359" w:type="dxa"/>
            <w:shd w:val="clear" w:color="auto" w:fill="D5DCE4" w:themeFill="text2" w:themeFillTint="33"/>
            <w:vAlign w:val="center"/>
          </w:tcPr>
          <w:p w14:paraId="0E4A8A40" w14:textId="77777777" w:rsidR="0062427D" w:rsidRPr="00E81B1B" w:rsidRDefault="0062427D" w:rsidP="001E3B52">
            <w:pPr>
              <w:jc w:val="center"/>
              <w:rPr>
                <w:sz w:val="18"/>
                <w:szCs w:val="18"/>
              </w:rPr>
            </w:pPr>
            <w:r w:rsidRPr="00E81B1B">
              <w:rPr>
                <w:sz w:val="18"/>
                <w:szCs w:val="18"/>
              </w:rPr>
              <w:t>GZT – 37 – 3</w:t>
            </w:r>
          </w:p>
        </w:tc>
        <w:tc>
          <w:tcPr>
            <w:tcW w:w="900" w:type="dxa"/>
            <w:shd w:val="clear" w:color="auto" w:fill="D5DCE4" w:themeFill="text2" w:themeFillTint="33"/>
            <w:vAlign w:val="center"/>
          </w:tcPr>
          <w:p w14:paraId="5CA67E55" w14:textId="77777777" w:rsidR="0062427D" w:rsidRPr="00E81B1B" w:rsidRDefault="0062427D" w:rsidP="001E3B52">
            <w:pPr>
              <w:jc w:val="center"/>
              <w:rPr>
                <w:sz w:val="18"/>
                <w:szCs w:val="18"/>
              </w:rPr>
            </w:pPr>
            <w:r w:rsidRPr="00E81B1B">
              <w:rPr>
                <w:sz w:val="18"/>
                <w:szCs w:val="18"/>
              </w:rPr>
              <w:t>Ständig</w:t>
            </w:r>
          </w:p>
        </w:tc>
        <w:tc>
          <w:tcPr>
            <w:tcW w:w="3472" w:type="dxa"/>
            <w:shd w:val="clear" w:color="auto" w:fill="D5DCE4" w:themeFill="text2" w:themeFillTint="33"/>
            <w:vAlign w:val="center"/>
          </w:tcPr>
          <w:p w14:paraId="7A496ED9" w14:textId="77777777" w:rsidR="0062427D" w:rsidRPr="00E81B1B" w:rsidRDefault="0062427D" w:rsidP="001E3B52">
            <w:pPr>
              <w:jc w:val="center"/>
              <w:rPr>
                <w:rFonts w:eastAsia="Calibri"/>
                <w:sz w:val="18"/>
                <w:szCs w:val="18"/>
              </w:rPr>
            </w:pPr>
          </w:p>
        </w:tc>
        <w:tc>
          <w:tcPr>
            <w:tcW w:w="3165" w:type="dxa"/>
            <w:shd w:val="clear" w:color="auto" w:fill="D5DCE4" w:themeFill="text2" w:themeFillTint="33"/>
            <w:vAlign w:val="center"/>
          </w:tcPr>
          <w:p w14:paraId="6E2E7137" w14:textId="77777777" w:rsidR="0062427D" w:rsidRPr="00E81B1B" w:rsidRDefault="0062427D"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06BA4AE3" w14:textId="77777777" w:rsidR="0062427D" w:rsidRPr="00E81B1B" w:rsidRDefault="0062427D" w:rsidP="001E3B52">
            <w:pPr>
              <w:jc w:val="center"/>
              <w:rPr>
                <w:sz w:val="18"/>
                <w:szCs w:val="18"/>
              </w:rPr>
            </w:pPr>
          </w:p>
        </w:tc>
      </w:tr>
      <w:tr w:rsidR="0062427D" w:rsidRPr="00E81B1B" w14:paraId="1D37A23C" w14:textId="77777777" w:rsidTr="001E3B52">
        <w:trPr>
          <w:trHeight w:val="454"/>
        </w:trPr>
        <w:tc>
          <w:tcPr>
            <w:tcW w:w="450" w:type="dxa"/>
            <w:shd w:val="clear" w:color="auto" w:fill="D5DCE4" w:themeFill="text2" w:themeFillTint="33"/>
            <w:vAlign w:val="center"/>
          </w:tcPr>
          <w:p w14:paraId="71958015" w14:textId="77777777" w:rsidR="0062427D" w:rsidRPr="00E81B1B" w:rsidRDefault="0062427D" w:rsidP="001E3B52">
            <w:pPr>
              <w:jc w:val="center"/>
              <w:rPr>
                <w:sz w:val="18"/>
                <w:szCs w:val="18"/>
              </w:rPr>
            </w:pPr>
            <w:r w:rsidRPr="00E81B1B">
              <w:rPr>
                <w:sz w:val="18"/>
                <w:szCs w:val="18"/>
              </w:rPr>
              <w:t>6</w:t>
            </w:r>
          </w:p>
        </w:tc>
        <w:tc>
          <w:tcPr>
            <w:tcW w:w="1359" w:type="dxa"/>
            <w:shd w:val="clear" w:color="auto" w:fill="D5DCE4" w:themeFill="text2" w:themeFillTint="33"/>
            <w:vAlign w:val="center"/>
          </w:tcPr>
          <w:p w14:paraId="0F5F949A" w14:textId="77777777" w:rsidR="0062427D" w:rsidRPr="00E81B1B" w:rsidRDefault="0062427D" w:rsidP="001E3B52">
            <w:pPr>
              <w:jc w:val="center"/>
              <w:rPr>
                <w:sz w:val="18"/>
                <w:szCs w:val="18"/>
              </w:rPr>
            </w:pPr>
            <w:r w:rsidRPr="00E81B1B">
              <w:rPr>
                <w:sz w:val="18"/>
                <w:szCs w:val="18"/>
              </w:rPr>
              <w:t>GZT – 37 – 4</w:t>
            </w:r>
          </w:p>
        </w:tc>
        <w:tc>
          <w:tcPr>
            <w:tcW w:w="900" w:type="dxa"/>
            <w:shd w:val="clear" w:color="auto" w:fill="D5DCE4" w:themeFill="text2" w:themeFillTint="33"/>
            <w:vAlign w:val="center"/>
          </w:tcPr>
          <w:p w14:paraId="60D48BDE" w14:textId="77777777" w:rsidR="0062427D" w:rsidRPr="00E81B1B" w:rsidRDefault="0062427D" w:rsidP="001E3B52">
            <w:pPr>
              <w:jc w:val="center"/>
              <w:rPr>
                <w:sz w:val="18"/>
                <w:szCs w:val="18"/>
              </w:rPr>
            </w:pPr>
            <w:r w:rsidRPr="00E81B1B">
              <w:rPr>
                <w:sz w:val="18"/>
                <w:szCs w:val="18"/>
              </w:rPr>
              <w:t>Mittel</w:t>
            </w:r>
          </w:p>
        </w:tc>
        <w:tc>
          <w:tcPr>
            <w:tcW w:w="3472" w:type="dxa"/>
            <w:shd w:val="clear" w:color="auto" w:fill="D5DCE4" w:themeFill="text2" w:themeFillTint="33"/>
            <w:vAlign w:val="center"/>
          </w:tcPr>
          <w:p w14:paraId="5506BF21"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EDF3C03"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550E35ED" w14:textId="77777777" w:rsidR="0062427D" w:rsidRPr="00E81B1B" w:rsidRDefault="0062427D" w:rsidP="001E3B52">
            <w:pPr>
              <w:jc w:val="center"/>
              <w:rPr>
                <w:sz w:val="18"/>
                <w:szCs w:val="18"/>
              </w:rPr>
            </w:pPr>
          </w:p>
        </w:tc>
      </w:tr>
      <w:tr w:rsidR="0062427D" w:rsidRPr="00E81B1B" w14:paraId="3EDED714" w14:textId="77777777" w:rsidTr="001E3B52">
        <w:trPr>
          <w:trHeight w:val="454"/>
        </w:trPr>
        <w:tc>
          <w:tcPr>
            <w:tcW w:w="450" w:type="dxa"/>
            <w:vAlign w:val="center"/>
          </w:tcPr>
          <w:p w14:paraId="7A57A92A" w14:textId="77777777" w:rsidR="0062427D" w:rsidRPr="00E81B1B" w:rsidRDefault="0062427D" w:rsidP="001E3B52">
            <w:pPr>
              <w:jc w:val="center"/>
              <w:rPr>
                <w:sz w:val="18"/>
                <w:szCs w:val="18"/>
              </w:rPr>
            </w:pPr>
            <w:r w:rsidRPr="00E81B1B">
              <w:rPr>
                <w:sz w:val="18"/>
                <w:szCs w:val="18"/>
              </w:rPr>
              <w:t>7</w:t>
            </w:r>
          </w:p>
        </w:tc>
        <w:tc>
          <w:tcPr>
            <w:tcW w:w="1359" w:type="dxa"/>
            <w:vAlign w:val="center"/>
          </w:tcPr>
          <w:p w14:paraId="1001BA81" w14:textId="77777777" w:rsidR="0062427D" w:rsidRPr="00E81B1B" w:rsidRDefault="0062427D" w:rsidP="001E3B52">
            <w:pPr>
              <w:jc w:val="center"/>
              <w:rPr>
                <w:sz w:val="18"/>
                <w:szCs w:val="18"/>
              </w:rPr>
            </w:pPr>
            <w:r w:rsidRPr="00E81B1B">
              <w:rPr>
                <w:sz w:val="18"/>
                <w:szCs w:val="18"/>
              </w:rPr>
              <w:t>GZT – t00 – 1</w:t>
            </w:r>
          </w:p>
        </w:tc>
        <w:tc>
          <w:tcPr>
            <w:tcW w:w="900" w:type="dxa"/>
            <w:vAlign w:val="center"/>
          </w:tcPr>
          <w:p w14:paraId="2D5C9F49" w14:textId="77777777" w:rsidR="0062427D" w:rsidRPr="00E81B1B" w:rsidRDefault="0062427D" w:rsidP="001E3B52">
            <w:pPr>
              <w:jc w:val="center"/>
              <w:rPr>
                <w:sz w:val="18"/>
                <w:szCs w:val="18"/>
              </w:rPr>
            </w:pPr>
            <w:r w:rsidRPr="00E81B1B">
              <w:rPr>
                <w:sz w:val="18"/>
                <w:szCs w:val="18"/>
              </w:rPr>
              <w:t>Ständig</w:t>
            </w:r>
          </w:p>
        </w:tc>
        <w:tc>
          <w:tcPr>
            <w:tcW w:w="3472" w:type="dxa"/>
            <w:vAlign w:val="center"/>
          </w:tcPr>
          <w:p w14:paraId="555784BE" w14:textId="77777777" w:rsidR="0062427D" w:rsidRPr="00E81B1B" w:rsidRDefault="0062427D" w:rsidP="001E3B52">
            <w:pPr>
              <w:jc w:val="center"/>
              <w:rPr>
                <w:sz w:val="18"/>
                <w:szCs w:val="18"/>
              </w:rPr>
            </w:pPr>
          </w:p>
        </w:tc>
        <w:tc>
          <w:tcPr>
            <w:tcW w:w="3165" w:type="dxa"/>
            <w:vAlign w:val="center"/>
          </w:tcPr>
          <w:p w14:paraId="198C42F8" w14:textId="77777777" w:rsidR="0062427D" w:rsidRPr="00E81B1B" w:rsidRDefault="0062427D" w:rsidP="001E3B52">
            <w:pPr>
              <w:jc w:val="center"/>
              <w:rPr>
                <w:sz w:val="18"/>
                <w:szCs w:val="18"/>
              </w:rPr>
            </w:pPr>
          </w:p>
        </w:tc>
        <w:tc>
          <w:tcPr>
            <w:tcW w:w="4214" w:type="dxa"/>
            <w:vAlign w:val="center"/>
          </w:tcPr>
          <w:p w14:paraId="34F1E4AF"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62427D" w:rsidRPr="00E81B1B" w14:paraId="0F499DDE" w14:textId="77777777" w:rsidTr="001E3B52">
        <w:trPr>
          <w:trHeight w:val="454"/>
        </w:trPr>
        <w:tc>
          <w:tcPr>
            <w:tcW w:w="450" w:type="dxa"/>
            <w:vAlign w:val="center"/>
          </w:tcPr>
          <w:p w14:paraId="05EDFB60" w14:textId="77777777" w:rsidR="0062427D" w:rsidRPr="00E81B1B" w:rsidRDefault="0062427D" w:rsidP="001E3B52">
            <w:pPr>
              <w:jc w:val="center"/>
              <w:rPr>
                <w:sz w:val="18"/>
                <w:szCs w:val="18"/>
              </w:rPr>
            </w:pPr>
            <w:r w:rsidRPr="00E81B1B">
              <w:rPr>
                <w:sz w:val="18"/>
                <w:szCs w:val="18"/>
              </w:rPr>
              <w:t>8</w:t>
            </w:r>
          </w:p>
        </w:tc>
        <w:tc>
          <w:tcPr>
            <w:tcW w:w="1359" w:type="dxa"/>
            <w:vAlign w:val="center"/>
          </w:tcPr>
          <w:p w14:paraId="15D154F0" w14:textId="77777777" w:rsidR="0062427D" w:rsidRPr="00E81B1B" w:rsidRDefault="0062427D" w:rsidP="001E3B52">
            <w:pPr>
              <w:jc w:val="center"/>
              <w:rPr>
                <w:sz w:val="18"/>
                <w:szCs w:val="18"/>
              </w:rPr>
            </w:pPr>
            <w:r w:rsidRPr="00E81B1B">
              <w:rPr>
                <w:sz w:val="18"/>
                <w:szCs w:val="18"/>
              </w:rPr>
              <w:t>GZT – t00 – 2</w:t>
            </w:r>
          </w:p>
        </w:tc>
        <w:tc>
          <w:tcPr>
            <w:tcW w:w="900" w:type="dxa"/>
            <w:vAlign w:val="center"/>
          </w:tcPr>
          <w:p w14:paraId="1AB44478" w14:textId="77777777" w:rsidR="0062427D" w:rsidRPr="00E81B1B" w:rsidRDefault="0062427D" w:rsidP="001E3B52">
            <w:pPr>
              <w:jc w:val="center"/>
              <w:rPr>
                <w:sz w:val="18"/>
                <w:szCs w:val="18"/>
              </w:rPr>
            </w:pPr>
            <w:r w:rsidRPr="00E81B1B">
              <w:rPr>
                <w:sz w:val="18"/>
                <w:szCs w:val="18"/>
              </w:rPr>
              <w:t>Mittel</w:t>
            </w:r>
          </w:p>
        </w:tc>
        <w:tc>
          <w:tcPr>
            <w:tcW w:w="3472" w:type="dxa"/>
            <w:vAlign w:val="center"/>
          </w:tcPr>
          <w:p w14:paraId="10B37BCD"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0A11088" w14:textId="77777777" w:rsidR="0062427D" w:rsidRPr="00E81B1B" w:rsidRDefault="0062427D" w:rsidP="001E3B52">
            <w:pPr>
              <w:jc w:val="center"/>
              <w:rPr>
                <w:sz w:val="18"/>
                <w:szCs w:val="18"/>
              </w:rPr>
            </w:pPr>
          </w:p>
        </w:tc>
        <w:tc>
          <w:tcPr>
            <w:tcW w:w="4214" w:type="dxa"/>
            <w:vAlign w:val="center"/>
          </w:tcPr>
          <w:p w14:paraId="4E041FED"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62427D" w:rsidRPr="00E81B1B" w14:paraId="3621BF3F" w14:textId="77777777" w:rsidTr="001E3B52">
        <w:trPr>
          <w:trHeight w:val="454"/>
        </w:trPr>
        <w:tc>
          <w:tcPr>
            <w:tcW w:w="450" w:type="dxa"/>
            <w:shd w:val="clear" w:color="auto" w:fill="D5DCE4" w:themeFill="text2" w:themeFillTint="33"/>
            <w:vAlign w:val="center"/>
          </w:tcPr>
          <w:p w14:paraId="163A0E2A" w14:textId="77777777" w:rsidR="0062427D" w:rsidRPr="00E81B1B" w:rsidRDefault="0062427D" w:rsidP="001E3B52">
            <w:pPr>
              <w:jc w:val="center"/>
              <w:rPr>
                <w:sz w:val="18"/>
                <w:szCs w:val="18"/>
              </w:rPr>
            </w:pPr>
            <w:r w:rsidRPr="00E81B1B">
              <w:rPr>
                <w:sz w:val="18"/>
                <w:szCs w:val="18"/>
              </w:rPr>
              <w:t>9</w:t>
            </w:r>
          </w:p>
        </w:tc>
        <w:tc>
          <w:tcPr>
            <w:tcW w:w="1359" w:type="dxa"/>
            <w:shd w:val="clear" w:color="auto" w:fill="D5DCE4" w:themeFill="text2" w:themeFillTint="33"/>
            <w:vAlign w:val="center"/>
          </w:tcPr>
          <w:p w14:paraId="4C3E23CB" w14:textId="77777777" w:rsidR="0062427D" w:rsidRPr="00E81B1B" w:rsidRDefault="0062427D" w:rsidP="001E3B52">
            <w:pPr>
              <w:jc w:val="center"/>
              <w:rPr>
                <w:sz w:val="18"/>
                <w:szCs w:val="18"/>
              </w:rPr>
            </w:pPr>
            <w:r w:rsidRPr="00E81B1B">
              <w:rPr>
                <w:sz w:val="18"/>
                <w:szCs w:val="18"/>
              </w:rPr>
              <w:t>GZT - t00 - 3</w:t>
            </w:r>
          </w:p>
        </w:tc>
        <w:tc>
          <w:tcPr>
            <w:tcW w:w="900" w:type="dxa"/>
            <w:shd w:val="clear" w:color="auto" w:fill="D5DCE4" w:themeFill="text2" w:themeFillTint="33"/>
            <w:vAlign w:val="center"/>
          </w:tcPr>
          <w:p w14:paraId="06F007FA" w14:textId="77777777" w:rsidR="0062427D" w:rsidRPr="00E81B1B" w:rsidRDefault="0062427D" w:rsidP="001E3B52">
            <w:pPr>
              <w:jc w:val="center"/>
              <w:rPr>
                <w:sz w:val="18"/>
                <w:szCs w:val="18"/>
              </w:rPr>
            </w:pPr>
            <w:r w:rsidRPr="00E81B1B">
              <w:rPr>
                <w:sz w:val="18"/>
                <w:szCs w:val="18"/>
              </w:rPr>
              <w:t>Ständig</w:t>
            </w:r>
          </w:p>
        </w:tc>
        <w:tc>
          <w:tcPr>
            <w:tcW w:w="3472" w:type="dxa"/>
            <w:shd w:val="clear" w:color="auto" w:fill="D5DCE4" w:themeFill="text2" w:themeFillTint="33"/>
            <w:vAlign w:val="center"/>
          </w:tcPr>
          <w:p w14:paraId="416EC482" w14:textId="77777777" w:rsidR="0062427D" w:rsidRPr="00E81B1B" w:rsidRDefault="0062427D" w:rsidP="001E3B52">
            <w:pPr>
              <w:jc w:val="center"/>
              <w:rPr>
                <w:rFonts w:eastAsia="Calibri"/>
                <w:sz w:val="18"/>
                <w:szCs w:val="18"/>
              </w:rPr>
            </w:pPr>
          </w:p>
        </w:tc>
        <w:tc>
          <w:tcPr>
            <w:tcW w:w="3165" w:type="dxa"/>
            <w:shd w:val="clear" w:color="auto" w:fill="D5DCE4" w:themeFill="text2" w:themeFillTint="33"/>
            <w:vAlign w:val="center"/>
          </w:tcPr>
          <w:p w14:paraId="51757C07" w14:textId="77777777" w:rsidR="0062427D" w:rsidRPr="00E81B1B" w:rsidRDefault="0062427D" w:rsidP="001E3B52">
            <w:pPr>
              <w:jc w:val="center"/>
              <w:rPr>
                <w:sz w:val="18"/>
                <w:szCs w:val="18"/>
              </w:rPr>
            </w:pPr>
          </w:p>
        </w:tc>
        <w:tc>
          <w:tcPr>
            <w:tcW w:w="4214" w:type="dxa"/>
            <w:shd w:val="clear" w:color="auto" w:fill="D5DCE4" w:themeFill="text2" w:themeFillTint="33"/>
            <w:vAlign w:val="center"/>
          </w:tcPr>
          <w:p w14:paraId="2323F95A" w14:textId="77777777" w:rsidR="0062427D" w:rsidRPr="00E81B1B" w:rsidRDefault="0062427D" w:rsidP="001E3B52">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62427D" w:rsidRPr="00E81B1B" w14:paraId="57FA5F41" w14:textId="77777777" w:rsidTr="001E3B52">
        <w:trPr>
          <w:trHeight w:val="454"/>
        </w:trPr>
        <w:tc>
          <w:tcPr>
            <w:tcW w:w="450" w:type="dxa"/>
            <w:shd w:val="clear" w:color="auto" w:fill="D5DCE4" w:themeFill="text2" w:themeFillTint="33"/>
            <w:vAlign w:val="center"/>
          </w:tcPr>
          <w:p w14:paraId="47B2ADA7" w14:textId="77777777" w:rsidR="0062427D" w:rsidRPr="00E81B1B" w:rsidRDefault="0062427D" w:rsidP="001E3B52">
            <w:pPr>
              <w:jc w:val="center"/>
              <w:rPr>
                <w:sz w:val="18"/>
                <w:szCs w:val="18"/>
              </w:rPr>
            </w:pPr>
            <w:r w:rsidRPr="00E81B1B">
              <w:rPr>
                <w:sz w:val="18"/>
                <w:szCs w:val="18"/>
              </w:rPr>
              <w:t>10</w:t>
            </w:r>
          </w:p>
        </w:tc>
        <w:tc>
          <w:tcPr>
            <w:tcW w:w="1359" w:type="dxa"/>
            <w:shd w:val="clear" w:color="auto" w:fill="D5DCE4" w:themeFill="text2" w:themeFillTint="33"/>
            <w:vAlign w:val="center"/>
          </w:tcPr>
          <w:p w14:paraId="2CBCAA5F" w14:textId="77777777" w:rsidR="0062427D" w:rsidRPr="00E81B1B" w:rsidRDefault="0062427D" w:rsidP="001E3B52">
            <w:pPr>
              <w:jc w:val="center"/>
              <w:rPr>
                <w:sz w:val="18"/>
                <w:szCs w:val="18"/>
              </w:rPr>
            </w:pPr>
            <w:r w:rsidRPr="00E81B1B">
              <w:rPr>
                <w:sz w:val="18"/>
                <w:szCs w:val="18"/>
              </w:rPr>
              <w:t>GZT – t00 – 4</w:t>
            </w:r>
          </w:p>
        </w:tc>
        <w:tc>
          <w:tcPr>
            <w:tcW w:w="900" w:type="dxa"/>
            <w:shd w:val="clear" w:color="auto" w:fill="D5DCE4" w:themeFill="text2" w:themeFillTint="33"/>
            <w:vAlign w:val="center"/>
          </w:tcPr>
          <w:p w14:paraId="5CE0DC05" w14:textId="77777777" w:rsidR="0062427D" w:rsidRPr="00E81B1B" w:rsidRDefault="0062427D" w:rsidP="001E3B52">
            <w:pPr>
              <w:jc w:val="center"/>
              <w:rPr>
                <w:sz w:val="18"/>
                <w:szCs w:val="18"/>
              </w:rPr>
            </w:pPr>
            <w:r w:rsidRPr="00E81B1B">
              <w:rPr>
                <w:sz w:val="18"/>
                <w:szCs w:val="18"/>
              </w:rPr>
              <w:t>Mittel</w:t>
            </w:r>
          </w:p>
        </w:tc>
        <w:tc>
          <w:tcPr>
            <w:tcW w:w="3472" w:type="dxa"/>
            <w:shd w:val="clear" w:color="auto" w:fill="D5DCE4" w:themeFill="text2" w:themeFillTint="33"/>
            <w:vAlign w:val="center"/>
          </w:tcPr>
          <w:p w14:paraId="3965A008"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0AB9222F" w14:textId="77777777" w:rsidR="0062427D" w:rsidRPr="00E81B1B" w:rsidRDefault="0062427D" w:rsidP="001E3B52">
            <w:pPr>
              <w:jc w:val="center"/>
              <w:rPr>
                <w:sz w:val="18"/>
                <w:szCs w:val="18"/>
              </w:rPr>
            </w:pPr>
          </w:p>
        </w:tc>
        <w:tc>
          <w:tcPr>
            <w:tcW w:w="4214" w:type="dxa"/>
            <w:shd w:val="clear" w:color="auto" w:fill="D5DCE4" w:themeFill="text2" w:themeFillTint="33"/>
            <w:vAlign w:val="center"/>
          </w:tcPr>
          <w:p w14:paraId="7B611F4A"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62427D" w:rsidRPr="00E81B1B" w14:paraId="1F7FF70F" w14:textId="77777777" w:rsidTr="001E3B52">
        <w:trPr>
          <w:trHeight w:val="454"/>
        </w:trPr>
        <w:tc>
          <w:tcPr>
            <w:tcW w:w="450" w:type="dxa"/>
            <w:vAlign w:val="center"/>
          </w:tcPr>
          <w:p w14:paraId="3B2526BE" w14:textId="77777777" w:rsidR="0062427D" w:rsidRPr="00E81B1B" w:rsidRDefault="0062427D" w:rsidP="001E3B52">
            <w:pPr>
              <w:jc w:val="center"/>
              <w:rPr>
                <w:sz w:val="18"/>
                <w:szCs w:val="18"/>
              </w:rPr>
            </w:pPr>
            <w:r w:rsidRPr="00E81B1B">
              <w:rPr>
                <w:sz w:val="18"/>
                <w:szCs w:val="18"/>
              </w:rPr>
              <w:t>11</w:t>
            </w:r>
          </w:p>
        </w:tc>
        <w:tc>
          <w:tcPr>
            <w:tcW w:w="1359" w:type="dxa"/>
            <w:vAlign w:val="center"/>
          </w:tcPr>
          <w:p w14:paraId="1B4C109B" w14:textId="77777777" w:rsidR="0062427D" w:rsidRPr="00E81B1B" w:rsidRDefault="0062427D" w:rsidP="001E3B52">
            <w:pPr>
              <w:jc w:val="center"/>
              <w:rPr>
                <w:sz w:val="18"/>
                <w:szCs w:val="18"/>
              </w:rPr>
            </w:pPr>
            <w:r w:rsidRPr="00E81B1B">
              <w:rPr>
                <w:sz w:val="18"/>
                <w:szCs w:val="18"/>
              </w:rPr>
              <w:t>GZG – t0</w:t>
            </w:r>
          </w:p>
        </w:tc>
        <w:tc>
          <w:tcPr>
            <w:tcW w:w="900" w:type="dxa"/>
            <w:vAlign w:val="center"/>
          </w:tcPr>
          <w:p w14:paraId="5025CC05" w14:textId="77777777" w:rsidR="0062427D" w:rsidRPr="00E81B1B" w:rsidRDefault="0062427D" w:rsidP="001E3B52">
            <w:pPr>
              <w:jc w:val="center"/>
              <w:rPr>
                <w:sz w:val="18"/>
                <w:szCs w:val="18"/>
              </w:rPr>
            </w:pPr>
            <w:r w:rsidRPr="00E81B1B">
              <w:rPr>
                <w:sz w:val="18"/>
                <w:szCs w:val="18"/>
              </w:rPr>
              <w:t>-</w:t>
            </w:r>
          </w:p>
        </w:tc>
        <w:tc>
          <w:tcPr>
            <w:tcW w:w="3472" w:type="dxa"/>
            <w:vAlign w:val="center"/>
          </w:tcPr>
          <w:p w14:paraId="5510C11E" w14:textId="77777777" w:rsidR="0062427D" w:rsidRPr="00E81B1B" w:rsidRDefault="0062427D" w:rsidP="001E3B52">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7ECD8BEA" w14:textId="77777777" w:rsidR="0062427D" w:rsidRPr="00E81B1B" w:rsidRDefault="0062427D" w:rsidP="001E3B52">
            <w:pPr>
              <w:jc w:val="center"/>
              <w:rPr>
                <w:sz w:val="18"/>
                <w:szCs w:val="18"/>
              </w:rPr>
            </w:pPr>
          </w:p>
        </w:tc>
        <w:tc>
          <w:tcPr>
            <w:tcW w:w="4214" w:type="dxa"/>
            <w:vAlign w:val="center"/>
          </w:tcPr>
          <w:p w14:paraId="2E7D7F0E" w14:textId="77777777" w:rsidR="0062427D" w:rsidRPr="00E81B1B" w:rsidRDefault="0062427D" w:rsidP="001E3B52">
            <w:pPr>
              <w:jc w:val="center"/>
              <w:rPr>
                <w:sz w:val="18"/>
                <w:szCs w:val="18"/>
              </w:rPr>
            </w:pPr>
          </w:p>
        </w:tc>
      </w:tr>
      <w:tr w:rsidR="0062427D" w:rsidRPr="00E81B1B" w14:paraId="147BD088" w14:textId="77777777" w:rsidTr="001E3B52">
        <w:trPr>
          <w:trHeight w:val="454"/>
        </w:trPr>
        <w:tc>
          <w:tcPr>
            <w:tcW w:w="450" w:type="dxa"/>
            <w:vAlign w:val="center"/>
          </w:tcPr>
          <w:p w14:paraId="0B35AC0E" w14:textId="77777777" w:rsidR="0062427D" w:rsidRPr="00E81B1B" w:rsidRDefault="0062427D" w:rsidP="001E3B52">
            <w:pPr>
              <w:jc w:val="center"/>
              <w:rPr>
                <w:sz w:val="18"/>
                <w:szCs w:val="18"/>
              </w:rPr>
            </w:pPr>
            <w:r w:rsidRPr="00E81B1B">
              <w:rPr>
                <w:sz w:val="18"/>
                <w:szCs w:val="18"/>
              </w:rPr>
              <w:t>12</w:t>
            </w:r>
          </w:p>
        </w:tc>
        <w:tc>
          <w:tcPr>
            <w:tcW w:w="1359" w:type="dxa"/>
            <w:vAlign w:val="center"/>
          </w:tcPr>
          <w:p w14:paraId="25165201" w14:textId="77777777" w:rsidR="0062427D" w:rsidRPr="00E81B1B" w:rsidRDefault="0062427D" w:rsidP="001E3B52">
            <w:pPr>
              <w:jc w:val="center"/>
              <w:rPr>
                <w:sz w:val="18"/>
                <w:szCs w:val="18"/>
              </w:rPr>
            </w:pPr>
            <w:r w:rsidRPr="00E81B1B">
              <w:rPr>
                <w:sz w:val="18"/>
                <w:szCs w:val="18"/>
              </w:rPr>
              <w:t>GZG – t00</w:t>
            </w:r>
          </w:p>
        </w:tc>
        <w:tc>
          <w:tcPr>
            <w:tcW w:w="900" w:type="dxa"/>
            <w:vAlign w:val="center"/>
          </w:tcPr>
          <w:p w14:paraId="6454BDB0" w14:textId="77777777" w:rsidR="0062427D" w:rsidRPr="00E81B1B" w:rsidRDefault="0062427D" w:rsidP="001E3B52">
            <w:pPr>
              <w:jc w:val="center"/>
              <w:rPr>
                <w:sz w:val="18"/>
                <w:szCs w:val="18"/>
              </w:rPr>
            </w:pPr>
            <w:r w:rsidRPr="00E81B1B">
              <w:rPr>
                <w:sz w:val="18"/>
                <w:szCs w:val="18"/>
              </w:rPr>
              <w:t>-</w:t>
            </w:r>
          </w:p>
        </w:tc>
        <w:tc>
          <w:tcPr>
            <w:tcW w:w="3472" w:type="dxa"/>
            <w:vAlign w:val="center"/>
          </w:tcPr>
          <w:p w14:paraId="21FDF429" w14:textId="77777777" w:rsidR="0062427D" w:rsidRPr="00E81B1B" w:rsidRDefault="0062427D" w:rsidP="001E3B52">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268C9FF7" w14:textId="77777777" w:rsidR="0062427D" w:rsidRPr="00E81B1B" w:rsidRDefault="0062427D" w:rsidP="001E3B52">
            <w:pPr>
              <w:jc w:val="center"/>
              <w:rPr>
                <w:sz w:val="18"/>
                <w:szCs w:val="18"/>
              </w:rPr>
            </w:pPr>
          </w:p>
        </w:tc>
        <w:tc>
          <w:tcPr>
            <w:tcW w:w="4214" w:type="dxa"/>
            <w:vAlign w:val="center"/>
          </w:tcPr>
          <w:p w14:paraId="7BE17CC0" w14:textId="77777777" w:rsidR="0062427D" w:rsidRPr="00E81B1B" w:rsidRDefault="0062427D" w:rsidP="001E3B52">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6CFBB1C4" w14:textId="77777777" w:rsidR="0062427D" w:rsidRPr="00E81B1B" w:rsidRDefault="0062427D" w:rsidP="0062427D">
      <w:pPr>
        <w:pStyle w:val="Aufzhlungszeichen"/>
        <w:rPr>
          <w:lang w:eastAsia="de-DE"/>
        </w:rPr>
        <w:sectPr w:rsidR="0062427D" w:rsidRPr="00E81B1B" w:rsidSect="002F29C8">
          <w:footerReference w:type="first" r:id="rId38"/>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6ADC8778" w14:textId="2167961B" w:rsidR="00276CB1" w:rsidRPr="00276CB1" w:rsidRDefault="0006516D" w:rsidP="0006516D">
      <w:pPr>
        <w:pStyle w:val="berschrift3"/>
        <w:numPr>
          <w:ilvl w:val="2"/>
          <w:numId w:val="43"/>
        </w:numPr>
      </w:pPr>
      <w:r>
        <w:lastRenderedPageBreak/>
        <w:t>Bemessungsablauf</w:t>
      </w:r>
    </w:p>
    <w:p w14:paraId="3D7AA3E5" w14:textId="3269FE1D" w:rsidR="00782FB5" w:rsidRPr="00E81B1B" w:rsidRDefault="00B116A3" w:rsidP="00DC79EF">
      <w:r w:rsidRPr="00E81B1B">
        <w:t xml:space="preserve">Aus den </w:t>
      </w:r>
      <w:r w:rsidR="00F24319">
        <w:t>in den vorangegangenen Erläuterungen</w:t>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r w:rsidR="00F24319">
        <w:t>Zunächst</w:t>
      </w:r>
      <w:r w:rsidR="00FD6BA6">
        <w:t xml:space="preserve"> wird die Betonhöhe iterativ ermittelt. Dazu</w:t>
      </w:r>
      <w:r w:rsidR="00F24319">
        <w:t xml:space="preserve"> wird für den GZG und den GZT je ein Eingangsmodell gebildet, bei dem die effektive Betonhöhe noch der Ausgangshöhe des Modells entspricht. An diesen Modellen werden die Schnittgrößen ermittelt und </w:t>
      </w:r>
      <w:r w:rsidR="00FD6BA6">
        <w:t xml:space="preserve">diese überlagert. Dafür wird allerdings nur die für den Beton maßgebende </w:t>
      </w:r>
      <w:commentRangeStart w:id="231"/>
      <w:r w:rsidR="00FD6BA6">
        <w:t>Lastfallkombination</w:t>
      </w:r>
      <w:commentRangeEnd w:id="231"/>
      <w:r w:rsidR="00FD6BA6">
        <w:rPr>
          <w:rStyle w:val="Kommentarzeichen"/>
        </w:rPr>
        <w:commentReference w:id="231"/>
      </w:r>
      <w:r w:rsidR="00F24319">
        <w:t xml:space="preserve"> </w:t>
      </w:r>
      <w:r w:rsidR="00FD6BA6">
        <w:t xml:space="preserve">angewendet. Für diese werden die Spannungen an der Betonunterkante berechnet und überprüft, ob der Beton gerissen ist. Ist der Beton gerissen, wird die </w:t>
      </w:r>
      <w:proofErr w:type="spellStart"/>
      <w:r w:rsidR="00FD6BA6">
        <w:t>efffektive</w:t>
      </w:r>
      <w:proofErr w:type="spellEnd"/>
      <w:r w:rsidR="00FD6BA6">
        <w:t xml:space="preserve"> Betonhöhe um ein gewisses Intervall reduziert, in diesem Fall um 0,5 cm. Daraufhin startet die Berechnung wieder von oben. Unterschreitet die verbleibende Betonhöhe die Hälfte der Ausgangshöhe des Betons, wird die Iteration abgebrochen. Sobald die Betonzugspannung in der Iteration den Bemessungswert der Betonzugsfestigkeit unterschreitet, werden auch die Holzschnittgrößen aus den Modellen ausgelesen und die Verbundsteifigkeit γ nach </w:t>
      </w:r>
      <w:r w:rsidR="00FD6BA6">
        <w:fldChar w:fldCharType="begin"/>
      </w:r>
      <w:r w:rsidR="00FD6BA6">
        <w:instrText xml:space="preserve"> REF _Ref79757124 \h </w:instrText>
      </w:r>
      <w:r w:rsidR="00FD6BA6">
        <w:fldChar w:fldCharType="separate"/>
      </w:r>
      <w:r w:rsidR="00FD6BA6" w:rsidRPr="00E81B1B">
        <w:t xml:space="preserve">Gl. </w:t>
      </w:r>
      <w:r w:rsidR="00FD6BA6">
        <w:rPr>
          <w:noProof/>
        </w:rPr>
        <w:t>2</w:t>
      </w:r>
      <w:r w:rsidR="00FD6BA6">
        <w:fldChar w:fldCharType="end"/>
      </w:r>
      <w:r w:rsidR="00FD6BA6">
        <w:t xml:space="preserve"> ermittelt. Anhand dieser Größe werden dann die Verbundkriechwerte ermittelt. Daraufhin werden die für die eigentliche Bemessung notwendigen Stabwerkmodelle (siehe </w:t>
      </w:r>
      <w:r w:rsidR="00FD6BA6">
        <w:fldChar w:fldCharType="begin"/>
      </w:r>
      <w:r w:rsidR="00FD6BA6">
        <w:instrText xml:space="preserve"> REF _Ref100420593 \h </w:instrText>
      </w:r>
      <w:r w:rsidR="00FD6BA6">
        <w:fldChar w:fldCharType="separate"/>
      </w:r>
      <w:r w:rsidR="00FD6BA6">
        <w:t xml:space="preserve">Tabelle </w:t>
      </w:r>
      <w:r w:rsidR="00FD6BA6">
        <w:rPr>
          <w:noProof/>
        </w:rPr>
        <w:t>4</w:t>
      </w:r>
      <w:r w:rsidR="00FD6BA6">
        <w:fldChar w:fldCharType="end"/>
      </w:r>
      <w:r w:rsidR="00FD6BA6">
        <w:t xml:space="preserve">) mit der iterativ ermittelten, effektiven Betonhöhe und den effektiven E-Moduln erstellt. Die an diesen Modellen errechneten Schnittgrößen und Verformungen werden dann nach </w:t>
      </w:r>
      <w:r w:rsidR="00FD6BA6">
        <w:fldChar w:fldCharType="begin"/>
      </w:r>
      <w:r w:rsidR="00FD6BA6">
        <w:instrText xml:space="preserve"> REF _Ref79767287 \h </w:instrText>
      </w:r>
      <w:r w:rsidR="00FD6BA6">
        <w:fldChar w:fldCharType="separate"/>
      </w:r>
      <w:r w:rsidR="00FD6BA6" w:rsidRPr="00E81B1B">
        <w:t xml:space="preserve">Tabelle </w:t>
      </w:r>
      <w:r w:rsidR="00FD6BA6">
        <w:rPr>
          <w:noProof/>
        </w:rPr>
        <w:t>5</w:t>
      </w:r>
      <w:r w:rsidR="00FD6BA6">
        <w:fldChar w:fldCharType="end"/>
      </w:r>
      <w:r w:rsidR="00FD6BA6">
        <w:t xml:space="preserve"> überlagert und anschließend die statischen Nachweise geführt.</w:t>
      </w:r>
    </w:p>
    <w:p w14:paraId="50654297" w14:textId="21B6E82C" w:rsidR="00716844" w:rsidRPr="00E81B1B" w:rsidRDefault="00E610B7" w:rsidP="00DC79EF">
      <w:commentRangeStart w:id="232"/>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11500" cy="4982231"/>
                    </a:xfrm>
                    <a:prstGeom prst="rect">
                      <a:avLst/>
                    </a:prstGeom>
                  </pic:spPr>
                </pic:pic>
              </a:graphicData>
            </a:graphic>
          </wp:inline>
        </w:drawing>
      </w:r>
      <w:commentRangeEnd w:id="232"/>
      <w:r w:rsidR="00F24319">
        <w:rPr>
          <w:rStyle w:val="Kommentarzeichen"/>
        </w:rPr>
        <w:commentReference w:id="232"/>
      </w:r>
    </w:p>
    <w:p w14:paraId="744C5609" w14:textId="7D808927" w:rsidR="00716844" w:rsidRDefault="00E610B7" w:rsidP="00E610B7">
      <w:pPr>
        <w:pStyle w:val="Beschriftung"/>
      </w:pPr>
      <w:bookmarkStart w:id="233" w:name="_Ref80178962"/>
      <w:bookmarkStart w:id="234" w:name="_Ref80178957"/>
      <w:bookmarkStart w:id="235" w:name="_Toc96874645"/>
      <w:r w:rsidRPr="00E81B1B">
        <w:t xml:space="preserve">Abbildung </w:t>
      </w:r>
      <w:r w:rsidRPr="00E81B1B">
        <w:fldChar w:fldCharType="begin"/>
      </w:r>
      <w:r w:rsidRPr="00E81B1B">
        <w:instrText>SEQ Abbildung \* ARABIC</w:instrText>
      </w:r>
      <w:r w:rsidRPr="00E81B1B">
        <w:fldChar w:fldCharType="separate"/>
      </w:r>
      <w:r w:rsidR="00D41CAF">
        <w:rPr>
          <w:noProof/>
        </w:rPr>
        <w:t>8</w:t>
      </w:r>
      <w:r w:rsidRPr="00E81B1B">
        <w:fldChar w:fldCharType="end"/>
      </w:r>
      <w:bookmarkEnd w:id="233"/>
      <w:r w:rsidRPr="00E81B1B">
        <w:t xml:space="preserve"> Bemessungsablauf für die Parameterstudie</w:t>
      </w:r>
      <w:bookmarkEnd w:id="234"/>
      <w:bookmarkEnd w:id="235"/>
    </w:p>
    <w:p w14:paraId="2259DC1A" w14:textId="46CA4A30" w:rsidR="0006516D" w:rsidRPr="005E7D1E" w:rsidRDefault="0006516D" w:rsidP="0006516D">
      <w:pPr>
        <w:pStyle w:val="berschrift2"/>
        <w:numPr>
          <w:ilvl w:val="1"/>
          <w:numId w:val="43"/>
        </w:numPr>
      </w:pPr>
      <w:bookmarkStart w:id="236" w:name="_Toc92091692"/>
      <w:bookmarkStart w:id="237" w:name="_Toc92092134"/>
      <w:bookmarkStart w:id="238" w:name="_Toc92092246"/>
      <w:bookmarkStart w:id="239" w:name="_Toc96874566"/>
      <w:bookmarkStart w:id="240" w:name="_Toc92091686"/>
      <w:bookmarkStart w:id="241" w:name="_Toc92092128"/>
      <w:bookmarkStart w:id="242" w:name="_Toc92092240"/>
      <w:bookmarkStart w:id="243" w:name="_Toc96874559"/>
      <w:r w:rsidRPr="00AF093B">
        <w:t>Festlegung des betrachteten Deckentyps</w:t>
      </w:r>
      <w:bookmarkEnd w:id="240"/>
      <w:bookmarkEnd w:id="241"/>
      <w:bookmarkEnd w:id="242"/>
      <w:bookmarkEnd w:id="243"/>
      <w:r w:rsidR="007C3C36">
        <w:t xml:space="preserve"> und der Eingangsparameter</w:t>
      </w:r>
    </w:p>
    <w:p w14:paraId="6C5DA8E2" w14:textId="5099675F" w:rsidR="0006516D" w:rsidRDefault="0006516D" w:rsidP="0006516D">
      <w:pPr>
        <w:spacing w:after="240"/>
      </w:pPr>
      <w:r>
        <w:lastRenderedPageBreak/>
        <w:t xml:space="preserve">Gegenstand der Betrachtungen ist eine HBV-Rippendecke, wie in </w:t>
      </w:r>
      <w:r>
        <w:fldChar w:fldCharType="begin"/>
      </w:r>
      <w:r>
        <w:instrText xml:space="preserve"> REF _Ref93139649 \h </w:instrText>
      </w:r>
      <w:r>
        <w:fldChar w:fldCharType="separate"/>
      </w:r>
      <w:r w:rsidRPr="00E81B1B">
        <w:t xml:space="preserve">Abbildung </w:t>
      </w:r>
      <w:r>
        <w:rPr>
          <w:noProof/>
        </w:rPr>
        <w:t>3</w:t>
      </w:r>
      <w:r>
        <w:fldChar w:fldCharType="end"/>
      </w:r>
      <w:r>
        <w:t xml:space="preserve"> dargestellt. </w:t>
      </w:r>
      <w:r w:rsidR="009A3F88">
        <w:t xml:space="preserve">Ein Deckenelement besteht </w:t>
      </w:r>
      <w:r>
        <w:t>aus zwei Randrippen und einer Betonplatte</w:t>
      </w:r>
      <w:r w:rsidR="009A3F88">
        <w:t xml:space="preserve">. Die Spannweite, der Balkenabstand, die Betonhöhe, die Querschnitte der Rippen, und die Holzfestigkeit variieren. Aus den Betrachtungen zum Schallschutz (Kapitel </w:t>
      </w:r>
      <w:r w:rsidR="009A3F88">
        <w:fldChar w:fldCharType="begin"/>
      </w:r>
      <w:r w:rsidR="009A3F88">
        <w:instrText xml:space="preserve"> REF _Ref99829145 \r \h </w:instrText>
      </w:r>
      <w:r w:rsidR="009A3F88">
        <w:fldChar w:fldCharType="separate"/>
      </w:r>
      <w:r w:rsidR="009A3F88">
        <w:t>8</w:t>
      </w:r>
      <w:r w:rsidR="009A3F88">
        <w:fldChar w:fldCharType="end"/>
      </w:r>
      <w:r w:rsidR="009A3F88">
        <w:t xml:space="preserve">) ergibt sich eine Mindesthöhe der Betonplatte von 10 cm. </w:t>
      </w:r>
    </w:p>
    <w:p w14:paraId="281F8074" w14:textId="796D3292" w:rsidR="009A3F88" w:rsidRDefault="009A3F88" w:rsidP="0006516D">
      <w:pPr>
        <w:spacing w:after="240"/>
      </w:pPr>
      <w:r>
        <w:t xml:space="preserve">Die Balkenabstände und Spannweiten werden anhand </w:t>
      </w:r>
      <w:proofErr w:type="spellStart"/>
      <w:r>
        <w:t>überlicher</w:t>
      </w:r>
      <w:proofErr w:type="spellEnd"/>
      <w:r>
        <w:t xml:space="preserve"> Stützenraster im Hochbau ausgelegt. Die </w:t>
      </w:r>
      <w:bookmarkStart w:id="244" w:name="_GoBack"/>
      <w:bookmarkEnd w:id="244"/>
    </w:p>
    <w:p w14:paraId="6024E554" w14:textId="77777777" w:rsidR="0006516D" w:rsidRPr="00E81B1B" w:rsidRDefault="0006516D" w:rsidP="0006516D">
      <w:r w:rsidRPr="00E81B1B">
        <w:rPr>
          <w:noProof/>
          <w:lang w:eastAsia="de-DE"/>
        </w:rPr>
        <w:drawing>
          <wp:inline distT="0" distB="0" distL="0" distR="0" wp14:anchorId="684B7DFD" wp14:editId="332D3478">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40">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05B7E21D" w14:textId="77777777" w:rsidR="00586301" w:rsidRDefault="0006516D" w:rsidP="00586301">
      <w:pPr>
        <w:pStyle w:val="Beschriftung"/>
      </w:pPr>
      <w:bookmarkStart w:id="245" w:name="_Ref93139649"/>
      <w:bookmarkStart w:id="246" w:name="_Toc96874640"/>
      <w:r w:rsidRPr="00E81B1B">
        <w:t xml:space="preserve">Abbildung </w:t>
      </w:r>
      <w:r>
        <w:rPr>
          <w:iCs w:val="0"/>
        </w:rPr>
        <w:fldChar w:fldCharType="begin"/>
      </w:r>
      <w:r>
        <w:instrText>SEQ Abbildung \* ARABIC</w:instrText>
      </w:r>
      <w:r>
        <w:rPr>
          <w:iCs w:val="0"/>
        </w:rPr>
        <w:fldChar w:fldCharType="separate"/>
      </w:r>
      <w:r>
        <w:rPr>
          <w:noProof/>
        </w:rPr>
        <w:t>3</w:t>
      </w:r>
      <w:r>
        <w:rPr>
          <w:iCs w:val="0"/>
        </w:rPr>
        <w:fldChar w:fldCharType="end"/>
      </w:r>
      <w:bookmarkEnd w:id="245"/>
      <w:r w:rsidRPr="00E81B1B">
        <w:t xml:space="preserve"> Beispiel für eine </w:t>
      </w:r>
      <w:r>
        <w:t xml:space="preserve">HBV-Rippendecke aus zwei Elementen </w:t>
      </w:r>
      <w:r w:rsidRPr="00E81B1B">
        <w:t>mit einer</w:t>
      </w:r>
      <w:r>
        <w:t xml:space="preserve"> Element</w:t>
      </w:r>
      <w:r w:rsidRPr="00E81B1B">
        <w:t>breite von 1,35 Metern (eigene Abbildung)</w:t>
      </w:r>
      <w:bookmarkStart w:id="247" w:name="_Ref100412885"/>
      <w:bookmarkEnd w:id="246"/>
    </w:p>
    <w:p w14:paraId="14A72042" w14:textId="77777777" w:rsidR="00586301" w:rsidRDefault="00586301" w:rsidP="00586301"/>
    <w:p w14:paraId="4E2B2A64" w14:textId="0AFFA34E" w:rsidR="00586301" w:rsidRPr="00E81B1B" w:rsidRDefault="00586301" w:rsidP="00586301">
      <w:pPr>
        <w:pStyle w:val="Beschriftung"/>
      </w:pPr>
      <w:r>
        <w:t xml:space="preserve">Tabelle </w:t>
      </w:r>
      <w:r>
        <w:fldChar w:fldCharType="begin"/>
      </w:r>
      <w:r>
        <w:instrText xml:space="preserve"> SEQ Tabelle \* ARABIC </w:instrText>
      </w:r>
      <w:r>
        <w:fldChar w:fldCharType="separate"/>
      </w:r>
      <w:r w:rsidR="009A3F88">
        <w:rPr>
          <w:noProof/>
        </w:rPr>
        <w:t>5</w:t>
      </w:r>
      <w:r>
        <w:fldChar w:fldCharType="end"/>
      </w:r>
      <w:bookmarkEnd w:id="247"/>
      <w:r>
        <w:t xml:space="preserve"> </w:t>
      </w:r>
      <w:r w:rsidRPr="002D6247">
        <w:t xml:space="preserve">Parameter und Stufen für die brandschutztechnische Vorbemessung der </w:t>
      </w:r>
      <w:r>
        <w:t>Holzb</w:t>
      </w:r>
      <w:r w:rsidRPr="002D6247">
        <w:t>alken</w:t>
      </w:r>
    </w:p>
    <w:tbl>
      <w:tblPr>
        <w:tblStyle w:val="Tabellenraster"/>
        <w:tblW w:w="0" w:type="auto"/>
        <w:tblLook w:val="04A0" w:firstRow="1" w:lastRow="0" w:firstColumn="1" w:lastColumn="0" w:noHBand="0" w:noVBand="1"/>
      </w:tblPr>
      <w:tblGrid>
        <w:gridCol w:w="1812"/>
        <w:gridCol w:w="1812"/>
        <w:gridCol w:w="1812"/>
        <w:gridCol w:w="1812"/>
        <w:gridCol w:w="1812"/>
      </w:tblGrid>
      <w:tr w:rsidR="00586301" w:rsidRPr="00E81B1B" w14:paraId="73A65D89" w14:textId="77777777" w:rsidTr="00586301">
        <w:trPr>
          <w:trHeight w:val="454"/>
        </w:trPr>
        <w:tc>
          <w:tcPr>
            <w:tcW w:w="1812" w:type="dxa"/>
            <w:vAlign w:val="center"/>
          </w:tcPr>
          <w:p w14:paraId="69060DFA" w14:textId="77777777" w:rsidR="00586301" w:rsidRPr="003A10BB" w:rsidRDefault="00586301" w:rsidP="00586301">
            <w:pPr>
              <w:jc w:val="left"/>
              <w:rPr>
                <w:b/>
                <w:sz w:val="18"/>
              </w:rPr>
            </w:pPr>
            <w:r w:rsidRPr="003A10BB">
              <w:rPr>
                <w:b/>
                <w:sz w:val="18"/>
              </w:rPr>
              <w:t>Parameter</w:t>
            </w:r>
          </w:p>
        </w:tc>
        <w:tc>
          <w:tcPr>
            <w:tcW w:w="1812" w:type="dxa"/>
            <w:vAlign w:val="center"/>
          </w:tcPr>
          <w:p w14:paraId="28530CE2" w14:textId="77777777" w:rsidR="00586301" w:rsidRPr="003A10BB" w:rsidRDefault="00586301" w:rsidP="00586301">
            <w:pPr>
              <w:jc w:val="center"/>
              <w:rPr>
                <w:b/>
                <w:sz w:val="18"/>
              </w:rPr>
            </w:pPr>
            <w:r w:rsidRPr="003A10BB">
              <w:rPr>
                <w:b/>
                <w:sz w:val="18"/>
              </w:rPr>
              <w:t>Minimum</w:t>
            </w:r>
          </w:p>
        </w:tc>
        <w:tc>
          <w:tcPr>
            <w:tcW w:w="1812" w:type="dxa"/>
            <w:vAlign w:val="center"/>
          </w:tcPr>
          <w:p w14:paraId="15220482" w14:textId="77777777" w:rsidR="00586301" w:rsidRPr="003A10BB" w:rsidRDefault="00586301" w:rsidP="00586301">
            <w:pPr>
              <w:jc w:val="center"/>
              <w:rPr>
                <w:b/>
                <w:sz w:val="18"/>
              </w:rPr>
            </w:pPr>
            <w:r w:rsidRPr="003A10BB">
              <w:rPr>
                <w:b/>
                <w:sz w:val="18"/>
              </w:rPr>
              <w:t>Maximum</w:t>
            </w:r>
          </w:p>
        </w:tc>
        <w:tc>
          <w:tcPr>
            <w:tcW w:w="1812" w:type="dxa"/>
            <w:vAlign w:val="center"/>
          </w:tcPr>
          <w:p w14:paraId="5513B0DD" w14:textId="77777777" w:rsidR="00586301" w:rsidRPr="003A10BB" w:rsidRDefault="00586301" w:rsidP="00586301">
            <w:pPr>
              <w:jc w:val="center"/>
              <w:rPr>
                <w:b/>
                <w:sz w:val="18"/>
              </w:rPr>
            </w:pPr>
            <w:commentRangeStart w:id="248"/>
            <w:r w:rsidRPr="003A10BB">
              <w:rPr>
                <w:b/>
                <w:sz w:val="18"/>
              </w:rPr>
              <w:t>Schrittweite</w:t>
            </w:r>
            <w:commentRangeEnd w:id="248"/>
            <w:r>
              <w:rPr>
                <w:rStyle w:val="Kommentarzeichen"/>
              </w:rPr>
              <w:commentReference w:id="248"/>
            </w:r>
          </w:p>
        </w:tc>
        <w:tc>
          <w:tcPr>
            <w:tcW w:w="1812" w:type="dxa"/>
            <w:vAlign w:val="center"/>
          </w:tcPr>
          <w:p w14:paraId="6F74EC9E" w14:textId="77777777" w:rsidR="00586301" w:rsidRPr="003A10BB" w:rsidRDefault="00586301" w:rsidP="00586301">
            <w:pPr>
              <w:jc w:val="center"/>
              <w:rPr>
                <w:b/>
                <w:sz w:val="18"/>
              </w:rPr>
            </w:pPr>
            <w:r w:rsidRPr="003A10BB">
              <w:rPr>
                <w:b/>
                <w:sz w:val="18"/>
              </w:rPr>
              <w:t>Einheit</w:t>
            </w:r>
          </w:p>
        </w:tc>
      </w:tr>
      <w:tr w:rsidR="00586301" w:rsidRPr="00E81B1B" w14:paraId="4DCFD061" w14:textId="77777777" w:rsidTr="00586301">
        <w:trPr>
          <w:trHeight w:val="454"/>
        </w:trPr>
        <w:tc>
          <w:tcPr>
            <w:tcW w:w="1812" w:type="dxa"/>
            <w:vAlign w:val="center"/>
          </w:tcPr>
          <w:p w14:paraId="505F3F96" w14:textId="77777777" w:rsidR="00586301" w:rsidRPr="00823C91" w:rsidRDefault="00586301" w:rsidP="00586301">
            <w:pPr>
              <w:jc w:val="left"/>
              <w:rPr>
                <w:sz w:val="18"/>
              </w:rPr>
            </w:pPr>
            <w:r w:rsidRPr="00823C91">
              <w:rPr>
                <w:sz w:val="18"/>
              </w:rPr>
              <w:t>Spannweite</w:t>
            </w:r>
          </w:p>
        </w:tc>
        <w:tc>
          <w:tcPr>
            <w:tcW w:w="1812" w:type="dxa"/>
            <w:vAlign w:val="center"/>
          </w:tcPr>
          <w:p w14:paraId="71175034" w14:textId="77777777" w:rsidR="00586301" w:rsidRPr="00823C91" w:rsidRDefault="00586301" w:rsidP="00586301">
            <w:pPr>
              <w:jc w:val="center"/>
              <w:rPr>
                <w:sz w:val="18"/>
              </w:rPr>
            </w:pPr>
            <w:r w:rsidRPr="00823C91">
              <w:rPr>
                <w:sz w:val="18"/>
              </w:rPr>
              <w:t>5,4</w:t>
            </w:r>
          </w:p>
        </w:tc>
        <w:tc>
          <w:tcPr>
            <w:tcW w:w="1812" w:type="dxa"/>
            <w:vAlign w:val="center"/>
          </w:tcPr>
          <w:p w14:paraId="266CDE9E" w14:textId="77777777" w:rsidR="00586301" w:rsidRPr="00823C91" w:rsidRDefault="00586301" w:rsidP="00586301">
            <w:pPr>
              <w:jc w:val="center"/>
              <w:rPr>
                <w:sz w:val="18"/>
              </w:rPr>
            </w:pPr>
            <w:r w:rsidRPr="00823C91">
              <w:rPr>
                <w:sz w:val="18"/>
              </w:rPr>
              <w:t>9,45</w:t>
            </w:r>
          </w:p>
        </w:tc>
        <w:tc>
          <w:tcPr>
            <w:tcW w:w="1812" w:type="dxa"/>
            <w:vAlign w:val="center"/>
          </w:tcPr>
          <w:p w14:paraId="39A51376" w14:textId="77777777" w:rsidR="00586301" w:rsidRPr="00823C91" w:rsidRDefault="00586301" w:rsidP="00586301">
            <w:pPr>
              <w:jc w:val="center"/>
              <w:rPr>
                <w:sz w:val="18"/>
              </w:rPr>
            </w:pPr>
            <w:r w:rsidRPr="00823C91">
              <w:rPr>
                <w:sz w:val="18"/>
              </w:rPr>
              <w:t>1,35</w:t>
            </w:r>
          </w:p>
        </w:tc>
        <w:tc>
          <w:tcPr>
            <w:tcW w:w="1812" w:type="dxa"/>
            <w:vAlign w:val="center"/>
          </w:tcPr>
          <w:p w14:paraId="0CE87B53" w14:textId="77777777" w:rsidR="00586301" w:rsidRPr="00823C91" w:rsidRDefault="00586301" w:rsidP="00586301">
            <w:pPr>
              <w:jc w:val="center"/>
              <w:rPr>
                <w:sz w:val="18"/>
              </w:rPr>
            </w:pPr>
            <w:r w:rsidRPr="00823C91">
              <w:rPr>
                <w:sz w:val="18"/>
              </w:rPr>
              <w:t>m</w:t>
            </w:r>
          </w:p>
        </w:tc>
      </w:tr>
      <w:tr w:rsidR="00586301" w:rsidRPr="00E81B1B" w14:paraId="6D7AC534" w14:textId="77777777" w:rsidTr="00586301">
        <w:trPr>
          <w:trHeight w:val="454"/>
        </w:trPr>
        <w:tc>
          <w:tcPr>
            <w:tcW w:w="1812" w:type="dxa"/>
            <w:vAlign w:val="center"/>
          </w:tcPr>
          <w:p w14:paraId="387A000A" w14:textId="77777777" w:rsidR="00586301" w:rsidRPr="00823C91" w:rsidRDefault="00586301" w:rsidP="00586301">
            <w:pPr>
              <w:jc w:val="left"/>
              <w:rPr>
                <w:sz w:val="18"/>
              </w:rPr>
            </w:pPr>
            <w:r w:rsidRPr="00823C91">
              <w:rPr>
                <w:sz w:val="18"/>
              </w:rPr>
              <w:t>Balkenabstand</w:t>
            </w:r>
          </w:p>
        </w:tc>
        <w:tc>
          <w:tcPr>
            <w:tcW w:w="1812" w:type="dxa"/>
            <w:vAlign w:val="center"/>
          </w:tcPr>
          <w:p w14:paraId="3B606191" w14:textId="77777777" w:rsidR="00586301" w:rsidRPr="00823C91" w:rsidRDefault="00586301" w:rsidP="00586301">
            <w:pPr>
              <w:jc w:val="center"/>
              <w:rPr>
                <w:sz w:val="18"/>
              </w:rPr>
            </w:pPr>
            <w:r w:rsidRPr="00823C91">
              <w:rPr>
                <w:sz w:val="18"/>
              </w:rPr>
              <w:t>1,35</w:t>
            </w:r>
          </w:p>
        </w:tc>
        <w:tc>
          <w:tcPr>
            <w:tcW w:w="1812" w:type="dxa"/>
            <w:vAlign w:val="center"/>
          </w:tcPr>
          <w:p w14:paraId="7B8BBAA9" w14:textId="007A8EFF" w:rsidR="00586301" w:rsidRPr="00823C91" w:rsidRDefault="00586301" w:rsidP="00586301">
            <w:pPr>
              <w:jc w:val="center"/>
              <w:rPr>
                <w:sz w:val="18"/>
              </w:rPr>
            </w:pPr>
            <w:r w:rsidRPr="00823C91">
              <w:rPr>
                <w:sz w:val="18"/>
              </w:rPr>
              <w:t>2,7</w:t>
            </w:r>
            <w:r w:rsidR="009A3F88">
              <w:rPr>
                <w:sz w:val="18"/>
              </w:rPr>
              <w:t>0</w:t>
            </w:r>
          </w:p>
        </w:tc>
        <w:tc>
          <w:tcPr>
            <w:tcW w:w="1812" w:type="dxa"/>
            <w:vAlign w:val="center"/>
          </w:tcPr>
          <w:p w14:paraId="3A84CE12" w14:textId="77777777" w:rsidR="00586301" w:rsidRPr="00823C91" w:rsidRDefault="00586301" w:rsidP="00586301">
            <w:pPr>
              <w:jc w:val="center"/>
              <w:rPr>
                <w:sz w:val="18"/>
              </w:rPr>
            </w:pPr>
            <w:r w:rsidRPr="00823C91">
              <w:rPr>
                <w:sz w:val="18"/>
              </w:rPr>
              <w:t>1,35</w:t>
            </w:r>
          </w:p>
        </w:tc>
        <w:tc>
          <w:tcPr>
            <w:tcW w:w="1812" w:type="dxa"/>
            <w:vAlign w:val="center"/>
          </w:tcPr>
          <w:p w14:paraId="13E258F1" w14:textId="77777777" w:rsidR="00586301" w:rsidRPr="00823C91" w:rsidRDefault="00586301" w:rsidP="00586301">
            <w:pPr>
              <w:jc w:val="center"/>
              <w:rPr>
                <w:sz w:val="18"/>
              </w:rPr>
            </w:pPr>
            <w:r w:rsidRPr="00823C91">
              <w:rPr>
                <w:sz w:val="18"/>
              </w:rPr>
              <w:t>m</w:t>
            </w:r>
          </w:p>
        </w:tc>
      </w:tr>
      <w:tr w:rsidR="00586301" w:rsidRPr="00E81B1B" w14:paraId="2647E96C" w14:textId="77777777" w:rsidTr="00586301">
        <w:trPr>
          <w:trHeight w:val="454"/>
        </w:trPr>
        <w:tc>
          <w:tcPr>
            <w:tcW w:w="1812" w:type="dxa"/>
            <w:vAlign w:val="center"/>
          </w:tcPr>
          <w:p w14:paraId="19EC49D0" w14:textId="77777777" w:rsidR="00586301" w:rsidRPr="00823C91" w:rsidRDefault="00586301" w:rsidP="00586301">
            <w:pPr>
              <w:jc w:val="left"/>
              <w:rPr>
                <w:sz w:val="18"/>
              </w:rPr>
            </w:pPr>
            <w:r w:rsidRPr="00823C91">
              <w:rPr>
                <w:sz w:val="18"/>
              </w:rPr>
              <w:t>Betonhöhe</w:t>
            </w:r>
          </w:p>
        </w:tc>
        <w:tc>
          <w:tcPr>
            <w:tcW w:w="1812" w:type="dxa"/>
            <w:vAlign w:val="center"/>
          </w:tcPr>
          <w:p w14:paraId="18D87606" w14:textId="61A1F25B" w:rsidR="00586301" w:rsidRPr="00823C91" w:rsidRDefault="00586301" w:rsidP="00586301">
            <w:pPr>
              <w:jc w:val="center"/>
              <w:rPr>
                <w:sz w:val="18"/>
              </w:rPr>
            </w:pPr>
            <w:r w:rsidRPr="00823C91">
              <w:rPr>
                <w:sz w:val="18"/>
              </w:rPr>
              <w:t>0,1</w:t>
            </w:r>
            <w:r w:rsidR="009A3F88">
              <w:rPr>
                <w:sz w:val="18"/>
              </w:rPr>
              <w:t>0</w:t>
            </w:r>
          </w:p>
        </w:tc>
        <w:tc>
          <w:tcPr>
            <w:tcW w:w="1812" w:type="dxa"/>
            <w:vAlign w:val="center"/>
          </w:tcPr>
          <w:p w14:paraId="43348644" w14:textId="77777777" w:rsidR="00586301" w:rsidRPr="00823C91" w:rsidRDefault="00586301" w:rsidP="00586301">
            <w:pPr>
              <w:jc w:val="center"/>
              <w:rPr>
                <w:sz w:val="18"/>
              </w:rPr>
            </w:pPr>
            <w:r w:rsidRPr="00823C91">
              <w:rPr>
                <w:sz w:val="18"/>
              </w:rPr>
              <w:t>0,12</w:t>
            </w:r>
          </w:p>
        </w:tc>
        <w:tc>
          <w:tcPr>
            <w:tcW w:w="1812" w:type="dxa"/>
            <w:vAlign w:val="center"/>
          </w:tcPr>
          <w:p w14:paraId="510FC07C" w14:textId="77777777" w:rsidR="00586301" w:rsidRPr="00823C91" w:rsidRDefault="00586301" w:rsidP="00586301">
            <w:pPr>
              <w:jc w:val="center"/>
              <w:rPr>
                <w:sz w:val="18"/>
              </w:rPr>
            </w:pPr>
            <w:r w:rsidRPr="00823C91">
              <w:rPr>
                <w:sz w:val="18"/>
              </w:rPr>
              <w:t>0,02</w:t>
            </w:r>
          </w:p>
        </w:tc>
        <w:tc>
          <w:tcPr>
            <w:tcW w:w="1812" w:type="dxa"/>
            <w:vAlign w:val="center"/>
          </w:tcPr>
          <w:p w14:paraId="64583075" w14:textId="77777777" w:rsidR="00586301" w:rsidRPr="00823C91" w:rsidRDefault="00586301" w:rsidP="00586301">
            <w:pPr>
              <w:jc w:val="center"/>
              <w:rPr>
                <w:sz w:val="18"/>
              </w:rPr>
            </w:pPr>
            <w:r w:rsidRPr="00823C91">
              <w:rPr>
                <w:sz w:val="18"/>
              </w:rPr>
              <w:t>m</w:t>
            </w:r>
          </w:p>
        </w:tc>
      </w:tr>
      <w:tr w:rsidR="00586301" w:rsidRPr="00E81B1B" w14:paraId="406D4290" w14:textId="77777777" w:rsidTr="00586301">
        <w:trPr>
          <w:trHeight w:val="454"/>
        </w:trPr>
        <w:tc>
          <w:tcPr>
            <w:tcW w:w="1812" w:type="dxa"/>
            <w:vAlign w:val="center"/>
          </w:tcPr>
          <w:p w14:paraId="2FD2A3CF" w14:textId="77777777" w:rsidR="00586301" w:rsidRPr="00823C91" w:rsidRDefault="00586301" w:rsidP="00586301">
            <w:pPr>
              <w:jc w:val="left"/>
              <w:rPr>
                <w:sz w:val="18"/>
              </w:rPr>
            </w:pPr>
            <w:r w:rsidRPr="00823C91">
              <w:rPr>
                <w:sz w:val="18"/>
              </w:rPr>
              <w:t>Balkenhöhe</w:t>
            </w:r>
          </w:p>
        </w:tc>
        <w:tc>
          <w:tcPr>
            <w:tcW w:w="1812" w:type="dxa"/>
            <w:vAlign w:val="center"/>
          </w:tcPr>
          <w:p w14:paraId="3EE3124B" w14:textId="77777777" w:rsidR="00586301" w:rsidRPr="00823C91" w:rsidRDefault="00586301" w:rsidP="00586301">
            <w:pPr>
              <w:jc w:val="center"/>
              <w:rPr>
                <w:sz w:val="18"/>
              </w:rPr>
            </w:pPr>
            <w:r w:rsidRPr="00823C91">
              <w:rPr>
                <w:sz w:val="18"/>
              </w:rPr>
              <w:t>0,16</w:t>
            </w:r>
          </w:p>
        </w:tc>
        <w:tc>
          <w:tcPr>
            <w:tcW w:w="1812" w:type="dxa"/>
            <w:vAlign w:val="center"/>
          </w:tcPr>
          <w:p w14:paraId="284195C6" w14:textId="77777777" w:rsidR="00586301" w:rsidRPr="00823C91" w:rsidRDefault="00586301" w:rsidP="00586301">
            <w:pPr>
              <w:jc w:val="center"/>
              <w:rPr>
                <w:sz w:val="18"/>
              </w:rPr>
            </w:pPr>
            <w:r w:rsidRPr="00823C91">
              <w:rPr>
                <w:sz w:val="18"/>
              </w:rPr>
              <w:t>0,36</w:t>
            </w:r>
          </w:p>
        </w:tc>
        <w:tc>
          <w:tcPr>
            <w:tcW w:w="1812" w:type="dxa"/>
            <w:vAlign w:val="center"/>
          </w:tcPr>
          <w:p w14:paraId="771B8E30" w14:textId="77777777" w:rsidR="00586301" w:rsidRPr="00823C91" w:rsidRDefault="00586301" w:rsidP="00586301">
            <w:pPr>
              <w:jc w:val="center"/>
              <w:rPr>
                <w:sz w:val="18"/>
              </w:rPr>
            </w:pPr>
            <w:r w:rsidRPr="00823C91">
              <w:rPr>
                <w:sz w:val="18"/>
              </w:rPr>
              <w:t>0,04</w:t>
            </w:r>
          </w:p>
        </w:tc>
        <w:tc>
          <w:tcPr>
            <w:tcW w:w="1812" w:type="dxa"/>
            <w:vAlign w:val="center"/>
          </w:tcPr>
          <w:p w14:paraId="772ACFA7" w14:textId="77777777" w:rsidR="00586301" w:rsidRPr="00823C91" w:rsidRDefault="00586301" w:rsidP="00586301">
            <w:pPr>
              <w:jc w:val="center"/>
              <w:rPr>
                <w:sz w:val="18"/>
              </w:rPr>
            </w:pPr>
            <w:r w:rsidRPr="00823C91">
              <w:rPr>
                <w:sz w:val="18"/>
              </w:rPr>
              <w:t>m</w:t>
            </w:r>
          </w:p>
        </w:tc>
      </w:tr>
      <w:tr w:rsidR="00586301" w:rsidRPr="00E81B1B" w14:paraId="082B3F50" w14:textId="77777777" w:rsidTr="00586301">
        <w:trPr>
          <w:trHeight w:val="454"/>
        </w:trPr>
        <w:tc>
          <w:tcPr>
            <w:tcW w:w="1812" w:type="dxa"/>
            <w:vAlign w:val="center"/>
          </w:tcPr>
          <w:p w14:paraId="3A9F62C2" w14:textId="77777777" w:rsidR="00586301" w:rsidRPr="00823C91" w:rsidRDefault="00586301" w:rsidP="00586301">
            <w:pPr>
              <w:jc w:val="left"/>
              <w:rPr>
                <w:sz w:val="18"/>
              </w:rPr>
            </w:pPr>
            <w:r w:rsidRPr="00823C91">
              <w:rPr>
                <w:sz w:val="18"/>
              </w:rPr>
              <w:t>Balkenbreite</w:t>
            </w:r>
          </w:p>
        </w:tc>
        <w:tc>
          <w:tcPr>
            <w:tcW w:w="1812" w:type="dxa"/>
            <w:vAlign w:val="center"/>
          </w:tcPr>
          <w:p w14:paraId="0F9C7B28" w14:textId="03A59354" w:rsidR="00586301" w:rsidRPr="00823C91" w:rsidRDefault="00586301" w:rsidP="00586301">
            <w:pPr>
              <w:jc w:val="center"/>
              <w:rPr>
                <w:sz w:val="18"/>
              </w:rPr>
            </w:pPr>
            <w:r w:rsidRPr="00823C91">
              <w:rPr>
                <w:sz w:val="18"/>
              </w:rPr>
              <w:t>0,2</w:t>
            </w:r>
            <w:r w:rsidR="009A3F88">
              <w:rPr>
                <w:sz w:val="18"/>
              </w:rPr>
              <w:t>0</w:t>
            </w:r>
          </w:p>
        </w:tc>
        <w:tc>
          <w:tcPr>
            <w:tcW w:w="1812" w:type="dxa"/>
            <w:vAlign w:val="center"/>
          </w:tcPr>
          <w:p w14:paraId="012D565F" w14:textId="77777777" w:rsidR="00586301" w:rsidRPr="00823C91" w:rsidRDefault="00586301" w:rsidP="00586301">
            <w:pPr>
              <w:jc w:val="center"/>
              <w:rPr>
                <w:sz w:val="18"/>
              </w:rPr>
            </w:pPr>
            <w:r w:rsidRPr="00823C91">
              <w:rPr>
                <w:sz w:val="18"/>
              </w:rPr>
              <w:t>0,24</w:t>
            </w:r>
          </w:p>
        </w:tc>
        <w:tc>
          <w:tcPr>
            <w:tcW w:w="1812" w:type="dxa"/>
            <w:vAlign w:val="center"/>
          </w:tcPr>
          <w:p w14:paraId="43572DC3" w14:textId="77777777" w:rsidR="00586301" w:rsidRPr="00823C91" w:rsidRDefault="00586301" w:rsidP="00586301">
            <w:pPr>
              <w:jc w:val="center"/>
              <w:rPr>
                <w:sz w:val="18"/>
              </w:rPr>
            </w:pPr>
            <w:r w:rsidRPr="00823C91">
              <w:rPr>
                <w:sz w:val="18"/>
              </w:rPr>
              <w:t>0,02</w:t>
            </w:r>
          </w:p>
        </w:tc>
        <w:tc>
          <w:tcPr>
            <w:tcW w:w="1812" w:type="dxa"/>
            <w:vAlign w:val="center"/>
          </w:tcPr>
          <w:p w14:paraId="028374FA" w14:textId="77777777" w:rsidR="00586301" w:rsidRPr="00823C91" w:rsidRDefault="00586301" w:rsidP="00586301">
            <w:pPr>
              <w:jc w:val="center"/>
              <w:rPr>
                <w:sz w:val="18"/>
              </w:rPr>
            </w:pPr>
            <w:r w:rsidRPr="00823C91">
              <w:rPr>
                <w:sz w:val="18"/>
              </w:rPr>
              <w:t>m</w:t>
            </w:r>
          </w:p>
        </w:tc>
      </w:tr>
      <w:tr w:rsidR="00586301" w:rsidRPr="00E81B1B" w14:paraId="4AB46802" w14:textId="77777777" w:rsidTr="00586301">
        <w:trPr>
          <w:trHeight w:val="454"/>
        </w:trPr>
        <w:tc>
          <w:tcPr>
            <w:tcW w:w="1812" w:type="dxa"/>
            <w:vAlign w:val="center"/>
          </w:tcPr>
          <w:p w14:paraId="7E28A525" w14:textId="77777777" w:rsidR="00586301" w:rsidRPr="00823C91" w:rsidRDefault="00586301" w:rsidP="00586301">
            <w:pPr>
              <w:jc w:val="left"/>
              <w:rPr>
                <w:sz w:val="18"/>
              </w:rPr>
            </w:pPr>
            <w:r w:rsidRPr="00823C91">
              <w:rPr>
                <w:sz w:val="18"/>
              </w:rPr>
              <w:t>Holz</w:t>
            </w:r>
            <w:r>
              <w:rPr>
                <w:sz w:val="18"/>
              </w:rPr>
              <w:t>festigkeit</w:t>
            </w:r>
          </w:p>
        </w:tc>
        <w:tc>
          <w:tcPr>
            <w:tcW w:w="5436" w:type="dxa"/>
            <w:gridSpan w:val="3"/>
            <w:vAlign w:val="center"/>
          </w:tcPr>
          <w:p w14:paraId="78547F67" w14:textId="77777777" w:rsidR="00586301" w:rsidRPr="00823C91" w:rsidRDefault="00586301" w:rsidP="00586301">
            <w:pPr>
              <w:jc w:val="center"/>
              <w:rPr>
                <w:sz w:val="18"/>
              </w:rPr>
            </w:pPr>
            <w:r w:rsidRPr="00823C91">
              <w:rPr>
                <w:sz w:val="18"/>
              </w:rPr>
              <w:t>GL24h, GL28h, GL32h</w:t>
            </w:r>
          </w:p>
        </w:tc>
        <w:tc>
          <w:tcPr>
            <w:tcW w:w="1812" w:type="dxa"/>
            <w:vAlign w:val="center"/>
          </w:tcPr>
          <w:p w14:paraId="5CA896F7" w14:textId="77777777" w:rsidR="00586301" w:rsidRPr="00823C91" w:rsidRDefault="00586301" w:rsidP="00586301">
            <w:pPr>
              <w:jc w:val="center"/>
              <w:rPr>
                <w:sz w:val="18"/>
              </w:rPr>
            </w:pPr>
            <w:r w:rsidRPr="00823C91">
              <w:rPr>
                <w:sz w:val="18"/>
              </w:rPr>
              <w:t>-</w:t>
            </w:r>
          </w:p>
        </w:tc>
      </w:tr>
    </w:tbl>
    <w:p w14:paraId="027EB1D8" w14:textId="77777777" w:rsidR="0006516D" w:rsidRPr="00AF093B" w:rsidRDefault="0006516D" w:rsidP="0006516D">
      <w:pPr>
        <w:pStyle w:val="Beschriftung"/>
      </w:pPr>
    </w:p>
    <w:p w14:paraId="51795547" w14:textId="77777777" w:rsidR="0006516D" w:rsidRPr="00E81B1B" w:rsidRDefault="0006516D" w:rsidP="0006516D">
      <w:pPr>
        <w:pStyle w:val="berschrift3"/>
        <w:numPr>
          <w:ilvl w:val="2"/>
          <w:numId w:val="43"/>
        </w:numPr>
        <w:rPr>
          <w:noProof w:val="0"/>
          <w:lang w:val="de-DE" w:eastAsia="de-DE"/>
        </w:rPr>
      </w:pPr>
      <w:r w:rsidRPr="6EB7351C">
        <w:rPr>
          <w:noProof w:val="0"/>
          <w:lang w:val="de-DE" w:eastAsia="de-DE"/>
        </w:rPr>
        <w:t>Lastanna</w:t>
      </w:r>
      <w:commentRangeStart w:id="249"/>
      <w:commentRangeEnd w:id="249"/>
      <w:r w:rsidRPr="6EB7351C">
        <w:rPr>
          <w:noProof w:val="0"/>
          <w:lang w:val="de-DE" w:eastAsia="de-DE"/>
        </w:rPr>
        <w:t>hmen</w:t>
      </w:r>
    </w:p>
    <w:p w14:paraId="36C96C46" w14:textId="2E1879D9" w:rsidR="0006516D" w:rsidRPr="00E81B1B" w:rsidRDefault="0006516D" w:rsidP="0006516D">
      <w:pPr>
        <w:rPr>
          <w:lang w:eastAsia="de-DE"/>
        </w:rPr>
      </w:pPr>
      <w:r w:rsidRPr="00E81B1B">
        <w:rPr>
          <w:lang w:eastAsia="de-DE"/>
        </w:rPr>
        <w:t>Die Lastannahmen wurden an aktuellen Projekten des Projektpartners Arup orientiert. Es w</w:t>
      </w:r>
      <w:r>
        <w:rPr>
          <w:lang w:eastAsia="de-DE"/>
        </w:rPr>
        <w:t>u</w:t>
      </w:r>
      <w:r w:rsidRPr="00E81B1B">
        <w:rPr>
          <w:lang w:eastAsia="de-DE"/>
        </w:rPr>
        <w:t>rden Eigenlasten, Ausbaulasten von 2</w:t>
      </w:r>
      <w:r w:rsidR="001E3B52">
        <w:rPr>
          <w:lang w:eastAsia="de-DE"/>
        </w:rPr>
        <w:t>,0</w:t>
      </w:r>
      <w:r w:rsidRPr="00E81B1B">
        <w:rPr>
          <w:lang w:eastAsia="de-DE"/>
        </w:rPr>
        <w:t xml:space="preserve"> kN/m² sowie Nutzlasten von 3,5 kN/m² inkl. Trennwandzuschlag berücksichtigt. Des Weiteren w</w:t>
      </w:r>
      <w:r>
        <w:rPr>
          <w:lang w:eastAsia="de-DE"/>
        </w:rPr>
        <w:t>u</w:t>
      </w:r>
      <w:r w:rsidRPr="00E81B1B">
        <w:rPr>
          <w:lang w:eastAsia="de-DE"/>
        </w:rPr>
        <w:t>rd</w:t>
      </w:r>
      <w:r>
        <w:rPr>
          <w:lang w:eastAsia="de-DE"/>
        </w:rPr>
        <w:t>e</w:t>
      </w:r>
      <w:r w:rsidRPr="00E81B1B">
        <w:rPr>
          <w:lang w:eastAsia="de-DE"/>
        </w:rPr>
        <w:t xml:space="preserve"> das Betonschwinden nach </w:t>
      </w:r>
      <w:sdt>
        <w:sdtPr>
          <w:rPr>
            <w:lang w:eastAsia="de-DE"/>
          </w:rPr>
          <w:id w:val="205453171"/>
          <w:citation/>
        </w:sdtPr>
        <w:sdtContent>
          <w:r w:rsidRPr="00E81B1B">
            <w:rPr>
              <w:lang w:eastAsia="de-DE"/>
            </w:rPr>
            <w:fldChar w:fldCharType="begin"/>
          </w:r>
          <w:r w:rsidRPr="00E81B1B">
            <w:rPr>
              <w:lang w:eastAsia="de-DE"/>
            </w:rPr>
            <w:instrText xml:space="preserve"> CITATION Eur11 \l 1031 </w:instrText>
          </w:r>
          <w:r w:rsidRPr="00E81B1B">
            <w:rPr>
              <w:lang w:eastAsia="de-DE"/>
            </w:rPr>
            <w:fldChar w:fldCharType="separate"/>
          </w:r>
          <w:r>
            <w:rPr>
              <w:noProof/>
              <w:lang w:eastAsia="de-DE"/>
            </w:rPr>
            <w:t>(DIN EN 1992-1-1:2011-01, 2011)</w:t>
          </w:r>
          <w:r w:rsidRPr="00E81B1B">
            <w:rPr>
              <w:lang w:eastAsia="de-DE"/>
            </w:rPr>
            <w:fldChar w:fldCharType="end"/>
          </w:r>
        </w:sdtContent>
      </w:sdt>
      <w:r w:rsidRPr="00E81B1B">
        <w:rPr>
          <w:lang w:eastAsia="de-DE"/>
        </w:rPr>
        <w:t xml:space="preserve"> angesetzt, allerdings mit den oben erwähnten Reduzierungsfaktoren.</w:t>
      </w:r>
    </w:p>
    <w:p w14:paraId="04C03A77" w14:textId="77777777" w:rsidR="0006516D" w:rsidRPr="00E81B1B" w:rsidRDefault="0006516D" w:rsidP="0006516D">
      <w:pPr>
        <w:pStyle w:val="berschrift2"/>
        <w:numPr>
          <w:ilvl w:val="1"/>
          <w:numId w:val="43"/>
        </w:numPr>
      </w:pPr>
      <w:r>
        <w:t>Brandschutzanforderungen</w:t>
      </w:r>
    </w:p>
    <w:p w14:paraId="5D8F8F9E" w14:textId="77777777" w:rsidR="0006516D" w:rsidRPr="00E81B1B" w:rsidRDefault="0006516D" w:rsidP="0006516D">
      <w:r>
        <w:t>Für Decken in der Gebäudeklasse ist eine Feuerwiderstandsklasse von REI90 gefordert. Somit muss im Brandfall die Tragfähigkeit (R) der Decke für 90 Minuten gewährleistet sein, sowie deren Funktion als Raumabschluss (E) und Wärmedämmung (I). In einer HBV-Decke gewährleistet der Beton den Raumabschluss sowie die Wärmedämmung. Die</w:t>
      </w:r>
      <w:r w:rsidRPr="00E81B1B">
        <w:t xml:space="preserve"> </w:t>
      </w:r>
      <w:sdt>
        <w:sdtPr>
          <w:id w:val="-635336015"/>
          <w:citation/>
        </w:sdtPr>
        <w:sdtContent>
          <w:r w:rsidRPr="00E81B1B">
            <w:fldChar w:fldCharType="begin"/>
          </w:r>
          <w:r w:rsidRPr="00E81B1B">
            <w:instrText xml:space="preserve"> CITATION DIN105 \l 1031 </w:instrText>
          </w:r>
          <w:r w:rsidRPr="00E81B1B">
            <w:fldChar w:fldCharType="separate"/>
          </w:r>
          <w:r>
            <w:rPr>
              <w:noProof/>
            </w:rPr>
            <w:t>(DIN EN 1992-1-2:2010-12, 2010)</w:t>
          </w:r>
          <w:r w:rsidRPr="00E81B1B">
            <w:fldChar w:fldCharType="end"/>
          </w:r>
        </w:sdtContent>
      </w:sdt>
      <w:r w:rsidRPr="00E81B1B">
        <w:t xml:space="preserve"> </w:t>
      </w:r>
      <w:r>
        <w:t xml:space="preserve">fordert dafür eine Mindestdicke von 10cm für </w:t>
      </w:r>
      <w:r w:rsidRPr="00E81B1B">
        <w:t>Decke</w:t>
      </w:r>
      <w:r>
        <w:t xml:space="preserve">n, die eine Brandwiderstandsdauer von 90 Minuten gewährleisten müssen. </w:t>
      </w:r>
    </w:p>
    <w:p w14:paraId="67857690" w14:textId="77777777" w:rsidR="0006516D" w:rsidRDefault="0006516D" w:rsidP="0006516D">
      <w:r w:rsidRPr="6EB7351C">
        <w:rPr>
          <w:rFonts w:eastAsia="Calibri"/>
          <w:szCs w:val="20"/>
        </w:rPr>
        <w:t xml:space="preserve">Gleichzeitig lässt sich mit einer Deckendicke von </w:t>
      </w:r>
      <w:r>
        <w:rPr>
          <w:rFonts w:eastAsia="Calibri"/>
          <w:szCs w:val="20"/>
        </w:rPr>
        <w:t xml:space="preserve">ca. </w:t>
      </w:r>
      <w:r w:rsidRPr="6EB7351C">
        <w:rPr>
          <w:rFonts w:eastAsia="Calibri"/>
          <w:szCs w:val="20"/>
        </w:rPr>
        <w:t xml:space="preserve">10 cm der erforderliche Schallschutz </w:t>
      </w:r>
      <w:r>
        <w:rPr>
          <w:rFonts w:eastAsia="Calibri"/>
          <w:szCs w:val="20"/>
        </w:rPr>
        <w:t xml:space="preserve">erzielen, siehe auch Kapitel </w:t>
      </w:r>
      <w:r>
        <w:rPr>
          <w:rFonts w:eastAsia="Calibri"/>
          <w:szCs w:val="20"/>
        </w:rPr>
        <w:fldChar w:fldCharType="begin"/>
      </w:r>
      <w:r>
        <w:rPr>
          <w:rFonts w:eastAsia="Calibri"/>
          <w:szCs w:val="20"/>
        </w:rPr>
        <w:instrText xml:space="preserve"> REF _Ref99829145 \r \h </w:instrText>
      </w:r>
      <w:r>
        <w:rPr>
          <w:rFonts w:eastAsia="Calibri"/>
          <w:szCs w:val="20"/>
        </w:rPr>
      </w:r>
      <w:r>
        <w:rPr>
          <w:rFonts w:eastAsia="Calibri"/>
          <w:szCs w:val="20"/>
        </w:rPr>
        <w:fldChar w:fldCharType="separate"/>
      </w:r>
      <w:r>
        <w:rPr>
          <w:rFonts w:eastAsia="Calibri"/>
          <w:szCs w:val="20"/>
        </w:rPr>
        <w:t>8</w:t>
      </w:r>
      <w:r>
        <w:rPr>
          <w:rFonts w:eastAsia="Calibri"/>
          <w:szCs w:val="20"/>
        </w:rPr>
        <w:fldChar w:fldCharType="end"/>
      </w:r>
      <w:r>
        <w:rPr>
          <w:rFonts w:eastAsia="Calibri"/>
          <w:szCs w:val="20"/>
        </w:rPr>
        <w:t>. D</w:t>
      </w:r>
      <w:r w:rsidRPr="6EB7351C">
        <w:rPr>
          <w:rFonts w:eastAsia="Calibri"/>
          <w:szCs w:val="20"/>
        </w:rPr>
        <w:t xml:space="preserve">ie Mindestdicke der Betonschicht </w:t>
      </w:r>
      <w:r>
        <w:rPr>
          <w:rFonts w:eastAsia="Calibri"/>
          <w:szCs w:val="20"/>
        </w:rPr>
        <w:t xml:space="preserve">für die statischen Untersuchungen wird </w:t>
      </w:r>
      <w:r w:rsidRPr="6EB7351C">
        <w:rPr>
          <w:rFonts w:eastAsia="Calibri"/>
          <w:szCs w:val="20"/>
        </w:rPr>
        <w:t>mit10 cm festgelegt.</w:t>
      </w:r>
      <w:r w:rsidRPr="00A4658B">
        <w:t xml:space="preserve"> </w:t>
      </w:r>
    </w:p>
    <w:p w14:paraId="06226E2C" w14:textId="77777777" w:rsidR="0006516D" w:rsidRPr="00A4658B" w:rsidRDefault="0006516D" w:rsidP="0006516D">
      <w:pPr>
        <w:rPr>
          <w:rFonts w:eastAsia="Calibri"/>
          <w:szCs w:val="20"/>
        </w:rPr>
      </w:pPr>
      <w:r>
        <w:t xml:space="preserve">Die Tragfähigkeit in Deckenspannrichtung wird bei der Hybriddecke durch die Holzträger sichergestellt, da die Bemessung von HBV-Decken im Brandfall bisher nicht geregelt ist. Die Verbundwirkung wird somit </w:t>
      </w:r>
      <w:r>
        <w:lastRenderedPageBreak/>
        <w:t xml:space="preserve">vernachlässigt. </w:t>
      </w:r>
      <w:r w:rsidRPr="00E81B1B">
        <w:t xml:space="preserve">Die Betondecke trägt die Lasten nur in Querrichtung </w:t>
      </w:r>
      <w:r>
        <w:t>zwischen den Balken ab und wird in Spannrichtung als schlaffe Last berücksichtigt. Die Bemessung der Balken kann dann entsprechend der geltenden Regeln für den</w:t>
      </w:r>
      <w:r w:rsidRPr="00E81B1B">
        <w:t xml:space="preserve"> Holzbau </w:t>
      </w:r>
      <w:r>
        <w:t xml:space="preserve">gemäß </w:t>
      </w:r>
      <w:sdt>
        <w:sdtPr>
          <w:id w:val="199446320"/>
          <w:citation/>
        </w:sdtPr>
        <w:sdtContent>
          <w:r w:rsidRPr="00E81B1B">
            <w:fldChar w:fldCharType="begin"/>
          </w:r>
          <w:r w:rsidRPr="00E81B1B">
            <w:instrText xml:space="preserve"> CITATION DIN104 \l 1031 </w:instrText>
          </w:r>
          <w:r w:rsidRPr="00E81B1B">
            <w:fldChar w:fldCharType="separate"/>
          </w:r>
          <w:r>
            <w:rPr>
              <w:noProof/>
            </w:rPr>
            <w:t>(DIN EN 1995-1-2:2010-12, 2010)</w:t>
          </w:r>
          <w:r w:rsidRPr="00E81B1B">
            <w:fldChar w:fldCharType="end"/>
          </w:r>
        </w:sdtContent>
      </w:sdt>
      <w:r>
        <w:t xml:space="preserve"> erfolgen. Bei diesem wird die Tragfähigkeit des nach dem Abbrand verbleibenden Restquerschnitts nachgewiesen.</w:t>
      </w:r>
      <w:r w:rsidRPr="00321F61">
        <w:t xml:space="preserve"> </w:t>
      </w:r>
      <w:r>
        <w:t>Dieser Ansatz ist konservativ, kann jedoch auf alle Arten von Verbindungsmitteln, auch für eine vollflächige Verklebung, zum Ansatz gebracht werden. Da Brandnachweise gegenüber den Nachweisen der Verformung im Grenzzustand der Gebrauchstauglichkeit bei Holzbalkendecken selten maßgebend werden, führt dieser vereinfachte Ansatz mit großer Wahrscheinlichkeit nicht zu einer Überdimensionierung der Balken.</w:t>
      </w:r>
    </w:p>
    <w:p w14:paraId="71E94B20" w14:textId="77777777" w:rsidR="0006516D" w:rsidRDefault="0006516D" w:rsidP="0006516D">
      <w:r>
        <w:t xml:space="preserve">Da der Nachweis der Holzbalken im Brandfall somit an einem einfachen </w:t>
      </w:r>
      <w:proofErr w:type="spellStart"/>
      <w:r>
        <w:t>Einfeldträgersystem</w:t>
      </w:r>
      <w:proofErr w:type="spellEnd"/>
      <w:r>
        <w:t xml:space="preserve"> erfolgen kann, ist eine Vordimensionierung der Holzbalken anhand des Brandschutznachweises sehr einfach möglich. Dies wird im Folgenden genutzt, um die zu untersuchenden Varianten der Parameterstudie weiter einzugrenzen.</w:t>
      </w:r>
    </w:p>
    <w:p w14:paraId="1DF3ECDC" w14:textId="77777777" w:rsidR="0006516D" w:rsidRDefault="0006516D" w:rsidP="0006516D">
      <w:r>
        <w:t xml:space="preserve">Die Holzbalken werden dazu nach dem Verfahren mit reduziertem Querschnitt bzw. reduzierten Eigenschaften </w:t>
      </w:r>
      <w:r>
        <w:fldChar w:fldCharType="begin"/>
      </w:r>
      <w:r>
        <w:instrText xml:space="preserve"> CITATION DIN \l 1031 </w:instrText>
      </w:r>
      <w:r>
        <w:fldChar w:fldCharType="separate"/>
      </w:r>
      <w:r>
        <w:rPr>
          <w:noProof/>
        </w:rPr>
        <w:t>(DIN EN 1995-1-2:2010-12, 2010)</w:t>
      </w:r>
      <w:r>
        <w:fldChar w:fldCharType="end"/>
      </w:r>
      <w:r>
        <w:t xml:space="preserve"> bemessen. Die </w:t>
      </w:r>
      <w:r w:rsidRPr="00991C78">
        <w:t>ideelle</w:t>
      </w:r>
      <w:r>
        <w:t>n</w:t>
      </w:r>
      <w:r w:rsidRPr="00991C78">
        <w:t xml:space="preserve"> Restquerschnitt</w:t>
      </w:r>
      <w:r>
        <w:t>e</w:t>
      </w:r>
      <w:r w:rsidRPr="00991C78">
        <w:t xml:space="preserve"> </w:t>
      </w:r>
      <w:r>
        <w:t xml:space="preserve">werden nach </w:t>
      </w:r>
      <w:r w:rsidRPr="00991C78">
        <w:t>durch die Reduzierung des Ausgangsquerschnitts um die ideelle Abbrandtiefe d</w:t>
      </w:r>
      <w:r w:rsidRPr="00AF093B">
        <w:rPr>
          <w:vertAlign w:val="subscript"/>
        </w:rPr>
        <w:t>ef</w:t>
      </w:r>
      <w:r w:rsidRPr="00991C78">
        <w:t xml:space="preserve"> </w:t>
      </w:r>
      <w:r>
        <w:t xml:space="preserve">berechnet. </w:t>
      </w:r>
      <w:r>
        <w:rPr>
          <w:rFonts w:eastAsia="Calibri"/>
          <w:szCs w:val="20"/>
        </w:rPr>
        <w:t xml:space="preserve">Für Brettschichtholz ist bei einer 90-minütigen Beflammung mit einer ideellen Abbrandtiefe von 7 cm zu rechnen. Für die betrachtete Decke wird ein zweiseitiger Abbrand angenommen, da eine Seite des Balkens vom Beton geschützt ist und eine weitere durch den benachbarten Balken. </w:t>
      </w:r>
      <w:r>
        <w:t>Diese Annahme ist jedoch nur gültig, wenn Maßnahmen getroffen werden</w:t>
      </w:r>
      <w:r w:rsidRPr="006D5374">
        <w:t xml:space="preserve">, um die Fuge zwischen </w:t>
      </w:r>
      <w:r>
        <w:t xml:space="preserve">zwei </w:t>
      </w:r>
      <w:r w:rsidRPr="006D5374">
        <w:t xml:space="preserve">Balken vor </w:t>
      </w:r>
      <w:r>
        <w:t xml:space="preserve">Beflammung </w:t>
      </w:r>
      <w:r w:rsidRPr="006D5374">
        <w:t xml:space="preserve">zu schützen. Dies geschieht durch Ausstopfen des Spalts mit </w:t>
      </w:r>
      <w:r>
        <w:t>Steinwolle</w:t>
      </w:r>
      <w:ins w:id="250" w:author="Stefan Behring" w:date="2021-12-20T15:35:00Z">
        <w:r w:rsidRPr="006D5374">
          <w:t xml:space="preserve"> </w:t>
        </w:r>
      </w:ins>
      <w:r>
        <w:t xml:space="preserve">mit mechanischer Sicherung </w:t>
      </w:r>
      <w:r w:rsidRPr="006D5374">
        <w:t>und eine Dichtung mit einem nichtbrennbaren Stoff</w:t>
      </w:r>
      <w:r>
        <w:t>.</w:t>
      </w:r>
    </w:p>
    <w:commentRangeStart w:id="251"/>
    <w:p w14:paraId="31D26C7E" w14:textId="77777777" w:rsidR="0006516D" w:rsidRPr="00E81B1B" w:rsidRDefault="0006516D" w:rsidP="0006516D">
      <w:pPr>
        <w:spacing w:after="240"/>
      </w:pPr>
      <w:r>
        <w:fldChar w:fldCharType="begin"/>
      </w:r>
      <w:r>
        <w:instrText xml:space="preserve"> REF _Ref100412885 \h </w:instrText>
      </w:r>
      <w:r>
        <w:fldChar w:fldCharType="separate"/>
      </w:r>
      <w:r>
        <w:t xml:space="preserve">Tabelle </w:t>
      </w:r>
      <w:r>
        <w:rPr>
          <w:noProof/>
        </w:rPr>
        <w:t>1</w:t>
      </w:r>
      <w:r>
        <w:fldChar w:fldCharType="end"/>
      </w:r>
      <w:r>
        <w:t xml:space="preserve"> </w:t>
      </w:r>
      <w:r w:rsidRPr="00E81B1B">
        <w:t xml:space="preserve">bietet einen Überblick über die </w:t>
      </w:r>
      <w:r>
        <w:t>Eingangsp</w:t>
      </w:r>
      <w:r w:rsidRPr="00E81B1B">
        <w:t>arameter</w:t>
      </w:r>
      <w:r>
        <w:t xml:space="preserve">, die bei dieser Voruntersuchung berücksichtigt </w:t>
      </w:r>
      <w:proofErr w:type="gramStart"/>
      <w:r>
        <w:t>wurd</w:t>
      </w:r>
      <w:commentRangeEnd w:id="251"/>
      <w:proofErr w:type="gramEnd"/>
      <w:r w:rsidR="009A3F88">
        <w:rPr>
          <w:rStyle w:val="Kommentarzeichen"/>
        </w:rPr>
        <w:commentReference w:id="251"/>
      </w:r>
      <w:r>
        <w:t>en. Diese umfassen die Spannweite, den Balkenabstand, die Querschnittsmaße von Beton und Holz sowie die Holzfestigkeit. Die Varianten, die die Nachweise für den Brandfall erfüllen sind in</w:t>
      </w:r>
      <w:r w:rsidRPr="00E81B1B">
        <w:t xml:space="preserve"> </w:t>
      </w:r>
      <w:r w:rsidRPr="00E81B1B">
        <w:fldChar w:fldCharType="begin"/>
      </w:r>
      <w:r w:rsidRPr="00E81B1B">
        <w:instrText xml:space="preserve"> REF _Ref80177686 \h </w:instrText>
      </w:r>
      <w:r w:rsidRPr="00E81B1B">
        <w:fldChar w:fldCharType="separate"/>
      </w:r>
      <w:r w:rsidRPr="00E81B1B">
        <w:t xml:space="preserve">Abbildung </w:t>
      </w:r>
      <w:r>
        <w:rPr>
          <w:noProof/>
        </w:rPr>
        <w:t>5</w:t>
      </w:r>
      <w:r w:rsidRPr="00E81B1B">
        <w:fldChar w:fldCharType="end"/>
      </w:r>
      <w:r>
        <w:t xml:space="preserve"> dargestellt.</w:t>
      </w:r>
      <w:r w:rsidRPr="00C2636A">
        <w:t xml:space="preserve"> </w:t>
      </w:r>
      <w:r w:rsidRPr="00E81B1B">
        <w:t>In der Grafik sind Kombinationen ausgeschlossen, die eine unwirtschaftlichere Variante darstellen. Ist b</w:t>
      </w:r>
      <w:r>
        <w:t>eispielsweise</w:t>
      </w:r>
      <w:r w:rsidRPr="00E81B1B">
        <w:t xml:space="preserve"> ein Balken b/h=200/240 in GL24h möglich, werden bei gleichem Balkenquerschnitt höhere </w:t>
      </w:r>
      <w:r>
        <w:t>Festigkeitsklassen</w:t>
      </w:r>
      <w:r w:rsidRPr="00E81B1B">
        <w:t xml:space="preserve"> zunächst ausgeschlossen.</w:t>
      </w:r>
    </w:p>
    <w:p w14:paraId="0CA5A478" w14:textId="77777777" w:rsidR="0006516D" w:rsidRPr="00E81B1B" w:rsidRDefault="0006516D" w:rsidP="0006516D">
      <w:commentRangeStart w:id="252"/>
      <w:r w:rsidRPr="00E81B1B">
        <w:rPr>
          <w:noProof/>
          <w:lang w:eastAsia="de-DE"/>
        </w:rPr>
        <w:drawing>
          <wp:inline distT="0" distB="0" distL="0" distR="0" wp14:anchorId="168A8423" wp14:editId="5AFBF58D">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252"/>
      <w:r>
        <w:rPr>
          <w:rStyle w:val="Kommentarzeichen"/>
        </w:rPr>
        <w:commentReference w:id="252"/>
      </w:r>
    </w:p>
    <w:p w14:paraId="49A33DE6" w14:textId="77777777" w:rsidR="0006516D" w:rsidRDefault="0006516D" w:rsidP="0006516D">
      <w:pPr>
        <w:pStyle w:val="Beschriftung"/>
      </w:pPr>
      <w:bookmarkStart w:id="253" w:name="_Ref80177686"/>
      <w:bookmarkStart w:id="254" w:name="_Toc96874642"/>
      <w:r w:rsidRPr="00E81B1B">
        <w:t xml:space="preserve">Abbildung </w:t>
      </w:r>
      <w:r>
        <w:fldChar w:fldCharType="begin"/>
      </w:r>
      <w:r>
        <w:instrText>SEQ Abbildung \* ARABIC</w:instrText>
      </w:r>
      <w:r>
        <w:fldChar w:fldCharType="separate"/>
      </w:r>
      <w:r>
        <w:rPr>
          <w:noProof/>
        </w:rPr>
        <w:t>5</w:t>
      </w:r>
      <w:r>
        <w:fldChar w:fldCharType="end"/>
      </w:r>
      <w:bookmarkEnd w:id="253"/>
      <w:r w:rsidRPr="00E81B1B">
        <w:t xml:space="preserve"> </w:t>
      </w:r>
      <w:bookmarkEnd w:id="254"/>
      <w:r>
        <w:t>Ergebnisse der Voruntersuchung zur Bemessung von Holz-Beton-Verbundkonstruktionen: Maße und Festigkeiten von Holzbalken, die die Nachweise im Brandfall erfüllen</w:t>
      </w:r>
    </w:p>
    <w:p w14:paraId="46E74BEB" w14:textId="4C243E15" w:rsidR="00445FBB" w:rsidRDefault="41FEC304" w:rsidP="00C92088">
      <w:pPr>
        <w:pStyle w:val="berschrift2"/>
        <w:numPr>
          <w:ilvl w:val="1"/>
          <w:numId w:val="43"/>
        </w:numPr>
      </w:pPr>
      <w:r>
        <w:t>Ergebnisse der Parameterstudie</w:t>
      </w:r>
      <w:bookmarkEnd w:id="236"/>
      <w:bookmarkEnd w:id="237"/>
      <w:bookmarkEnd w:id="238"/>
      <w:bookmarkEnd w:id="239"/>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2BBBCF7E" w14:textId="6FF26E88" w:rsidR="6E7E6C3D" w:rsidRPr="000D2C2C" w:rsidRDefault="4C11F93A" w:rsidP="00C92088">
      <w:pPr>
        <w:pStyle w:val="berschrift"/>
        <w:numPr>
          <w:ilvl w:val="0"/>
          <w:numId w:val="43"/>
        </w:numPr>
      </w:pPr>
      <w:bookmarkStart w:id="255" w:name="_Toc92091693"/>
      <w:bookmarkStart w:id="256" w:name="_Toc92092135"/>
      <w:bookmarkStart w:id="257" w:name="_Toc92092247"/>
      <w:bookmarkStart w:id="258" w:name="_Ref93171349"/>
      <w:bookmarkStart w:id="259" w:name="_Toc96874567"/>
      <w:r w:rsidRPr="000D2C2C">
        <w:lastRenderedPageBreak/>
        <w:t xml:space="preserve">Versuchsprogramm </w:t>
      </w:r>
      <w:bookmarkEnd w:id="255"/>
      <w:bookmarkEnd w:id="256"/>
      <w:bookmarkEnd w:id="257"/>
      <w:r w:rsidR="005568B2">
        <w:t>Holz-Beton-Verbund-Decken</w:t>
      </w:r>
      <w:bookmarkEnd w:id="258"/>
      <w:bookmarkEnd w:id="259"/>
    </w:p>
    <w:p w14:paraId="28702FAE" w14:textId="3DEDF257" w:rsidR="005568B2" w:rsidRDefault="00E24A22" w:rsidP="6E7E6C3D">
      <w:r w:rsidRPr="00E81B1B">
        <w:t xml:space="preserve">Die Forschung und Entwicklung </w:t>
      </w:r>
      <w:commentRangeStart w:id="260"/>
      <w:commentRangeEnd w:id="260"/>
      <w:r w:rsidR="00B4207C">
        <w:commentReference w:id="260"/>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261" w:name="_Toc96874568"/>
      <w:r>
        <w:t>Abweichungen vom Versuchsprogramm der Verbindungsmittel</w:t>
      </w:r>
      <w:bookmarkEnd w:id="261"/>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6C2FD8DA" w:rsidR="009E7667" w:rsidRDefault="009E7667" w:rsidP="009E7667">
      <w:pPr>
        <w:pStyle w:val="Beschriftung"/>
      </w:pPr>
      <w:bookmarkStart w:id="262" w:name="_Ref97987103"/>
      <w:bookmarkStart w:id="263"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E72ED">
        <w:rPr>
          <w:noProof/>
        </w:rPr>
        <w:t>6</w:t>
      </w:r>
      <w:r w:rsidR="002C49CE">
        <w:rPr>
          <w:noProof/>
        </w:rPr>
        <w:fldChar w:fldCharType="end"/>
      </w:r>
      <w:bookmarkEnd w:id="262"/>
      <w:r>
        <w:t xml:space="preserve"> Übersicht über das Versuchsprogramm nach Antrag und das ausgeführte Versuchsprogramm (durchgeführt / beantragt)</w:t>
      </w:r>
      <w:bookmarkEnd w:id="263"/>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2"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3"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264" w:name="_Toc96874569"/>
      <w:r>
        <w:t>Abweichungen vom Versuchsprogramm zur Herstellung der Deckenscheibe</w:t>
      </w:r>
      <w:bookmarkEnd w:id="264"/>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265" w:name="_Ref82253047"/>
      <w:bookmarkStart w:id="266" w:name="_Toc92091694"/>
      <w:bookmarkStart w:id="267" w:name="_Toc92092136"/>
      <w:bookmarkStart w:id="268" w:name="_Toc92092248"/>
      <w:bookmarkStart w:id="269" w:name="_Toc96874570"/>
      <w:r>
        <w:t>Versuche an geschraubten Holz-Beton-Verbundkörpern</w:t>
      </w:r>
      <w:bookmarkEnd w:id="265"/>
      <w:bookmarkEnd w:id="266"/>
      <w:bookmarkEnd w:id="267"/>
      <w:bookmarkEnd w:id="268"/>
      <w:bookmarkEnd w:id="269"/>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270"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6">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1FFA7A6A" w:rsidR="00634E1F" w:rsidRPr="00E81B1B" w:rsidRDefault="00634E1F" w:rsidP="00634E1F">
            <w:pPr>
              <w:pStyle w:val="Beschriftung"/>
            </w:pPr>
            <w:bookmarkStart w:id="271" w:name="_Ref26196046"/>
            <w:bookmarkStart w:id="272" w:name="_Ref79770831"/>
            <w:bookmarkStart w:id="273" w:name="_Toc96874646"/>
            <w:r w:rsidRPr="00E81B1B">
              <w:t xml:space="preserve">Abbildung </w:t>
            </w:r>
            <w:r>
              <w:fldChar w:fldCharType="begin"/>
            </w:r>
            <w:r>
              <w:instrText>SEQ Abbildung \* ARABIC</w:instrText>
            </w:r>
            <w:r>
              <w:fldChar w:fldCharType="separate"/>
            </w:r>
            <w:r w:rsidR="00D41CAF">
              <w:rPr>
                <w:noProof/>
              </w:rPr>
              <w:t>9</w:t>
            </w:r>
            <w:r>
              <w:fldChar w:fldCharType="end"/>
            </w:r>
            <w:bookmarkEnd w:id="270"/>
            <w:bookmarkEnd w:id="271"/>
            <w:bookmarkEnd w:id="272"/>
            <w:r w:rsidRPr="00E81B1B">
              <w:t xml:space="preserve"> Schraubverbindung mit dem FT Verbinder von Würth (Quelle: eshop.wuerth.de)</w:t>
            </w:r>
            <w:bookmarkEnd w:id="273"/>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7">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274" w:name="_Ref24642536"/>
          </w:p>
          <w:p w14:paraId="21B3090B" w14:textId="611404C6" w:rsidR="00634E1F" w:rsidRPr="00E81B1B" w:rsidRDefault="00634E1F" w:rsidP="00634E1F">
            <w:pPr>
              <w:pStyle w:val="Beschriftung"/>
            </w:pPr>
            <w:bookmarkStart w:id="275" w:name="_Ref79770889"/>
            <w:bookmarkStart w:id="276" w:name="_Toc96874647"/>
            <w:r w:rsidRPr="00E81B1B">
              <w:t xml:space="preserve">Abbildung </w:t>
            </w:r>
            <w:r>
              <w:fldChar w:fldCharType="begin"/>
            </w:r>
            <w:r>
              <w:instrText>SEQ Abbildung \* ARABIC</w:instrText>
            </w:r>
            <w:r>
              <w:fldChar w:fldCharType="separate"/>
            </w:r>
            <w:r w:rsidR="00D41CAF">
              <w:rPr>
                <w:noProof/>
              </w:rPr>
              <w:t>10</w:t>
            </w:r>
            <w:r>
              <w:fldChar w:fldCharType="end"/>
            </w:r>
            <w:bookmarkEnd w:id="274"/>
            <w:bookmarkEnd w:id="275"/>
            <w:r w:rsidRPr="00E81B1B">
              <w:t xml:space="preserve"> Herstellungsschema des Schraubverbunds mit lokalem Verguss (eigene Abbildung)</w:t>
            </w:r>
            <w:bookmarkEnd w:id="276"/>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277"/>
      <w:r w:rsidRPr="00E81B1B">
        <w:t>w</w:t>
      </w:r>
      <w:r w:rsidR="00DD223F">
        <w:t>u</w:t>
      </w:r>
      <w:r w:rsidRPr="00E81B1B">
        <w:t>rd</w:t>
      </w:r>
      <w:commentRangeEnd w:id="277"/>
      <w:r w:rsidR="00DD223F">
        <w:t>e</w:t>
      </w:r>
      <w:r>
        <w:commentReference w:id="277"/>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278" w:name="_Ref79770325"/>
            <w:r w:rsidRPr="00E81B1B">
              <w:t xml:space="preserve">Gl. </w:t>
            </w:r>
            <w:r>
              <w:fldChar w:fldCharType="begin"/>
            </w:r>
            <w:r>
              <w:instrText>SEQ Formel \* ARABIC</w:instrText>
            </w:r>
            <w:r>
              <w:fldChar w:fldCharType="separate"/>
            </w:r>
            <w:r w:rsidR="004B23CB">
              <w:rPr>
                <w:noProof/>
              </w:rPr>
              <w:t>6</w:t>
            </w:r>
            <w:r>
              <w:fldChar w:fldCharType="end"/>
            </w:r>
            <w:bookmarkEnd w:id="278"/>
          </w:p>
        </w:tc>
      </w:tr>
      <w:tr w:rsidR="002A78D1" w:rsidRPr="00E81B1B" w14:paraId="2F04B361" w14:textId="77777777" w:rsidTr="00634E1F">
        <w:trPr>
          <w:trHeight w:val="710"/>
        </w:trPr>
        <w:tc>
          <w:tcPr>
            <w:tcW w:w="9351" w:type="dxa"/>
            <w:vAlign w:val="center"/>
          </w:tcPr>
          <w:p w14:paraId="618530CE" w14:textId="5CEF4EB3"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279" w:name="_Ref79770328"/>
            <w:r w:rsidRPr="00E81B1B">
              <w:t xml:space="preserve">Gl. </w:t>
            </w:r>
            <w:r>
              <w:fldChar w:fldCharType="begin"/>
            </w:r>
            <w:r>
              <w:instrText>SEQ Formel \* ARABIC</w:instrText>
            </w:r>
            <w:r>
              <w:fldChar w:fldCharType="separate"/>
            </w:r>
            <w:r w:rsidR="004B23CB">
              <w:rPr>
                <w:noProof/>
              </w:rPr>
              <w:t>7</w:t>
            </w:r>
            <w:r>
              <w:fldChar w:fldCharType="end"/>
            </w:r>
            <w:bookmarkEnd w:id="279"/>
          </w:p>
        </w:tc>
      </w:tr>
      <w:tr w:rsidR="002A78D1" w:rsidRPr="00E81B1B" w14:paraId="16FDA18D" w14:textId="77777777" w:rsidTr="00634E1F">
        <w:trPr>
          <w:trHeight w:val="745"/>
        </w:trPr>
        <w:tc>
          <w:tcPr>
            <w:tcW w:w="9351" w:type="dxa"/>
            <w:vAlign w:val="center"/>
          </w:tcPr>
          <w:p w14:paraId="62626D8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280" w:name="_Ref79770418"/>
            <w:r w:rsidRPr="00E81B1B">
              <w:t xml:space="preserve">Gl. </w:t>
            </w:r>
            <w:r>
              <w:fldChar w:fldCharType="begin"/>
            </w:r>
            <w:r>
              <w:instrText>SEQ Formel \* ARABIC</w:instrText>
            </w:r>
            <w:r>
              <w:fldChar w:fldCharType="separate"/>
            </w:r>
            <w:r w:rsidR="004B23CB">
              <w:rPr>
                <w:noProof/>
              </w:rPr>
              <w:t>8</w:t>
            </w:r>
            <w:r>
              <w:fldChar w:fldCharType="end"/>
            </w:r>
            <w:bookmarkEnd w:id="280"/>
          </w:p>
        </w:tc>
      </w:tr>
      <w:tr w:rsidR="002A78D1" w:rsidRPr="00E81B1B" w14:paraId="569D491B" w14:textId="77777777" w:rsidTr="00634E1F">
        <w:trPr>
          <w:trHeight w:val="544"/>
        </w:trPr>
        <w:tc>
          <w:tcPr>
            <w:tcW w:w="9351" w:type="dxa"/>
            <w:vAlign w:val="center"/>
          </w:tcPr>
          <w:p w14:paraId="1B2B5765"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281" w:name="_Ref79770444"/>
            <w:r w:rsidRPr="00E81B1B">
              <w:t xml:space="preserve">Gl. </w:t>
            </w:r>
            <w:r>
              <w:fldChar w:fldCharType="begin"/>
            </w:r>
            <w:r>
              <w:instrText>SEQ Formel \* ARABIC</w:instrText>
            </w:r>
            <w:r>
              <w:fldChar w:fldCharType="separate"/>
            </w:r>
            <w:r w:rsidR="004B23CB">
              <w:rPr>
                <w:noProof/>
              </w:rPr>
              <w:t>9</w:t>
            </w:r>
            <w:r>
              <w:fldChar w:fldCharType="end"/>
            </w:r>
            <w:bookmarkEnd w:id="281"/>
          </w:p>
        </w:tc>
      </w:tr>
      <w:tr w:rsidR="002A78D1" w:rsidRPr="00E81B1B" w14:paraId="4D7BE8AF" w14:textId="77777777" w:rsidTr="00634E1F">
        <w:trPr>
          <w:trHeight w:val="544"/>
        </w:trPr>
        <w:tc>
          <w:tcPr>
            <w:tcW w:w="9351" w:type="dxa"/>
            <w:vAlign w:val="center"/>
          </w:tcPr>
          <w:p w14:paraId="6B0A7B81"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282" w:name="_Ref79770492"/>
            <w:r w:rsidRPr="00E81B1B">
              <w:t xml:space="preserve">Gl. </w:t>
            </w:r>
            <w:r>
              <w:fldChar w:fldCharType="begin"/>
            </w:r>
            <w:r>
              <w:instrText>SEQ Formel \* ARABIC</w:instrText>
            </w:r>
            <w:r>
              <w:fldChar w:fldCharType="separate"/>
            </w:r>
            <w:r w:rsidR="004B23CB">
              <w:rPr>
                <w:noProof/>
              </w:rPr>
              <w:t>10</w:t>
            </w:r>
            <w:r>
              <w:fldChar w:fldCharType="end"/>
            </w:r>
            <w:bookmarkEnd w:id="282"/>
          </w:p>
        </w:tc>
      </w:tr>
      <w:tr w:rsidR="002A78D1" w:rsidRPr="00E81B1B" w14:paraId="6453B6D6" w14:textId="77777777" w:rsidTr="00634E1F">
        <w:trPr>
          <w:trHeight w:val="433"/>
        </w:trPr>
        <w:tc>
          <w:tcPr>
            <w:tcW w:w="9351" w:type="dxa"/>
            <w:vAlign w:val="center"/>
          </w:tcPr>
          <w:p w14:paraId="259A5E5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283" w:name="_Ref79770391"/>
            <w:r w:rsidRPr="00E81B1B">
              <w:t xml:space="preserve">Gl. </w:t>
            </w:r>
            <w:r>
              <w:fldChar w:fldCharType="begin"/>
            </w:r>
            <w:r>
              <w:instrText>SEQ Formel \* ARABIC</w:instrText>
            </w:r>
            <w:r>
              <w:fldChar w:fldCharType="separate"/>
            </w:r>
            <w:r w:rsidR="004B23CB">
              <w:rPr>
                <w:noProof/>
              </w:rPr>
              <w:t>11</w:t>
            </w:r>
            <w:r>
              <w:fldChar w:fldCharType="end"/>
            </w:r>
            <w:bookmarkEnd w:id="283"/>
          </w:p>
        </w:tc>
      </w:tr>
    </w:tbl>
    <w:p w14:paraId="1C049FA4" w14:textId="00D8584A" w:rsidR="002A78D1" w:rsidRPr="00E81B1B" w:rsidRDefault="002A78D1" w:rsidP="002A78D1">
      <w:r w:rsidRPr="6EB7351C">
        <w:t>Um auf den Einbau der FT-V</w:t>
      </w:r>
      <w:commentRangeStart w:id="284"/>
      <w:r w:rsidRPr="6EB7351C">
        <w:t>erbinder verzichten zu können und somit Material und Aufwand zu reduzieren w</w:t>
      </w:r>
      <w:r w:rsidR="00543CCB">
        <w:t>urde</w:t>
      </w:r>
      <w:r w:rsidRPr="6EB7351C">
        <w:t xml:space="preserve"> ein lokaler Verguss der </w:t>
      </w:r>
      <w:r w:rsidR="085EDD68" w:rsidRPr="6EB7351C">
        <w:t>V</w:t>
      </w:r>
      <w:commentRangeEnd w:id="284"/>
      <w:r>
        <w:commentReference w:id="284"/>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285"/>
      <w:r w:rsidRPr="6EB7351C">
        <w:t>verlegt werden</w:t>
      </w:r>
      <w:commentRangeEnd w:id="285"/>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285"/>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286" w:name="_Toc92091695"/>
      <w:bookmarkStart w:id="287" w:name="_Toc92092137"/>
      <w:bookmarkStart w:id="288" w:name="_Toc92092249"/>
    </w:p>
    <w:p w14:paraId="75F4FCE3" w14:textId="4E36C2D9" w:rsidR="00E057EF" w:rsidRDefault="2303D03D" w:rsidP="00C92088">
      <w:pPr>
        <w:pStyle w:val="berschrift2"/>
        <w:numPr>
          <w:ilvl w:val="1"/>
          <w:numId w:val="43"/>
        </w:numPr>
      </w:pPr>
      <w:bookmarkStart w:id="289" w:name="_Toc96874571"/>
      <w:r>
        <w:t>Scherversuche an geschraubten Holz-Beton-Verbundkörpern</w:t>
      </w:r>
      <w:bookmarkEnd w:id="286"/>
      <w:bookmarkEnd w:id="287"/>
      <w:bookmarkEnd w:id="288"/>
      <w:bookmarkEnd w:id="289"/>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290"/>
      <w:commentRangeEnd w:id="290"/>
      <w:r w:rsidR="004C1276">
        <w:rPr>
          <w:rStyle w:val="Kommentarzeichen"/>
        </w:rPr>
        <w:commentReference w:id="290"/>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4B1D2DE6" w:rsidR="000A484B" w:rsidRPr="00E81B1B" w:rsidRDefault="000A484B" w:rsidP="000A484B">
      <w:pPr>
        <w:pStyle w:val="Beschriftung"/>
        <w:rPr>
          <w:sz w:val="22"/>
          <w:szCs w:val="22"/>
        </w:rPr>
      </w:pPr>
      <w:bookmarkStart w:id="291" w:name="_Toc92091857"/>
      <w:r w:rsidRPr="00E81B1B">
        <w:t xml:space="preserve">Tabelle </w:t>
      </w:r>
      <w:r w:rsidRPr="00E81B1B">
        <w:fldChar w:fldCharType="begin"/>
      </w:r>
      <w:r w:rsidRPr="00E81B1B">
        <w:instrText>SEQ Tabelle \* ARABIC</w:instrText>
      </w:r>
      <w:r w:rsidRPr="00E81B1B">
        <w:fldChar w:fldCharType="separate"/>
      </w:r>
      <w:r w:rsidR="004E72ED">
        <w:rPr>
          <w:noProof/>
        </w:rPr>
        <w:t>7</w:t>
      </w:r>
      <w:r w:rsidRPr="00E81B1B">
        <w:fldChar w:fldCharType="end"/>
      </w:r>
      <w:r w:rsidRPr="00E81B1B">
        <w:t xml:space="preserve"> Übersicht </w:t>
      </w:r>
      <w:commentRangeStart w:id="292"/>
      <w:r w:rsidRPr="00E81B1B">
        <w:t>über</w:t>
      </w:r>
      <w:commentRangeEnd w:id="292"/>
      <w:r>
        <w:commentReference w:id="292"/>
      </w:r>
      <w:r w:rsidRPr="00E81B1B">
        <w:t xml:space="preserve"> die </w:t>
      </w:r>
      <w:commentRangeStart w:id="293"/>
      <w:r w:rsidRPr="00E81B1B">
        <w:t>Schraubenversuche</w:t>
      </w:r>
      <w:commentRangeEnd w:id="293"/>
      <w:r>
        <w:commentReference w:id="293"/>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291"/>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04144A7E" w14:textId="77777777" w:rsidR="000A484B" w:rsidRPr="00883811" w:rsidRDefault="000A484B" w:rsidP="006B33BB">
            <w:pPr>
              <w:spacing w:after="240"/>
              <w:jc w:val="center"/>
              <w:rPr>
                <w:sz w:val="18"/>
                <w:szCs w:val="18"/>
              </w:rPr>
            </w:pPr>
            <w:bookmarkStart w:id="294" w:name="RANGE!I2"/>
            <w:r w:rsidRPr="00883811">
              <w:rPr>
                <w:sz w:val="18"/>
                <w:szCs w:val="18"/>
              </w:rPr>
              <w:t>1</w:t>
            </w:r>
            <w:bookmarkEnd w:id="294"/>
            <w:r w:rsidRPr="00883811">
              <w:rPr>
                <w:sz w:val="18"/>
                <w:szCs w:val="18"/>
              </w:rPr>
              <w:t>3.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6C218721"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7C74508C"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5A2E26EE"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6B94B43A"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77777777" w:rsidR="000A484B" w:rsidRPr="00883811" w:rsidRDefault="000A484B" w:rsidP="006B33BB">
            <w:pPr>
              <w:spacing w:after="240"/>
              <w:jc w:val="center"/>
              <w:rPr>
                <w:sz w:val="18"/>
                <w:szCs w:val="18"/>
              </w:rPr>
            </w:pPr>
            <w:r w:rsidRPr="00883811">
              <w:rPr>
                <w:sz w:val="18"/>
                <w:szCs w:val="18"/>
              </w:rPr>
              <w:t>14.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77777777" w:rsidR="000A484B" w:rsidRPr="00883811" w:rsidRDefault="000A484B" w:rsidP="006B33BB">
            <w:pPr>
              <w:spacing w:after="240"/>
              <w:jc w:val="center"/>
              <w:rPr>
                <w:sz w:val="18"/>
                <w:szCs w:val="18"/>
              </w:rPr>
            </w:pPr>
            <w:r w:rsidRPr="00883811">
              <w:rPr>
                <w:sz w:val="18"/>
                <w:szCs w:val="18"/>
              </w:rPr>
              <w:t>21.20</w:t>
            </w:r>
          </w:p>
        </w:tc>
      </w:tr>
    </w:tbl>
    <w:p w14:paraId="03B2D521" w14:textId="2B823B1E" w:rsidR="000A484B" w:rsidRDefault="000A484B" w:rsidP="007B3309">
      <w:pPr>
        <w:spacing w:after="240"/>
      </w:pPr>
      <w:r w:rsidRPr="00E81B1B">
        <w:rPr>
          <w:szCs w:val="24"/>
        </w:rPr>
        <w:fldChar w:fldCharType="end"/>
      </w:r>
    </w:p>
    <w:p w14:paraId="18686D2F" w14:textId="493F8E48" w:rsidR="00871883" w:rsidRDefault="002A78D1" w:rsidP="004C1276">
      <w:bookmarkStart w:id="295" w:name="_Ref24727360"/>
      <w:bookmarkStart w:id="296" w:name="_Ref94458069"/>
      <w:bookmarkStart w:id="297" w:name="_Toc96874717"/>
      <w:r w:rsidRPr="00E81B1B">
        <w:t xml:space="preserve">Tabelle </w:t>
      </w:r>
      <w:r w:rsidRPr="00E81B1B">
        <w:fldChar w:fldCharType="begin"/>
      </w:r>
      <w:r w:rsidRPr="00E81B1B">
        <w:instrText>SEQ Tabelle \* ARABIC</w:instrText>
      </w:r>
      <w:r w:rsidRPr="00E81B1B">
        <w:fldChar w:fldCharType="separate"/>
      </w:r>
      <w:r w:rsidR="004E72ED">
        <w:rPr>
          <w:noProof/>
        </w:rPr>
        <w:t>8</w:t>
      </w:r>
      <w:r w:rsidRPr="00E81B1B">
        <w:fldChar w:fldCharType="end"/>
      </w:r>
      <w:bookmarkEnd w:id="295"/>
      <w:r w:rsidRPr="00E81B1B">
        <w:t xml:space="preserve"> Übersicht </w:t>
      </w:r>
      <w:commentRangeStart w:id="298"/>
      <w:r w:rsidRPr="00E81B1B">
        <w:t>über</w:t>
      </w:r>
      <w:commentRangeEnd w:id="298"/>
      <w:r>
        <w:commentReference w:id="298"/>
      </w:r>
      <w:r w:rsidRPr="00E81B1B">
        <w:t xml:space="preserve"> die </w:t>
      </w:r>
      <w:commentRangeStart w:id="299"/>
      <w:r w:rsidRPr="00E81B1B">
        <w:t>Schraubenversuche</w:t>
      </w:r>
      <w:commentRangeEnd w:id="299"/>
      <w:r>
        <w:commentReference w:id="299"/>
      </w:r>
      <w:r w:rsidRPr="00E81B1B">
        <w:t xml:space="preserve"> (je drei Probekörper pro Serie</w:t>
      </w:r>
      <w:bookmarkEnd w:id="296"/>
      <w:r w:rsidR="00615B6B">
        <w:t>.</w:t>
      </w:r>
      <w:r w:rsidR="00615B6B">
        <w:rPr>
          <w:rStyle w:val="Kommentarzeichen"/>
        </w:rPr>
        <w:t xml:space="preserve"> </w:t>
      </w:r>
      <w:commentRangeStart w:id="300"/>
      <w:commentRangeEnd w:id="300"/>
      <w:r w:rsidR="00767333">
        <w:rPr>
          <w:rStyle w:val="Kommentarzeichen"/>
        </w:rPr>
        <w:commentReference w:id="300"/>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301"/>
      <w:proofErr w:type="spellStart"/>
      <w:r w:rsidR="004C1276" w:rsidRPr="18B1E0E3">
        <w:t>F</w:t>
      </w:r>
      <w:r w:rsidR="004C1276" w:rsidRPr="18B1E0E3">
        <w:rPr>
          <w:vertAlign w:val="subscript"/>
        </w:rPr>
        <w:t>tens</w:t>
      </w:r>
      <w:commentRangeEnd w:id="301"/>
      <w:proofErr w:type="spellEnd"/>
      <w:r w:rsidR="004C1276">
        <w:commentReference w:id="301"/>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297"/>
    </w:p>
    <w:p w14:paraId="480C932E" w14:textId="61F8BE19" w:rsidR="004C1276" w:rsidRPr="00E81B1B" w:rsidRDefault="004C1276" w:rsidP="004C1276">
      <w:commentRangeStart w:id="302"/>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302"/>
      <w:r w:rsidR="00883811">
        <w:rPr>
          <w:rStyle w:val="Kommentarzeichen"/>
        </w:rPr>
        <w:commentReference w:id="302"/>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6067B2"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303" w:name="_Ref24724038"/>
            <w:r w:rsidRPr="00E81B1B">
              <w:t xml:space="preserve">Gl. </w:t>
            </w:r>
            <w:r>
              <w:fldChar w:fldCharType="begin"/>
            </w:r>
            <w:r>
              <w:instrText>SEQ Formel \* ARABIC</w:instrText>
            </w:r>
            <w:r>
              <w:fldChar w:fldCharType="separate"/>
            </w:r>
            <w:r w:rsidR="004B23CB">
              <w:rPr>
                <w:noProof/>
              </w:rPr>
              <w:t>12</w:t>
            </w:r>
            <w:r>
              <w:fldChar w:fldCharType="end"/>
            </w:r>
            <w:bookmarkEnd w:id="303"/>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304"/>
      <w:r w:rsidRPr="18B1E0E3">
        <w:t>zeigt</w:t>
      </w:r>
      <w:commentRangeEnd w:id="304"/>
      <w:r>
        <w:commentReference w:id="304"/>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305"/>
      <w:commentRangeStart w:id="306"/>
      <w:commentRangeStart w:id="307"/>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8">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305"/>
      <w:commentRangeEnd w:id="307"/>
      <w:r w:rsidR="00767333">
        <w:rPr>
          <w:rStyle w:val="Kommentarzeichen"/>
        </w:rPr>
        <w:commentReference w:id="305"/>
      </w:r>
      <w:commentRangeEnd w:id="306"/>
      <w:r w:rsidR="00767333">
        <w:rPr>
          <w:rStyle w:val="Kommentarzeichen"/>
        </w:rPr>
        <w:commentReference w:id="306"/>
      </w:r>
      <w:r w:rsidR="00767333">
        <w:rPr>
          <w:rStyle w:val="Kommentarzeichen"/>
        </w:rPr>
        <w:commentReference w:id="307"/>
      </w:r>
    </w:p>
    <w:p w14:paraId="76BEEC01" w14:textId="3312C078" w:rsidR="00492FF4" w:rsidRPr="00E81B1B" w:rsidRDefault="00634E1F" w:rsidP="00634E1F">
      <w:pPr>
        <w:pStyle w:val="Beschriftung"/>
      </w:pPr>
      <w:bookmarkStart w:id="308" w:name="_Ref79771080"/>
      <w:bookmarkStart w:id="309" w:name="_Toc96874648"/>
      <w:r w:rsidRPr="00E81B1B">
        <w:t xml:space="preserve">Abbildung </w:t>
      </w:r>
      <w:r>
        <w:fldChar w:fldCharType="begin"/>
      </w:r>
      <w:r>
        <w:instrText>SEQ Abbildung \* ARABIC</w:instrText>
      </w:r>
      <w:r>
        <w:fldChar w:fldCharType="separate"/>
      </w:r>
      <w:r w:rsidR="00D41CAF">
        <w:rPr>
          <w:noProof/>
        </w:rPr>
        <w:t>11</w:t>
      </w:r>
      <w:r>
        <w:fldChar w:fldCharType="end"/>
      </w:r>
      <w:bookmarkEnd w:id="308"/>
      <w:r w:rsidRPr="00E81B1B">
        <w:t xml:space="preserve"> </w:t>
      </w:r>
      <w:commentRangeStart w:id="310"/>
      <w:r w:rsidRPr="00E81B1B">
        <w:t>Prüfkörpergeometrie</w:t>
      </w:r>
      <w:commentRangeEnd w:id="310"/>
      <w:r>
        <w:commentReference w:id="310"/>
      </w:r>
      <w:r w:rsidRPr="00E81B1B">
        <w:t xml:space="preserve"> der geschraubten Scherversuchskörper</w:t>
      </w:r>
      <w:bookmarkEnd w:id="309"/>
    </w:p>
    <w:p w14:paraId="7B69D9D9" w14:textId="32EA4A77" w:rsidR="00E057EF" w:rsidRPr="00E81B1B" w:rsidRDefault="5621AB4B" w:rsidP="00C92088">
      <w:pPr>
        <w:pStyle w:val="berschrift3"/>
        <w:numPr>
          <w:ilvl w:val="2"/>
          <w:numId w:val="43"/>
        </w:numPr>
        <w:rPr>
          <w:noProof w:val="0"/>
          <w:lang w:val="de-DE"/>
        </w:rPr>
      </w:pPr>
      <w:bookmarkStart w:id="311" w:name="_Toc92091696"/>
      <w:bookmarkStart w:id="312" w:name="_Toc92092138"/>
      <w:bookmarkStart w:id="313" w:name="_Toc92092250"/>
      <w:bookmarkStart w:id="314"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311"/>
      <w:bookmarkEnd w:id="312"/>
      <w:bookmarkEnd w:id="313"/>
      <w:bookmarkEnd w:id="314"/>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9"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0"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4251268C" w:rsidR="00235D8A" w:rsidRPr="00E81B1B" w:rsidRDefault="00235D8A" w:rsidP="00235D8A">
            <w:pPr>
              <w:pStyle w:val="Beschriftung"/>
            </w:pPr>
            <w:bookmarkStart w:id="315" w:name="_Ref80184492"/>
            <w:bookmarkStart w:id="316" w:name="_Toc96874649"/>
            <w:r w:rsidRPr="00E81B1B">
              <w:t xml:space="preserve">Abbildung </w:t>
            </w:r>
            <w:r>
              <w:fldChar w:fldCharType="begin"/>
            </w:r>
            <w:r>
              <w:instrText>SEQ Abbildung \* ARABIC</w:instrText>
            </w:r>
            <w:r>
              <w:fldChar w:fldCharType="separate"/>
            </w:r>
            <w:r w:rsidR="00D41CAF">
              <w:rPr>
                <w:noProof/>
              </w:rPr>
              <w:t>12</w:t>
            </w:r>
            <w:r>
              <w:fldChar w:fldCharType="end"/>
            </w:r>
            <w:bookmarkEnd w:id="315"/>
            <w:r w:rsidRPr="00E81B1B">
              <w:t xml:space="preserve"> Scherversuchskörper mit FT-Verbindern von Würth vor der Betonage</w:t>
            </w:r>
            <w:bookmarkEnd w:id="316"/>
          </w:p>
        </w:tc>
        <w:tc>
          <w:tcPr>
            <w:tcW w:w="4530" w:type="dxa"/>
            <w:vAlign w:val="center"/>
          </w:tcPr>
          <w:p w14:paraId="7DC2BF1C" w14:textId="6A85C78C" w:rsidR="00235D8A" w:rsidRPr="00E81B1B" w:rsidRDefault="00235D8A" w:rsidP="00235D8A">
            <w:pPr>
              <w:pStyle w:val="Beschriftung"/>
            </w:pPr>
            <w:bookmarkStart w:id="317" w:name="_Ref95054683"/>
            <w:bookmarkStart w:id="318" w:name="_Ref95054677"/>
            <w:bookmarkStart w:id="319" w:name="_Toc96874650"/>
            <w:r w:rsidRPr="00E81B1B">
              <w:t xml:space="preserve">Abbildung </w:t>
            </w:r>
            <w:r>
              <w:fldChar w:fldCharType="begin"/>
            </w:r>
            <w:r>
              <w:instrText>SEQ Abbildung \* ARABIC</w:instrText>
            </w:r>
            <w:r>
              <w:fldChar w:fldCharType="separate"/>
            </w:r>
            <w:r w:rsidR="00D41CAF">
              <w:rPr>
                <w:noProof/>
              </w:rPr>
              <w:t>13</w:t>
            </w:r>
            <w:r>
              <w:fldChar w:fldCharType="end"/>
            </w:r>
            <w:bookmarkEnd w:id="317"/>
            <w:r w:rsidRPr="00E81B1B">
              <w:t xml:space="preserve"> Prüfkörper in der Prüfeinrichtung</w:t>
            </w:r>
            <w:bookmarkEnd w:id="318"/>
            <w:bookmarkEnd w:id="319"/>
          </w:p>
        </w:tc>
      </w:tr>
    </w:tbl>
    <w:p w14:paraId="57994674" w14:textId="33E3601E" w:rsidR="007C6A67" w:rsidRPr="00E81B1B" w:rsidRDefault="16E9E708" w:rsidP="00C92088">
      <w:pPr>
        <w:pStyle w:val="berschrift3"/>
        <w:numPr>
          <w:ilvl w:val="2"/>
          <w:numId w:val="43"/>
        </w:numPr>
        <w:rPr>
          <w:noProof w:val="0"/>
          <w:lang w:val="de-DE"/>
        </w:rPr>
      </w:pPr>
      <w:bookmarkStart w:id="320" w:name="_Toc96874573"/>
      <w:r w:rsidRPr="64B3F377">
        <w:rPr>
          <w:noProof w:val="0"/>
          <w:lang w:val="de-DE"/>
        </w:rPr>
        <w:t>Beobach</w:t>
      </w:r>
      <w:bookmarkStart w:id="321" w:name="_Toc92091697"/>
      <w:bookmarkStart w:id="322" w:name="_Toc92092139"/>
      <w:bookmarkStart w:id="323" w:name="_Toc92092251"/>
      <w:r w:rsidRPr="64B3F377">
        <w:rPr>
          <w:noProof w:val="0"/>
          <w:lang w:val="de-DE"/>
        </w:rPr>
        <w:t>tungen und Ergebnisse</w:t>
      </w:r>
      <w:bookmarkEnd w:id="320"/>
      <w:bookmarkEnd w:id="321"/>
      <w:bookmarkEnd w:id="322"/>
      <w:bookmarkEnd w:id="323"/>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324"/>
      <w:r w:rsidR="6DBFE0E6">
        <w:t>Gewindeausführung</w:t>
      </w:r>
      <w:commentRangeEnd w:id="324"/>
      <w:r w:rsidR="00594C2A">
        <w:commentReference w:id="324"/>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325"/>
      <w:r w:rsidRPr="00E81B1B">
        <w:t>um nahezu</w:t>
      </w:r>
      <w:commentRangeEnd w:id="325"/>
      <w:r w:rsidR="00594C2A">
        <w:commentReference w:id="325"/>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326"/>
      <w:r w:rsidRPr="00E81B1B">
        <w:t>Schrauben</w:t>
      </w:r>
      <w:commentRangeEnd w:id="326"/>
      <w:r w:rsidR="00594C2A">
        <w:commentReference w:id="326"/>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327"/>
      <w:r w:rsidRPr="00E81B1B">
        <w:t xml:space="preserve">FT- Verbinder ggf. prozessuale Vorteile </w:t>
      </w:r>
      <w:commentRangeEnd w:id="327"/>
      <w:r w:rsidR="00B75438">
        <w:commentReference w:id="327"/>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A3BA6C6" w:rsidR="006C7175" w:rsidRPr="00E81B1B" w:rsidRDefault="006C7175" w:rsidP="006C7175">
      <w:pPr>
        <w:pStyle w:val="Beschriftung"/>
      </w:pPr>
      <w:bookmarkStart w:id="328" w:name="_Ref80182684"/>
      <w:bookmarkStart w:id="329" w:name="_Toc96874651"/>
      <w:r w:rsidRPr="00E81B1B">
        <w:t xml:space="preserve">Abbildung </w:t>
      </w:r>
      <w:r>
        <w:fldChar w:fldCharType="begin"/>
      </w:r>
      <w:r>
        <w:instrText>SEQ Abbildung \* ARABIC</w:instrText>
      </w:r>
      <w:r>
        <w:fldChar w:fldCharType="separate"/>
      </w:r>
      <w:r w:rsidR="00D41CAF">
        <w:rPr>
          <w:noProof/>
        </w:rPr>
        <w:t>14</w:t>
      </w:r>
      <w:r>
        <w:fldChar w:fldCharType="end"/>
      </w:r>
      <w:bookmarkEnd w:id="328"/>
      <w:r w:rsidRPr="00E81B1B">
        <w:t xml:space="preserve"> Vergleich der Bruchlasten der Scherversuche an Schraubverbindungen</w:t>
      </w:r>
      <w:r w:rsidR="00A8170F" w:rsidRPr="00E81B1B">
        <w:t>; Angabe pro Schraube und pro mm Durchmesser</w:t>
      </w:r>
      <w:bookmarkEnd w:id="329"/>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C695422" w:rsidR="00235D8A" w:rsidRPr="00E81B1B" w:rsidRDefault="006C7175" w:rsidP="00235D8A">
      <w:pPr>
        <w:pStyle w:val="Beschriftung"/>
      </w:pPr>
      <w:bookmarkStart w:id="330" w:name="_Toc96874652"/>
      <w:r w:rsidRPr="00E81B1B">
        <w:t xml:space="preserve">Abbildung </w:t>
      </w:r>
      <w:r>
        <w:fldChar w:fldCharType="begin"/>
      </w:r>
      <w:r>
        <w:instrText>SEQ Abbildung \* ARABIC</w:instrText>
      </w:r>
      <w:r>
        <w:fldChar w:fldCharType="separate"/>
      </w:r>
      <w:r w:rsidR="00D41CAF">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33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3"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7A36FB84" w:rsidR="00235D8A" w:rsidRPr="00E81B1B" w:rsidRDefault="00235D8A" w:rsidP="00235D8A">
            <w:pPr>
              <w:pStyle w:val="Beschriftung"/>
              <w:jc w:val="center"/>
            </w:pPr>
            <w:bookmarkStart w:id="331" w:name="_Ref80186173"/>
            <w:bookmarkStart w:id="332" w:name="_Toc96874653"/>
            <w:r w:rsidRPr="00E81B1B">
              <w:lastRenderedPageBreak/>
              <w:t xml:space="preserve">Abbildung </w:t>
            </w:r>
            <w:r>
              <w:fldChar w:fldCharType="begin"/>
            </w:r>
            <w:r>
              <w:instrText>SEQ Abbildung \* ARABIC</w:instrText>
            </w:r>
            <w:r>
              <w:fldChar w:fldCharType="separate"/>
            </w:r>
            <w:r w:rsidR="00D41CAF">
              <w:rPr>
                <w:noProof/>
              </w:rPr>
              <w:t>16</w:t>
            </w:r>
            <w:r>
              <w:fldChar w:fldCharType="end"/>
            </w:r>
            <w:bookmarkEnd w:id="331"/>
            <w:r w:rsidRPr="00E81B1B">
              <w:t xml:space="preserve"> </w:t>
            </w:r>
            <w:commentRangeStart w:id="333"/>
            <w:r w:rsidRPr="00E81B1B">
              <w:t>Verschiebung</w:t>
            </w:r>
            <w:commentRangeEnd w:id="333"/>
            <w:r>
              <w:commentReference w:id="333"/>
            </w:r>
            <w:r w:rsidRPr="00E81B1B">
              <w:t xml:space="preserve"> zwischen Holz und Beton durch Herausziehen der Schrauben</w:t>
            </w:r>
            <w:bookmarkEnd w:id="332"/>
          </w:p>
        </w:tc>
        <w:tc>
          <w:tcPr>
            <w:tcW w:w="4530" w:type="dxa"/>
          </w:tcPr>
          <w:p w14:paraId="2EF0AF4F" w14:textId="147B8F5E" w:rsidR="00235D8A" w:rsidRPr="00E81B1B" w:rsidRDefault="00235D8A" w:rsidP="00235D8A">
            <w:pPr>
              <w:pStyle w:val="Beschriftung"/>
              <w:jc w:val="center"/>
            </w:pPr>
            <w:bookmarkStart w:id="334" w:name="_Ref80186137"/>
            <w:bookmarkStart w:id="335" w:name="_Toc96874654"/>
            <w:r w:rsidRPr="00E81B1B">
              <w:t xml:space="preserve">Abbildung </w:t>
            </w:r>
            <w:r>
              <w:fldChar w:fldCharType="begin"/>
            </w:r>
            <w:r>
              <w:instrText>SEQ Abbildung \* ARABIC</w:instrText>
            </w:r>
            <w:r>
              <w:fldChar w:fldCharType="separate"/>
            </w:r>
            <w:r w:rsidR="00D41CAF">
              <w:rPr>
                <w:noProof/>
              </w:rPr>
              <w:t>17</w:t>
            </w:r>
            <w:r>
              <w:fldChar w:fldCharType="end"/>
            </w:r>
            <w:bookmarkEnd w:id="334"/>
            <w:r w:rsidRPr="00E81B1B">
              <w:t xml:space="preserve"> In der Verbundfuge gerissene Schrauben</w:t>
            </w:r>
            <w:bookmarkEnd w:id="335"/>
          </w:p>
        </w:tc>
      </w:tr>
    </w:tbl>
    <w:p w14:paraId="4148B912" w14:textId="24A38B4B" w:rsidR="009F4443" w:rsidRPr="00E81B1B" w:rsidRDefault="4C11F93A" w:rsidP="00C92088">
      <w:pPr>
        <w:pStyle w:val="berschrift1"/>
        <w:numPr>
          <w:ilvl w:val="0"/>
          <w:numId w:val="43"/>
        </w:numPr>
      </w:pPr>
      <w:bookmarkStart w:id="336" w:name="_Toc92091698"/>
      <w:bookmarkStart w:id="337" w:name="_Toc92092140"/>
      <w:bookmarkStart w:id="338" w:name="_Toc92092252"/>
      <w:bookmarkStart w:id="339" w:name="_Ref93171484"/>
      <w:bookmarkStart w:id="340" w:name="_Toc96874574"/>
      <w:r>
        <w:t>Versuche an geklebten Holz-Beton-Verbund-Bauteilen</w:t>
      </w:r>
      <w:bookmarkEnd w:id="336"/>
      <w:bookmarkEnd w:id="337"/>
      <w:bookmarkEnd w:id="338"/>
      <w:bookmarkEnd w:id="339"/>
      <w:bookmarkEnd w:id="340"/>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341"/>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341"/>
      <w:r w:rsidR="003F7096">
        <w:rPr>
          <w:rStyle w:val="Kommentarzeichen"/>
        </w:rPr>
        <w:commentReference w:id="341"/>
      </w:r>
    </w:p>
    <w:p w14:paraId="4D760122" w14:textId="07061891" w:rsidR="00A118EC" w:rsidRPr="00E81B1B" w:rsidRDefault="70863812" w:rsidP="00C92088">
      <w:pPr>
        <w:pStyle w:val="berschrift2"/>
        <w:numPr>
          <w:ilvl w:val="1"/>
          <w:numId w:val="43"/>
        </w:numPr>
      </w:pPr>
      <w:bookmarkStart w:id="342" w:name="_Toc92091699"/>
      <w:bookmarkStart w:id="343" w:name="_Toc92092141"/>
      <w:bookmarkStart w:id="344" w:name="_Toc92092253"/>
      <w:bookmarkStart w:id="345" w:name="_Ref95077357"/>
      <w:bookmarkStart w:id="346" w:name="_Toc96874575"/>
      <w:r>
        <w:t>Stand der Forschung und Technik</w:t>
      </w:r>
      <w:bookmarkEnd w:id="342"/>
      <w:bookmarkEnd w:id="343"/>
      <w:bookmarkEnd w:id="344"/>
      <w:bookmarkEnd w:id="345"/>
      <w:bookmarkEnd w:id="346"/>
    </w:p>
    <w:p w14:paraId="046FF597" w14:textId="68A7342D" w:rsidR="008904CE" w:rsidRPr="00E81B1B" w:rsidRDefault="006067B2"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6067B2"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347"/>
      <w:r w:rsidR="00D84E86" w:rsidRPr="00E81B1B">
        <w:t xml:space="preserve">Feuchtklima </w:t>
      </w:r>
      <w:commentRangeEnd w:id="347"/>
      <w:r w:rsidR="0058303C">
        <w:rPr>
          <w:rStyle w:val="Kommentarzeichen"/>
        </w:rPr>
        <w:commentReference w:id="347"/>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348"/>
      <w:r w:rsidRPr="00E81B1B">
        <w:t xml:space="preserve">Das gezielte Quellen und Schwinden des Holzes </w:t>
      </w:r>
      <w:commentRangeEnd w:id="348"/>
      <w:r w:rsidR="00AB4EF3">
        <w:rPr>
          <w:rStyle w:val="Kommentarzeichen"/>
        </w:rPr>
        <w:commentReference w:id="348"/>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06EA6EEA" w:rsidR="00D84E86" w:rsidRPr="00E81B1B" w:rsidRDefault="00D84E86" w:rsidP="00D84E86">
      <w:pPr>
        <w:pStyle w:val="Beschriftung"/>
      </w:pPr>
      <w:bookmarkStart w:id="349" w:name="_Ref80025171"/>
      <w:bookmarkStart w:id="350" w:name="_Toc96874655"/>
      <w:r w:rsidRPr="00E81B1B">
        <w:t xml:space="preserve">Abbildung </w:t>
      </w:r>
      <w:r>
        <w:fldChar w:fldCharType="begin"/>
      </w:r>
      <w:r>
        <w:instrText>SEQ Abbildung \* ARABIC</w:instrText>
      </w:r>
      <w:r>
        <w:fldChar w:fldCharType="separate"/>
      </w:r>
      <w:r w:rsidR="00D41CAF">
        <w:rPr>
          <w:noProof/>
        </w:rPr>
        <w:t>18</w:t>
      </w:r>
      <w:r>
        <w:fldChar w:fldCharType="end"/>
      </w:r>
      <w:bookmarkEnd w:id="349"/>
      <w:r w:rsidRPr="00E81B1B">
        <w:t xml:space="preserve"> Schematische Abbildung des Push-Out-Versuchs und des Lastabtrags</w:t>
      </w:r>
      <w:bookmarkEnd w:id="350"/>
    </w:p>
    <w:p w14:paraId="0C4B141B" w14:textId="35FCFB3B" w:rsidR="0023306A" w:rsidRPr="00E81B1B" w:rsidRDefault="006067B2"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6067B2"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351"/>
      <w:r w:rsidR="00D50D96" w:rsidRPr="00E81B1B">
        <w:t xml:space="preserve">UHPC </w:t>
      </w:r>
      <w:commentRangeEnd w:id="351"/>
      <w:r w:rsidR="00B04B43">
        <w:rPr>
          <w:rStyle w:val="Kommentarzeichen"/>
        </w:rPr>
        <w:commentReference w:id="351"/>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352"/>
      <w:r w:rsidR="00B0206D" w:rsidRPr="00E81B1B">
        <w:t xml:space="preserve">11,45 </w:t>
      </w:r>
      <w:commentRangeEnd w:id="352"/>
      <w:r w:rsidR="005232BE">
        <w:rPr>
          <w:rStyle w:val="Kommentarzeichen"/>
        </w:rPr>
        <w:commentReference w:id="352"/>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615CDACE" w:rsidR="00246EE0" w:rsidRPr="00E81B1B" w:rsidRDefault="00246EE0" w:rsidP="00246EE0">
      <w:pPr>
        <w:pStyle w:val="Beschriftung"/>
      </w:pPr>
      <w:bookmarkStart w:id="353" w:name="_Ref82257385"/>
      <w:bookmarkStart w:id="354" w:name="_Toc96874656"/>
      <w:r w:rsidRPr="00E81B1B">
        <w:t xml:space="preserve">Abbildung </w:t>
      </w:r>
      <w:r>
        <w:fldChar w:fldCharType="begin"/>
      </w:r>
      <w:r>
        <w:instrText>SEQ Abbildung \* ARABIC</w:instrText>
      </w:r>
      <w:r>
        <w:fldChar w:fldCharType="separate"/>
      </w:r>
      <w:r w:rsidR="00D41CAF">
        <w:rPr>
          <w:noProof/>
        </w:rPr>
        <w:t>19</w:t>
      </w:r>
      <w:r>
        <w:fldChar w:fldCharType="end"/>
      </w:r>
      <w:bookmarkEnd w:id="353"/>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354"/>
    </w:p>
    <w:p w14:paraId="1F896B34" w14:textId="593DDABD" w:rsidR="0079790D" w:rsidRPr="00E81B1B" w:rsidRDefault="0079790D" w:rsidP="0023306A">
      <w:r w:rsidRPr="00E81B1B">
        <w:t xml:space="preserve">Wie zuvor bei den Kleinversuchen erreichten Fichtenholz und </w:t>
      </w:r>
      <w:r w:rsidR="008E6535">
        <w:t>Nadel-</w:t>
      </w:r>
      <w:commentRangeStart w:id="355"/>
      <w:r w:rsidRPr="00E81B1B">
        <w:t xml:space="preserve">Furnierschichtholz </w:t>
      </w:r>
      <w:commentRangeEnd w:id="355"/>
      <w:r w:rsidR="00F95771">
        <w:commentReference w:id="355"/>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6067B2"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6067B2"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6067B2"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356" w:name="_Toc92091700"/>
      <w:bookmarkStart w:id="357" w:name="_Toc92092142"/>
      <w:bookmarkStart w:id="358" w:name="_Toc92092254"/>
      <w:bookmarkStart w:id="359" w:name="_Toc96874576"/>
      <w:r>
        <w:t>Überlegungen zur Herstellungstechnologie</w:t>
      </w:r>
      <w:bookmarkEnd w:id="356"/>
      <w:bookmarkEnd w:id="357"/>
      <w:bookmarkEnd w:id="358"/>
      <w:bookmarkEnd w:id="359"/>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360"/>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360"/>
      <w:r w:rsidR="0052042E">
        <w:rPr>
          <w:rStyle w:val="Kommentarzeichen"/>
        </w:rPr>
        <w:commentReference w:id="360"/>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7">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361"/>
      <w:commentRangeEnd w:id="361"/>
      <w:r w:rsidR="0030185B">
        <w:rPr>
          <w:rStyle w:val="Kommentarzeichen"/>
        </w:rPr>
        <w:commentReference w:id="361"/>
      </w:r>
    </w:p>
    <w:p w14:paraId="08FF09EC" w14:textId="2EA8445B" w:rsidR="00634E1F" w:rsidRPr="00E81B1B" w:rsidRDefault="6CAE8D72" w:rsidP="64B3F377">
      <w:pPr>
        <w:pStyle w:val="Beschriftung"/>
        <w:rPr>
          <w:rFonts w:eastAsia="Calibri"/>
        </w:rPr>
      </w:pPr>
      <w:bookmarkStart w:id="362" w:name="_Ref79771462"/>
      <w:bookmarkStart w:id="363" w:name="_Toc96874657"/>
      <w:r>
        <w:t xml:space="preserve">Abbildung </w:t>
      </w:r>
      <w:r w:rsidR="00634E1F">
        <w:fldChar w:fldCharType="begin"/>
      </w:r>
      <w:r w:rsidR="00634E1F">
        <w:instrText>SEQ Abbildung \* ARABIC</w:instrText>
      </w:r>
      <w:r w:rsidR="00634E1F">
        <w:fldChar w:fldCharType="separate"/>
      </w:r>
      <w:r w:rsidR="00D41CAF">
        <w:rPr>
          <w:noProof/>
        </w:rPr>
        <w:t>20</w:t>
      </w:r>
      <w:r w:rsidR="00634E1F">
        <w:fldChar w:fldCharType="end"/>
      </w:r>
      <w:bookmarkEnd w:id="362"/>
      <w:r>
        <w:t xml:space="preserve"> Arbeitsschritte bei der Herstellung einer geklebten Holz-Beton-Verbunddecke in Abhängigkeit der Fertigungsmethode</w:t>
      </w:r>
      <w:bookmarkEnd w:id="363"/>
    </w:p>
    <w:p w14:paraId="3D7F56A3" w14:textId="024FD0BF" w:rsidR="6E7E6C3D" w:rsidRPr="00E81B1B" w:rsidRDefault="35DB3432" w:rsidP="00C70B95">
      <w:pPr>
        <w:pStyle w:val="berschrift3"/>
        <w:numPr>
          <w:ilvl w:val="2"/>
          <w:numId w:val="43"/>
        </w:numPr>
        <w:rPr>
          <w:lang w:val="de-DE"/>
        </w:rPr>
      </w:pPr>
      <w:bookmarkStart w:id="364" w:name="_Toc92091701"/>
      <w:bookmarkStart w:id="365" w:name="_Toc92092143"/>
      <w:bookmarkStart w:id="366" w:name="_Toc92092255"/>
      <w:bookmarkStart w:id="367" w:name="_Ref95076889"/>
      <w:bookmarkStart w:id="368" w:name="_Toc96874577"/>
      <w:r w:rsidRPr="64B3F377">
        <w:rPr>
          <w:lang w:val="de-DE"/>
        </w:rPr>
        <w:t>Vorbereitung der Fügeteil-Oberflächen</w:t>
      </w:r>
      <w:bookmarkEnd w:id="364"/>
      <w:bookmarkEnd w:id="365"/>
      <w:bookmarkEnd w:id="366"/>
      <w:bookmarkEnd w:id="367"/>
      <w:bookmarkEnd w:id="368"/>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369"/>
      <w:r w:rsidRPr="64B3F377">
        <w:rPr>
          <w:rFonts w:eastAsia="Myriad Pro" w:cs="Myriad Pro"/>
        </w:rPr>
        <w:t xml:space="preserve">Unebenheiten </w:t>
      </w:r>
      <w:commentRangeEnd w:id="369"/>
      <w:r w:rsidR="760CF52A">
        <w:commentReference w:id="369"/>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370"/>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370"/>
      <w:r w:rsidR="009F55FC">
        <w:rPr>
          <w:rStyle w:val="Kommentarzeichen"/>
        </w:rPr>
        <w:commentReference w:id="370"/>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371" w:name="_Toc92091702"/>
      <w:bookmarkStart w:id="372" w:name="_Toc92092144"/>
      <w:bookmarkStart w:id="373" w:name="_Toc92092256"/>
      <w:bookmarkStart w:id="374" w:name="_Toc96874578"/>
      <w:r w:rsidRPr="64B3F377">
        <w:rPr>
          <w:lang w:val="de-DE"/>
        </w:rPr>
        <w:t>Anforderungen an den Klebstoff</w:t>
      </w:r>
      <w:bookmarkEnd w:id="371"/>
      <w:bookmarkEnd w:id="372"/>
      <w:bookmarkEnd w:id="373"/>
      <w:bookmarkEnd w:id="374"/>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375"/>
      <w:r w:rsidR="33C4A724" w:rsidRPr="64B3F377">
        <w:rPr>
          <w:rFonts w:eastAsia="Calibri"/>
        </w:rPr>
        <w:t xml:space="preserve">4 mm </w:t>
      </w:r>
      <w:commentRangeEnd w:id="375"/>
      <w:r w:rsidR="00E25145">
        <w:rPr>
          <w:rStyle w:val="Kommentarzeichen"/>
        </w:rPr>
        <w:commentReference w:id="375"/>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376" w:name="_Toc92091703"/>
      <w:bookmarkStart w:id="377" w:name="_Toc92092145"/>
      <w:bookmarkStart w:id="378" w:name="_Toc92092257"/>
      <w:bookmarkStart w:id="379" w:name="_Toc96874579"/>
      <w:r>
        <w:t>Materialien</w:t>
      </w:r>
      <w:bookmarkStart w:id="380" w:name="_Ref82337501"/>
      <w:bookmarkEnd w:id="376"/>
      <w:bookmarkEnd w:id="377"/>
      <w:bookmarkEnd w:id="378"/>
      <w:bookmarkEnd w:id="379"/>
    </w:p>
    <w:p w14:paraId="3B6F2B5C" w14:textId="15779D6B" w:rsidR="003A241C" w:rsidRPr="00E25145" w:rsidRDefault="00974FE6" w:rsidP="00E25145">
      <w:pPr>
        <w:pStyle w:val="berschrift3"/>
        <w:numPr>
          <w:ilvl w:val="2"/>
          <w:numId w:val="43"/>
        </w:numPr>
        <w:rPr>
          <w:rFonts w:eastAsia="Calibri"/>
        </w:rPr>
      </w:pPr>
      <w:bookmarkStart w:id="381" w:name="_Toc96874580"/>
      <w:r w:rsidRPr="00E25145">
        <w:rPr>
          <w:rFonts w:eastAsia="Calibri"/>
        </w:rPr>
        <w:t>Klebstoff</w:t>
      </w:r>
      <w:bookmarkEnd w:id="381"/>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659CFA14" w:rsidR="008F3C89" w:rsidRPr="00E81B1B" w:rsidRDefault="008F3C89" w:rsidP="008F3C89">
      <w:pPr>
        <w:pStyle w:val="Beschriftung"/>
        <w:spacing w:after="240"/>
        <w:rPr>
          <w:rFonts w:eastAsia="Calibri"/>
          <w:szCs w:val="20"/>
        </w:rPr>
      </w:pPr>
      <w:bookmarkStart w:id="382" w:name="_Toc96874718"/>
      <w:r w:rsidRPr="00E81B1B">
        <w:t xml:space="preserve">Tabelle </w:t>
      </w:r>
      <w:r>
        <w:fldChar w:fldCharType="begin"/>
      </w:r>
      <w:r>
        <w:instrText>SEQ Tabelle \* ARABIC</w:instrText>
      </w:r>
      <w:r>
        <w:fldChar w:fldCharType="separate"/>
      </w:r>
      <w:r w:rsidR="004E72ED">
        <w:rPr>
          <w:noProof/>
        </w:rPr>
        <w:t>9</w:t>
      </w:r>
      <w:r>
        <w:fldChar w:fldCharType="end"/>
      </w:r>
      <w:r w:rsidRPr="00E81B1B">
        <w:t xml:space="preserve"> Übersicht über die untersuchten Klebstoffe</w:t>
      </w:r>
      <w:bookmarkEnd w:id="382"/>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383" w:name="_Toc96874581"/>
      <w:r>
        <w:rPr>
          <w:rFonts w:eastAsia="Calibri"/>
        </w:rPr>
        <w:t>Beton</w:t>
      </w:r>
      <w:bookmarkEnd w:id="383"/>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384"/>
      <w:r w:rsidRPr="00E81B1B">
        <w:rPr>
          <w:rFonts w:eastAsia="Calibri"/>
          <w:szCs w:val="20"/>
        </w:rPr>
        <w:t xml:space="preserve">Probewürfeln überprüft </w:t>
      </w:r>
      <w:commentRangeEnd w:id="384"/>
      <w:r w:rsidRPr="00E81B1B">
        <w:rPr>
          <w:rStyle w:val="Kommentarzeichen"/>
        </w:rPr>
        <w:commentReference w:id="384"/>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385"/>
      <w:r w:rsidRPr="00E81B1B">
        <w:rPr>
          <w:rFonts w:eastAsia="Calibri"/>
          <w:szCs w:val="20"/>
        </w:rPr>
        <w:t xml:space="preserve">Transportbeton </w:t>
      </w:r>
      <w:commentRangeEnd w:id="385"/>
      <w:r>
        <w:rPr>
          <w:rStyle w:val="Kommentarzeichen"/>
        </w:rPr>
        <w:commentReference w:id="385"/>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386" w:name="_Ref93225840"/>
      <w:bookmarkStart w:id="387" w:name="_Toc96874582"/>
      <w:r w:rsidRPr="00C92088">
        <w:rPr>
          <w:rFonts w:eastAsiaTheme="minorHAnsi"/>
        </w:rPr>
        <w:t>Holz</w:t>
      </w:r>
      <w:bookmarkEnd w:id="386"/>
      <w:bookmarkEnd w:id="387"/>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388"/>
      <w:r w:rsidR="005E03E3">
        <w:rPr>
          <w:rFonts w:eastAsia="Calibri"/>
          <w:szCs w:val="20"/>
        </w:rPr>
        <w:t>verwendet</w:t>
      </w:r>
      <w:commentRangeEnd w:id="388"/>
      <w:r w:rsidR="00243B6C">
        <w:rPr>
          <w:rStyle w:val="Kommentarzeichen"/>
        </w:rPr>
        <w:commentReference w:id="388"/>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389" w:name="_Toc92091629"/>
      <w:bookmarkStart w:id="390" w:name="_Toc92091741"/>
      <w:bookmarkStart w:id="391" w:name="_Toc92092183"/>
      <w:bookmarkStart w:id="392" w:name="_Toc92092295"/>
      <w:bookmarkStart w:id="393" w:name="_Toc92102654"/>
      <w:bookmarkEnd w:id="389"/>
      <w:bookmarkEnd w:id="390"/>
      <w:bookmarkEnd w:id="391"/>
      <w:bookmarkEnd w:id="392"/>
      <w:bookmarkEnd w:id="393"/>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394" w:name="_Toc92091704"/>
      <w:bookmarkStart w:id="395" w:name="_Toc92092146"/>
      <w:bookmarkStart w:id="396" w:name="_Toc92092258"/>
      <w:bookmarkStart w:id="397" w:name="_Toc96874583"/>
      <w:bookmarkEnd w:id="380"/>
      <w:r>
        <w:t>Versuchsprogramm</w:t>
      </w:r>
      <w:bookmarkEnd w:id="394"/>
      <w:bookmarkEnd w:id="395"/>
      <w:bookmarkEnd w:id="396"/>
      <w:bookmarkEnd w:id="397"/>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0ACA3690" w:rsidR="00FD1517" w:rsidRDefault="00FD1517" w:rsidP="00FD1517">
      <w:pPr>
        <w:pStyle w:val="Beschriftung"/>
      </w:pPr>
      <w:bookmarkStart w:id="398" w:name="_Ref95251080"/>
      <w:bookmarkStart w:id="399"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E72ED">
        <w:rPr>
          <w:noProof/>
        </w:rPr>
        <w:t>10</w:t>
      </w:r>
      <w:r w:rsidR="002C49CE">
        <w:rPr>
          <w:noProof/>
        </w:rPr>
        <w:fldChar w:fldCharType="end"/>
      </w:r>
      <w:bookmarkEnd w:id="398"/>
      <w:r>
        <w:t xml:space="preserve"> Überblick über das gesamte Versuchsprogramm zu geklebtem Holz-Beton-Verbund (ausgenommen Auflagerversuche)</w:t>
      </w:r>
      <w:bookmarkEnd w:id="399"/>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400" w:name="_Toc92091593"/>
      <w:bookmarkStart w:id="401" w:name="_Toc92091705"/>
      <w:bookmarkStart w:id="402" w:name="_Toc92092147"/>
      <w:bookmarkStart w:id="403" w:name="_Toc92092259"/>
      <w:bookmarkStart w:id="404" w:name="_Toc92102618"/>
      <w:bookmarkStart w:id="405" w:name="_Toc92091596"/>
      <w:bookmarkStart w:id="406" w:name="_Toc92091708"/>
      <w:bookmarkStart w:id="407" w:name="_Toc92092150"/>
      <w:bookmarkStart w:id="408" w:name="_Toc92092262"/>
      <w:bookmarkStart w:id="409" w:name="_Toc92102621"/>
      <w:bookmarkStart w:id="410" w:name="_Toc92091627"/>
      <w:bookmarkStart w:id="411" w:name="_Toc92091739"/>
      <w:bookmarkStart w:id="412" w:name="_Toc92092181"/>
      <w:bookmarkStart w:id="413" w:name="_Toc92092293"/>
      <w:bookmarkStart w:id="414" w:name="_Toc92102652"/>
      <w:bookmarkStart w:id="415" w:name="_Ref80021482"/>
      <w:bookmarkStart w:id="416" w:name="_Toc92091742"/>
      <w:bookmarkStart w:id="417" w:name="_Toc92092184"/>
      <w:bookmarkStart w:id="418" w:name="_Toc92092296"/>
      <w:bookmarkStart w:id="419" w:name="_Ref93224032"/>
      <w:bookmarkStart w:id="420" w:name="_Toc96874584"/>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r>
        <w:t>Scherversuche</w:t>
      </w:r>
      <w:bookmarkEnd w:id="415"/>
      <w:bookmarkEnd w:id="416"/>
      <w:bookmarkEnd w:id="417"/>
      <w:bookmarkEnd w:id="418"/>
      <w:bookmarkEnd w:id="419"/>
      <w:bookmarkEnd w:id="420"/>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421"/>
      <w:r w:rsidR="00C60957" w:rsidRPr="00E81B1B">
        <w:t>Druckkraft</w:t>
      </w:r>
      <w:commentRangeEnd w:id="421"/>
      <w:r w:rsidR="00384E29">
        <w:rPr>
          <w:rStyle w:val="Kommentarzeichen"/>
        </w:rPr>
        <w:commentReference w:id="421"/>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422" w:name="_Ref93225776"/>
            <w:r w:rsidRPr="00E81B1B">
              <w:t xml:space="preserve">Gl. </w:t>
            </w:r>
            <w:r>
              <w:fldChar w:fldCharType="begin"/>
            </w:r>
            <w:r>
              <w:instrText>SEQ Formel \* ARABIC</w:instrText>
            </w:r>
            <w:r>
              <w:fldChar w:fldCharType="separate"/>
            </w:r>
            <w:r w:rsidR="004B23CB">
              <w:rPr>
                <w:noProof/>
              </w:rPr>
              <w:t>15</w:t>
            </w:r>
            <w:r>
              <w:fldChar w:fldCharType="end"/>
            </w:r>
            <w:bookmarkEnd w:id="422"/>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8"/>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0">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09D0138" w:rsidR="00F130FE" w:rsidRPr="00E81B1B" w:rsidRDefault="00F130FE" w:rsidP="00F130FE">
      <w:pPr>
        <w:pStyle w:val="Beschriftung"/>
      </w:pPr>
      <w:bookmarkStart w:id="423" w:name="_Ref82264977"/>
      <w:bookmarkStart w:id="424" w:name="_Toc96874658"/>
      <w:r w:rsidRPr="00E81B1B">
        <w:t xml:space="preserve">Abbildung </w:t>
      </w:r>
      <w:r>
        <w:fldChar w:fldCharType="begin"/>
      </w:r>
      <w:r>
        <w:instrText>SEQ Abbildung \* ARABIC</w:instrText>
      </w:r>
      <w:r>
        <w:fldChar w:fldCharType="separate"/>
      </w:r>
      <w:r w:rsidR="00D41CAF">
        <w:rPr>
          <w:noProof/>
        </w:rPr>
        <w:t>21</w:t>
      </w:r>
      <w:r>
        <w:fldChar w:fldCharType="end"/>
      </w:r>
      <w:bookmarkEnd w:id="423"/>
      <w:r w:rsidRPr="00E81B1B">
        <w:t xml:space="preserve"> Abmessungen der Scherprüfkörper (links) sowie Prüfkörper in der Prüfeinrichtung (rechts)</w:t>
      </w:r>
      <w:bookmarkEnd w:id="424"/>
    </w:p>
    <w:p w14:paraId="38BC228A" w14:textId="25280A0B" w:rsidR="009C12A5" w:rsidRPr="00E81B1B" w:rsidRDefault="0A2C1E8B" w:rsidP="00F4193D">
      <w:pPr>
        <w:pStyle w:val="berschrift3"/>
        <w:numPr>
          <w:ilvl w:val="2"/>
          <w:numId w:val="43"/>
        </w:numPr>
        <w:rPr>
          <w:noProof w:val="0"/>
          <w:lang w:val="de-DE"/>
        </w:rPr>
      </w:pPr>
      <w:bookmarkStart w:id="425" w:name="_Toc92091743"/>
      <w:bookmarkStart w:id="426" w:name="_Toc92092185"/>
      <w:bookmarkStart w:id="427" w:name="_Toc92092297"/>
      <w:bookmarkStart w:id="428" w:name="_Toc96874585"/>
      <w:r w:rsidRPr="64B3F377">
        <w:rPr>
          <w:noProof w:val="0"/>
          <w:lang w:val="de-DE"/>
        </w:rPr>
        <w:t xml:space="preserve">Versuchsprogramm und </w:t>
      </w:r>
      <w:r w:rsidR="4AFB18F3" w:rsidRPr="64B3F377">
        <w:rPr>
          <w:noProof w:val="0"/>
          <w:lang w:val="de-DE"/>
        </w:rPr>
        <w:t>Herstellung der Probekörper</w:t>
      </w:r>
      <w:bookmarkEnd w:id="425"/>
      <w:bookmarkEnd w:id="426"/>
      <w:bookmarkEnd w:id="427"/>
      <w:bookmarkEnd w:id="428"/>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429"/>
      <w:r w:rsidR="00537FEF">
        <w:t>Baustoffen</w:t>
      </w:r>
      <w:commentRangeEnd w:id="429"/>
      <w:r w:rsidR="007D1ED1">
        <w:rPr>
          <w:rStyle w:val="Kommentarzeichen"/>
        </w:rPr>
        <w:commentReference w:id="429"/>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0D7436B0" w:rsidR="008E3F0D" w:rsidRPr="00E81B1B" w:rsidRDefault="008E3F0D" w:rsidP="008E3F0D">
      <w:pPr>
        <w:pStyle w:val="Beschriftung"/>
      </w:pPr>
      <w:bookmarkStart w:id="430" w:name="_Ref80102042"/>
      <w:bookmarkStart w:id="431" w:name="_Toc96874720"/>
      <w:r w:rsidRPr="00E81B1B">
        <w:t xml:space="preserve">Tabelle </w:t>
      </w:r>
      <w:r w:rsidRPr="00E81B1B">
        <w:fldChar w:fldCharType="begin"/>
      </w:r>
      <w:r w:rsidRPr="00E81B1B">
        <w:instrText>SEQ Tabelle \* ARABIC</w:instrText>
      </w:r>
      <w:r w:rsidRPr="00E81B1B">
        <w:fldChar w:fldCharType="separate"/>
      </w:r>
      <w:r w:rsidR="004E72ED">
        <w:rPr>
          <w:noProof/>
        </w:rPr>
        <w:t>11</w:t>
      </w:r>
      <w:r w:rsidRPr="00E81B1B">
        <w:fldChar w:fldCharType="end"/>
      </w:r>
      <w:bookmarkEnd w:id="430"/>
      <w:r w:rsidRPr="00E81B1B">
        <w:t xml:space="preserve"> Gesamtes Versuchsprogramm: Scherversuche</w:t>
      </w:r>
      <w:bookmarkEnd w:id="431"/>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1">
                            <a:extLst>
                              <a:ext uri="{BEBA8EAE-BF5A-486C-A8C5-ECC9F3942E4B}">
                                <a14:imgProps xmlns:a14="http://schemas.microsoft.com/office/drawing/2010/main">
                                  <a14:imgLayer r:embed="rId6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F0B470E" w:rsidR="760CF52A" w:rsidRPr="00E81B1B" w:rsidRDefault="00F130FE" w:rsidP="00F130FE">
            <w:pPr>
              <w:pStyle w:val="Beschriftung"/>
              <w:rPr>
                <w:rFonts w:eastAsia="Calibri"/>
              </w:rPr>
            </w:pPr>
            <w:bookmarkStart w:id="432" w:name="_Ref83842897"/>
            <w:bookmarkStart w:id="433" w:name="_Toc96874659"/>
            <w:r w:rsidRPr="00E81B1B">
              <w:t xml:space="preserve">Abbildung </w:t>
            </w:r>
            <w:r>
              <w:fldChar w:fldCharType="begin"/>
            </w:r>
            <w:r>
              <w:instrText>SEQ Abbildung \* ARABIC</w:instrText>
            </w:r>
            <w:r>
              <w:fldChar w:fldCharType="separate"/>
            </w:r>
            <w:r w:rsidR="00D41CAF">
              <w:rPr>
                <w:noProof/>
              </w:rPr>
              <w:t>22</w:t>
            </w:r>
            <w:r>
              <w:fldChar w:fldCharType="end"/>
            </w:r>
            <w:bookmarkEnd w:id="432"/>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433"/>
          </w:p>
        </w:tc>
        <w:tc>
          <w:tcPr>
            <w:tcW w:w="4570" w:type="dxa"/>
          </w:tcPr>
          <w:p w14:paraId="5236A5D5" w14:textId="6AFE72F8" w:rsidR="760CF52A" w:rsidRPr="00E81B1B" w:rsidRDefault="00D979E8" w:rsidP="00D979E8">
            <w:pPr>
              <w:pStyle w:val="Beschriftung"/>
            </w:pPr>
            <w:bookmarkStart w:id="434" w:name="_Ref93226671"/>
            <w:bookmarkStart w:id="435" w:name="_Toc96874660"/>
            <w:r w:rsidRPr="00E81B1B">
              <w:t xml:space="preserve">Abbildung </w:t>
            </w:r>
            <w:r>
              <w:fldChar w:fldCharType="begin"/>
            </w:r>
            <w:r>
              <w:instrText>SEQ Abbildung \* ARABIC</w:instrText>
            </w:r>
            <w:r>
              <w:fldChar w:fldCharType="separate"/>
            </w:r>
            <w:r w:rsidR="00D41CAF">
              <w:rPr>
                <w:noProof/>
              </w:rPr>
              <w:t>23</w:t>
            </w:r>
            <w:r>
              <w:fldChar w:fldCharType="end"/>
            </w:r>
            <w:bookmarkEnd w:id="434"/>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436"/>
            <w:r w:rsidR="00BD00BA" w:rsidRPr="00E81B1B">
              <w:t>Klebstoff</w:t>
            </w:r>
            <w:commentRangeEnd w:id="436"/>
            <w:r w:rsidR="00D66746">
              <w:rPr>
                <w:rStyle w:val="Kommentarzeichen"/>
                <w:iCs w:val="0"/>
              </w:rPr>
              <w:commentReference w:id="436"/>
            </w:r>
            <w:r w:rsidR="00BD00BA" w:rsidRPr="00E81B1B">
              <w:t xml:space="preserve"> C1</w:t>
            </w:r>
            <w:bookmarkEnd w:id="435"/>
          </w:p>
        </w:tc>
      </w:tr>
    </w:tbl>
    <w:p w14:paraId="4FB43B12" w14:textId="07209D42" w:rsidR="00F34650" w:rsidRPr="00E81B1B" w:rsidRDefault="7837ACB6" w:rsidP="00F4193D">
      <w:pPr>
        <w:pStyle w:val="berschrift3"/>
        <w:numPr>
          <w:ilvl w:val="2"/>
          <w:numId w:val="43"/>
        </w:numPr>
        <w:rPr>
          <w:noProof w:val="0"/>
          <w:lang w:val="de-DE"/>
        </w:rPr>
      </w:pPr>
      <w:bookmarkStart w:id="437" w:name="_Toc92091744"/>
      <w:bookmarkStart w:id="438" w:name="_Toc92092186"/>
      <w:bookmarkStart w:id="439" w:name="_Toc92092298"/>
      <w:bookmarkStart w:id="440" w:name="_Toc96874586"/>
      <w:r w:rsidRPr="64B3F377">
        <w:rPr>
          <w:noProof w:val="0"/>
          <w:lang w:val="de-DE"/>
        </w:rPr>
        <w:t>Versuchsdurchführung</w:t>
      </w:r>
      <w:bookmarkEnd w:id="437"/>
      <w:bookmarkEnd w:id="438"/>
      <w:bookmarkEnd w:id="439"/>
      <w:bookmarkEnd w:id="440"/>
    </w:p>
    <w:p w14:paraId="75DC73A4" w14:textId="16BAF8BF" w:rsidR="00D979E8" w:rsidRPr="00E81B1B" w:rsidRDefault="00D979E8" w:rsidP="00D979E8">
      <w:r w:rsidRPr="00E81B1B">
        <w:t xml:space="preserve">Die Prüfungen fanden an der Toni Zwick </w:t>
      </w:r>
      <w:commentRangeStart w:id="441"/>
      <w:r w:rsidRPr="00E81B1B">
        <w:t>Prüfmaschine</w:t>
      </w:r>
      <w:commentRangeEnd w:id="441"/>
      <w:r w:rsidR="00B9152F">
        <w:rPr>
          <w:rStyle w:val="Kommentarzeichen"/>
        </w:rPr>
        <w:commentReference w:id="441"/>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442"/>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4"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442"/>
      <w:r w:rsidR="00701C7D">
        <w:rPr>
          <w:rStyle w:val="Kommentarzeichen"/>
        </w:rPr>
        <w:commentReference w:id="442"/>
      </w:r>
    </w:p>
    <w:p w14:paraId="79061CB7" w14:textId="51290EDA" w:rsidR="00D979E8" w:rsidRPr="00E81B1B" w:rsidRDefault="00D979E8" w:rsidP="00D979E8">
      <w:pPr>
        <w:pStyle w:val="Beschriftung"/>
      </w:pPr>
      <w:bookmarkStart w:id="443" w:name="_Ref83843019"/>
      <w:bookmarkStart w:id="444" w:name="_Toc96874661"/>
      <w:r w:rsidRPr="00E81B1B">
        <w:t xml:space="preserve">Abbildung </w:t>
      </w:r>
      <w:r>
        <w:fldChar w:fldCharType="begin"/>
      </w:r>
      <w:r>
        <w:instrText>SEQ Abbildung \* ARABIC</w:instrText>
      </w:r>
      <w:r>
        <w:fldChar w:fldCharType="separate"/>
      </w:r>
      <w:r w:rsidR="00D41CAF">
        <w:rPr>
          <w:noProof/>
        </w:rPr>
        <w:t>24</w:t>
      </w:r>
      <w:r>
        <w:fldChar w:fldCharType="end"/>
      </w:r>
      <w:bookmarkEnd w:id="443"/>
      <w:r w:rsidRPr="00E81B1B">
        <w:t xml:space="preserve"> Scherversuchskörper in der Prüfeinrichtung</w:t>
      </w:r>
      <w:bookmarkEnd w:id="444"/>
    </w:p>
    <w:p w14:paraId="1B8652E2" w14:textId="0856059F" w:rsidR="06D714A2" w:rsidRPr="00E81B1B" w:rsidRDefault="19023B21" w:rsidP="00F4193D">
      <w:pPr>
        <w:pStyle w:val="berschrift3"/>
        <w:numPr>
          <w:ilvl w:val="2"/>
          <w:numId w:val="43"/>
        </w:numPr>
        <w:rPr>
          <w:lang w:val="de-DE"/>
        </w:rPr>
      </w:pPr>
      <w:bookmarkStart w:id="445" w:name="_Ref93171604"/>
      <w:bookmarkStart w:id="446" w:name="_Toc96874587"/>
      <w:r w:rsidRPr="64B3F377">
        <w:rPr>
          <w:noProof w:val="0"/>
          <w:lang w:val="de-DE"/>
        </w:rPr>
        <w:t xml:space="preserve">Beobachtungen </w:t>
      </w:r>
      <w:bookmarkStart w:id="447" w:name="_Toc92091745"/>
      <w:bookmarkStart w:id="448" w:name="_Toc92092187"/>
      <w:bookmarkStart w:id="449" w:name="_Toc92092299"/>
      <w:r w:rsidRPr="64B3F377">
        <w:rPr>
          <w:noProof w:val="0"/>
          <w:lang w:val="de-DE"/>
        </w:rPr>
        <w:t>und Ergebnisse</w:t>
      </w:r>
      <w:bookmarkEnd w:id="445"/>
      <w:bookmarkEnd w:id="446"/>
      <w:bookmarkEnd w:id="447"/>
      <w:bookmarkEnd w:id="448"/>
      <w:bookmarkEnd w:id="449"/>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5">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6">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4A45D7C" w:rsidR="00701C7D" w:rsidRPr="00E81B1B" w:rsidRDefault="00701C7D" w:rsidP="00701C7D">
            <w:pPr>
              <w:pStyle w:val="Beschriftung"/>
            </w:pPr>
            <w:bookmarkStart w:id="450" w:name="_Ref82266758"/>
            <w:bookmarkStart w:id="451" w:name="_Toc96874662"/>
            <w:r w:rsidRPr="00E81B1B">
              <w:lastRenderedPageBreak/>
              <w:t xml:space="preserve">Abbildung </w:t>
            </w:r>
            <w:r>
              <w:fldChar w:fldCharType="begin"/>
            </w:r>
            <w:r>
              <w:instrText>SEQ Abbildung \* ARABIC</w:instrText>
            </w:r>
            <w:r>
              <w:fldChar w:fldCharType="separate"/>
            </w:r>
            <w:r w:rsidR="00D41CAF">
              <w:rPr>
                <w:noProof/>
              </w:rPr>
              <w:t>25</w:t>
            </w:r>
            <w:r>
              <w:fldChar w:fldCharType="end"/>
            </w:r>
            <w:bookmarkEnd w:id="450"/>
            <w:r w:rsidRPr="00E81B1B">
              <w:t xml:space="preserve"> Typisches </w:t>
            </w:r>
            <w:commentRangeStart w:id="452"/>
            <w:commentRangeStart w:id="453"/>
            <w:r w:rsidRPr="00E81B1B">
              <w:t>Versagensbild</w:t>
            </w:r>
            <w:commentRangeEnd w:id="452"/>
            <w:r>
              <w:rPr>
                <w:rStyle w:val="Kommentarzeichen"/>
                <w:iCs w:val="0"/>
              </w:rPr>
              <w:commentReference w:id="452"/>
            </w:r>
            <w:commentRangeEnd w:id="453"/>
            <w:r>
              <w:rPr>
                <w:rStyle w:val="Kommentarzeichen"/>
                <w:iCs w:val="0"/>
              </w:rPr>
              <w:commentReference w:id="453"/>
            </w:r>
            <w:r w:rsidRPr="00E81B1B">
              <w:t xml:space="preserve"> bei Holzversagen (</w:t>
            </w:r>
            <w:proofErr w:type="spellStart"/>
            <w:r w:rsidRPr="00E81B1B">
              <w:t>SF_t</w:t>
            </w:r>
            <w:proofErr w:type="spellEnd"/>
            <w:r w:rsidRPr="00E81B1B">
              <w:t>)</w:t>
            </w:r>
            <w:bookmarkEnd w:id="451"/>
          </w:p>
        </w:tc>
        <w:tc>
          <w:tcPr>
            <w:tcW w:w="4755" w:type="dxa"/>
          </w:tcPr>
          <w:p w14:paraId="37EB7F99" w14:textId="1A03C7B8" w:rsidR="00701C7D" w:rsidRPr="00E81B1B" w:rsidRDefault="00701C7D" w:rsidP="00701C7D">
            <w:pPr>
              <w:pStyle w:val="Beschriftung"/>
            </w:pPr>
            <w:bookmarkStart w:id="454" w:name="_Ref82266867"/>
            <w:bookmarkStart w:id="455" w:name="_Toc96874663"/>
            <w:r w:rsidRPr="00E81B1B">
              <w:t xml:space="preserve">Abbildung </w:t>
            </w:r>
            <w:r>
              <w:fldChar w:fldCharType="begin"/>
            </w:r>
            <w:r>
              <w:instrText>SEQ Abbildung \* ARABIC</w:instrText>
            </w:r>
            <w:r>
              <w:fldChar w:fldCharType="separate"/>
            </w:r>
            <w:r w:rsidR="00D41CAF">
              <w:rPr>
                <w:noProof/>
              </w:rPr>
              <w:t>26</w:t>
            </w:r>
            <w:r>
              <w:fldChar w:fldCharType="end"/>
            </w:r>
            <w:bookmarkEnd w:id="454"/>
            <w:r w:rsidRPr="00E81B1B">
              <w:t xml:space="preserve"> Gemischtes Versagen mit Anteilen von Holz- und Beton- sowie Adhäsionsversagen (M1)</w:t>
            </w:r>
            <w:bookmarkEnd w:id="455"/>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57015AF0" w:rsidR="00701C7D" w:rsidRPr="00E81B1B" w:rsidRDefault="00701C7D" w:rsidP="00701C7D">
            <w:pPr>
              <w:pStyle w:val="Beschriftung"/>
            </w:pPr>
            <w:bookmarkStart w:id="456" w:name="_Ref82266956"/>
            <w:bookmarkStart w:id="457" w:name="_Toc96874664"/>
            <w:r w:rsidRPr="00E81B1B">
              <w:t xml:space="preserve">Abbildung </w:t>
            </w:r>
            <w:r>
              <w:fldChar w:fldCharType="begin"/>
            </w:r>
            <w:r>
              <w:instrText>SEQ Abbildung \* ARABIC</w:instrText>
            </w:r>
            <w:r>
              <w:fldChar w:fldCharType="separate"/>
            </w:r>
            <w:r w:rsidR="00D41CAF">
              <w:rPr>
                <w:noProof/>
              </w:rPr>
              <w:t>27</w:t>
            </w:r>
            <w:r>
              <w:fldChar w:fldCharType="end"/>
            </w:r>
            <w:bookmarkEnd w:id="456"/>
            <w:r w:rsidRPr="00E81B1B">
              <w:t xml:space="preserve"> Typisches Versagensbild bei vorwiegendem Betonversagen (</w:t>
            </w:r>
            <w:proofErr w:type="spellStart"/>
            <w:r w:rsidRPr="00E81B1B">
              <w:t>SF_c</w:t>
            </w:r>
            <w:proofErr w:type="spellEnd"/>
            <w:r w:rsidRPr="00E81B1B">
              <w:t>)</w:t>
            </w:r>
            <w:bookmarkEnd w:id="457"/>
          </w:p>
        </w:tc>
        <w:tc>
          <w:tcPr>
            <w:tcW w:w="4755" w:type="dxa"/>
          </w:tcPr>
          <w:p w14:paraId="1D170501" w14:textId="544A7028" w:rsidR="00701C7D" w:rsidRPr="00E81B1B" w:rsidRDefault="00701C7D" w:rsidP="00701C7D">
            <w:pPr>
              <w:pStyle w:val="Beschriftung"/>
            </w:pPr>
            <w:bookmarkStart w:id="458" w:name="_Ref82266870"/>
            <w:bookmarkStart w:id="459" w:name="_Toc96874665"/>
            <w:r w:rsidRPr="00E81B1B">
              <w:t xml:space="preserve">Abbildung </w:t>
            </w:r>
            <w:r>
              <w:fldChar w:fldCharType="begin"/>
            </w:r>
            <w:r>
              <w:instrText>SEQ Abbildung \* ARABIC</w:instrText>
            </w:r>
            <w:r>
              <w:fldChar w:fldCharType="separate"/>
            </w:r>
            <w:r w:rsidR="00D41CAF">
              <w:rPr>
                <w:noProof/>
              </w:rPr>
              <w:t>28</w:t>
            </w:r>
            <w:r>
              <w:fldChar w:fldCharType="end"/>
            </w:r>
            <w:bookmarkEnd w:id="458"/>
            <w:r w:rsidRPr="00E81B1B">
              <w:t xml:space="preserve"> Typisches Versagensbild bei vorwiegendem Adhäsionsversagen (M2)</w:t>
            </w:r>
            <w:bookmarkEnd w:id="459"/>
          </w:p>
        </w:tc>
      </w:tr>
    </w:tbl>
    <w:p w14:paraId="31FDB27C" w14:textId="42C83712" w:rsidR="005E7FCF" w:rsidRDefault="005E7FCF" w:rsidP="00D979E8">
      <w:pPr>
        <w:pStyle w:val="Beschriftung"/>
      </w:pPr>
      <w:bookmarkStart w:id="460" w:name="_Ref82266702"/>
      <w:bookmarkStart w:id="461"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9"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0" cstate="print">
                            <a:extLst>
                              <a:ext uri="{BEBA8EAE-BF5A-486C-A8C5-ECC9F3942E4B}">
                                <a14:imgProps xmlns:a14="http://schemas.microsoft.com/office/drawing/2010/main">
                                  <a14:imgLayer r:embed="rId71">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1B7364D5" w:rsidR="005E7FCF" w:rsidRPr="00E81B1B" w:rsidRDefault="005E7FCF" w:rsidP="00FA2153">
            <w:pPr>
              <w:pStyle w:val="Beschriftung"/>
            </w:pPr>
            <w:bookmarkStart w:id="462" w:name="_Toc96874666"/>
            <w:r w:rsidRPr="00E81B1B">
              <w:lastRenderedPageBreak/>
              <w:t xml:space="preserve">Abbildung </w:t>
            </w:r>
            <w:r>
              <w:fldChar w:fldCharType="begin"/>
            </w:r>
            <w:r>
              <w:instrText>SEQ Abbildung \* ARABIC</w:instrText>
            </w:r>
            <w:r>
              <w:fldChar w:fldCharType="separate"/>
            </w:r>
            <w:r w:rsidR="00D41CAF">
              <w:rPr>
                <w:noProof/>
              </w:rPr>
              <w:t>29</w:t>
            </w:r>
            <w:r>
              <w:fldChar w:fldCharType="end"/>
            </w:r>
            <w:r w:rsidRPr="00E81B1B">
              <w:t xml:space="preserve"> Ausblühungen an der Grenzschicht der zwischen Klebstoff C3 und Beton bei der Nassklebung</w:t>
            </w:r>
            <w:bookmarkEnd w:id="462"/>
          </w:p>
        </w:tc>
        <w:tc>
          <w:tcPr>
            <w:tcW w:w="3920" w:type="dxa"/>
          </w:tcPr>
          <w:p w14:paraId="74A77AF3" w14:textId="1FE6D6F4" w:rsidR="005E7FCF" w:rsidRPr="00E81B1B" w:rsidRDefault="005E7FCF" w:rsidP="00FA2153">
            <w:pPr>
              <w:pStyle w:val="Beschriftung"/>
            </w:pPr>
            <w:bookmarkStart w:id="463" w:name="_Ref82377409"/>
            <w:bookmarkStart w:id="464" w:name="_Toc96874667"/>
            <w:r w:rsidRPr="00E81B1B">
              <w:t xml:space="preserve">Abbildung </w:t>
            </w:r>
            <w:r>
              <w:fldChar w:fldCharType="begin"/>
            </w:r>
            <w:r>
              <w:instrText>SEQ Abbildung \* ARABIC</w:instrText>
            </w:r>
            <w:r>
              <w:fldChar w:fldCharType="separate"/>
            </w:r>
            <w:r w:rsidR="00D41CAF">
              <w:rPr>
                <w:noProof/>
              </w:rPr>
              <w:t>30</w:t>
            </w:r>
            <w:r>
              <w:fldChar w:fldCharType="end"/>
            </w:r>
            <w:bookmarkEnd w:id="463"/>
            <w:r w:rsidRPr="00E81B1B">
              <w:t xml:space="preserve"> Nassklebung von Klebstoff E3 ohne Ausblühungen</w:t>
            </w:r>
            <w:bookmarkEnd w:id="464"/>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559FBA0F" w:rsidR="005E7FCF" w:rsidRPr="00E81B1B" w:rsidRDefault="005E7FCF" w:rsidP="005E7FCF">
      <w:pPr>
        <w:pStyle w:val="Beschriftung"/>
      </w:pPr>
      <w:bookmarkStart w:id="465" w:name="_Ref93228857"/>
      <w:bookmarkStart w:id="466" w:name="_Toc96874668"/>
      <w:r w:rsidRPr="00E81B1B">
        <w:t xml:space="preserve">Abbildung </w:t>
      </w:r>
      <w:r>
        <w:fldChar w:fldCharType="begin"/>
      </w:r>
      <w:r>
        <w:instrText>SEQ Abbildung \* ARABIC</w:instrText>
      </w:r>
      <w:r>
        <w:fldChar w:fldCharType="separate"/>
      </w:r>
      <w:r w:rsidR="00D41CAF">
        <w:rPr>
          <w:noProof/>
        </w:rPr>
        <w:t>31</w:t>
      </w:r>
      <w:r>
        <w:fldChar w:fldCharType="end"/>
      </w:r>
      <w:bookmarkEnd w:id="465"/>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466"/>
    </w:p>
    <w:p w14:paraId="36962652" w14:textId="77777777" w:rsidR="003253DD"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467"/>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467"/>
      <w:r w:rsidR="00C6710C">
        <w:rPr>
          <w:rFonts w:eastAsia="Calibri"/>
          <w:szCs w:val="20"/>
        </w:rPr>
        <w:t xml:space="preserve">Charge SB4 </w:t>
      </w:r>
      <w:r w:rsidR="005E7FCF">
        <w:rPr>
          <w:rStyle w:val="Kommentarzeichen"/>
        </w:rPr>
        <w:commentReference w:id="467"/>
      </w:r>
      <w:r w:rsidR="00C6710C">
        <w:rPr>
          <w:rFonts w:eastAsia="Calibri"/>
          <w:szCs w:val="20"/>
        </w:rPr>
        <w:t>weist im Mittel eine ähnliche Festigkeit auf wie Charge SB1.</w:t>
      </w:r>
    </w:p>
    <w:p w14:paraId="389F2A55" w14:textId="77777777" w:rsidR="003253DD" w:rsidRDefault="003253DD" w:rsidP="005E7FCF">
      <w:pPr>
        <w:rPr>
          <w:rFonts w:eastAsia="Calibri"/>
          <w:szCs w:val="20"/>
        </w:rPr>
      </w:pPr>
    </w:p>
    <w:p w14:paraId="0DE6432F" w14:textId="7E91C0D2" w:rsidR="005E7FCF" w:rsidRDefault="005E7FCF" w:rsidP="005E7FCF">
      <w:pPr>
        <w:rPr>
          <w:rFonts w:eastAsia="Calibri"/>
          <w:szCs w:val="20"/>
        </w:rPr>
      </w:pPr>
      <w:r w:rsidRPr="00E81B1B">
        <w:rPr>
          <w:rFonts w:eastAsia="Calibri"/>
          <w:szCs w:val="20"/>
        </w:rPr>
        <w:t xml:space="preserve"> </w:t>
      </w:r>
      <w:r w:rsidR="00580DDB">
        <w:rPr>
          <w:rFonts w:eastAsia="Calibri"/>
          <w:szCs w:val="20"/>
        </w:rPr>
        <w:t xml:space="preserve">Eine Betrachtung der Jahrringbreiten der Hölzer unterstützt </w:t>
      </w:r>
      <w:r w:rsidR="005934D7">
        <w:rPr>
          <w:rFonts w:eastAsia="Calibri"/>
          <w:szCs w:val="20"/>
        </w:rPr>
        <w:t xml:space="preserve">jedoch </w:t>
      </w:r>
      <w:r w:rsidR="00580DDB">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Pr>
          <w:rFonts w:eastAsia="Calibri"/>
          <w:szCs w:val="20"/>
        </w:rPr>
        <w:t xml:space="preserve">Nach </w:t>
      </w:r>
      <w:sdt>
        <w:sdtPr>
          <w:rPr>
            <w:rFonts w:eastAsia="Calibri"/>
            <w:szCs w:val="20"/>
          </w:rPr>
          <w:id w:val="145445003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w:t>
      </w:r>
      <w:proofErr w:type="spellStart"/>
      <w:r w:rsidR="00304485">
        <w:rPr>
          <w:rFonts w:eastAsia="Calibri"/>
          <w:szCs w:val="20"/>
        </w:rPr>
        <w:t>Quantilwert</w:t>
      </w:r>
      <w:proofErr w:type="spellEnd"/>
      <w:r w:rsidR="00304485">
        <w:rPr>
          <w:rFonts w:eastAsia="Calibri"/>
          <w:szCs w:val="20"/>
        </w:rPr>
        <w:t xml:space="preserve"> von 4,8 N/mm² überschritten. Serie SB2 hingegen unterschreitet mit einem 5%-</w:t>
      </w:r>
      <w:proofErr w:type="spellStart"/>
      <w:r w:rsidR="00304485">
        <w:rPr>
          <w:rFonts w:eastAsia="Calibri"/>
          <w:szCs w:val="20"/>
        </w:rPr>
        <w:t>Quantilwert</w:t>
      </w:r>
      <w:proofErr w:type="spellEnd"/>
      <w:r w:rsidR="00304485">
        <w:rPr>
          <w:rFonts w:eastAsia="Calibri"/>
          <w:szCs w:val="20"/>
        </w:rPr>
        <w:t xml:space="preserve">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468"/>
      <w:r>
        <w:rPr>
          <w:rFonts w:eastAsia="Calibri"/>
          <w:noProof/>
          <w:szCs w:val="20"/>
        </w:rPr>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3"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468"/>
      <w:r>
        <w:rPr>
          <w:rStyle w:val="Kommentarzeichen"/>
        </w:rPr>
        <w:commentReference w:id="468"/>
      </w:r>
      <w:r>
        <w:rPr>
          <w:rFonts w:eastAsia="Calibri"/>
          <w:szCs w:val="20"/>
        </w:rPr>
        <w:t xml:space="preserve"> </w:t>
      </w:r>
    </w:p>
    <w:p w14:paraId="44A420D4" w14:textId="58B58B74" w:rsidR="005E7FCF" w:rsidRPr="00517A2B" w:rsidRDefault="005E7FCF" w:rsidP="00304485">
      <w:pPr>
        <w:pStyle w:val="Beschriftung"/>
        <w:jc w:val="center"/>
      </w:pPr>
      <w:bookmarkStart w:id="469" w:name="_Ref98580786"/>
      <w:bookmarkStart w:id="470" w:name="_Toc96874669"/>
      <w:r>
        <w:lastRenderedPageBreak/>
        <w:t xml:space="preserve">Abbildung </w:t>
      </w:r>
      <w:r>
        <w:rPr>
          <w:noProof/>
        </w:rPr>
        <w:fldChar w:fldCharType="begin"/>
      </w:r>
      <w:r>
        <w:rPr>
          <w:noProof/>
        </w:rPr>
        <w:instrText xml:space="preserve"> SEQ Abbildung \* ARABIC </w:instrText>
      </w:r>
      <w:r>
        <w:rPr>
          <w:noProof/>
        </w:rPr>
        <w:fldChar w:fldCharType="separate"/>
      </w:r>
      <w:r w:rsidR="00D41CAF">
        <w:rPr>
          <w:noProof/>
        </w:rPr>
        <w:t>32</w:t>
      </w:r>
      <w:r>
        <w:rPr>
          <w:noProof/>
        </w:rPr>
        <w:fldChar w:fldCharType="end"/>
      </w:r>
      <w:bookmarkEnd w:id="469"/>
      <w:r>
        <w:t xml:space="preserve"> Vergleich der Jahrringbreiten der Holzchargen (von links nach rechts: SB3, SB2, SB1, SB1)</w:t>
      </w:r>
      <w:bookmarkEnd w:id="470"/>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63D28784" w:rsidR="005E7FCF" w:rsidRDefault="005E7FCF" w:rsidP="00304485">
      <w:pPr>
        <w:pStyle w:val="Beschriftung"/>
        <w:spacing w:after="240"/>
        <w:jc w:val="center"/>
      </w:pPr>
      <w:bookmarkStart w:id="471" w:name="_Ref93230279"/>
      <w:bookmarkStart w:id="472" w:name="_Toc96874670"/>
      <w:r>
        <w:t xml:space="preserve">Abbildung </w:t>
      </w:r>
      <w:r>
        <w:rPr>
          <w:noProof/>
        </w:rPr>
        <w:fldChar w:fldCharType="begin"/>
      </w:r>
      <w:r>
        <w:rPr>
          <w:noProof/>
        </w:rPr>
        <w:instrText xml:space="preserve"> SEQ Abbildung \* ARABIC </w:instrText>
      </w:r>
      <w:r>
        <w:rPr>
          <w:noProof/>
        </w:rPr>
        <w:fldChar w:fldCharType="separate"/>
      </w:r>
      <w:r w:rsidR="00D41CAF">
        <w:rPr>
          <w:noProof/>
        </w:rPr>
        <w:t>33</w:t>
      </w:r>
      <w:r>
        <w:rPr>
          <w:noProof/>
        </w:rPr>
        <w:fldChar w:fldCharType="end"/>
      </w:r>
      <w:bookmarkEnd w:id="471"/>
      <w:r>
        <w:t xml:space="preserve"> Bruchspannungen der im Holz versagten Scherversuchskörper nach Holzchargen getrennt</w:t>
      </w:r>
      <w:bookmarkEnd w:id="472"/>
    </w:p>
    <w:p w14:paraId="120D6AA4" w14:textId="1C698EF8" w:rsidR="00304485" w:rsidRPr="00304485" w:rsidRDefault="00304485" w:rsidP="00304485">
      <w:pPr>
        <w:pStyle w:val="Beschriftung"/>
      </w:pPr>
      <w:bookmarkStart w:id="473"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4E72ED">
        <w:rPr>
          <w:noProof/>
        </w:rPr>
        <w:t>12</w:t>
      </w:r>
      <w:r w:rsidR="006067B2">
        <w:rPr>
          <w:noProof/>
        </w:rPr>
        <w:fldChar w:fldCharType="end"/>
      </w:r>
      <w:bookmarkEnd w:id="473"/>
      <w:r>
        <w:t xml:space="preserve"> Vergleich der 5%-</w:t>
      </w:r>
      <w:proofErr w:type="spellStart"/>
      <w:r>
        <w:t>Quantilwerte</w:t>
      </w:r>
      <w:proofErr w:type="spellEnd"/>
      <w:r>
        <w:t xml:space="preserv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66B3E0E" w:rsidR="00672CFD" w:rsidRPr="00672CFD" w:rsidRDefault="00672CFD" w:rsidP="00672CFD">
            <w:pPr>
              <w:jc w:val="center"/>
              <w:rPr>
                <w:sz w:val="18"/>
              </w:rPr>
            </w:pPr>
            <w:r>
              <w:rPr>
                <w:sz w:val="18"/>
              </w:rPr>
              <w:t>[N/mm²}</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6067B2"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6067B2"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6067B2"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6067B2"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7A79EDEC" w:rsidR="0021605A" w:rsidRDefault="0004660C" w:rsidP="0004660C">
      <w:pPr>
        <w:pStyle w:val="Beschriftung"/>
        <w:rPr>
          <w:rFonts w:eastAsia="Calibri"/>
          <w:szCs w:val="20"/>
        </w:rPr>
      </w:pPr>
      <w:r>
        <w:t xml:space="preserve">Abbildung </w:t>
      </w:r>
      <w:r>
        <w:fldChar w:fldCharType="begin"/>
      </w:r>
      <w:r>
        <w:instrText xml:space="preserve"> SEQ Abbildung \* ARABIC </w:instrText>
      </w:r>
      <w:r>
        <w:fldChar w:fldCharType="separate"/>
      </w:r>
      <w:r w:rsidR="00D41CAF">
        <w:rPr>
          <w:noProof/>
        </w:rPr>
        <w:t>34</w:t>
      </w:r>
      <w:r>
        <w:fldChar w:fldCharType="end"/>
      </w:r>
      <w:r>
        <w:t xml:space="preserve"> Konfidenzintervalle der Mittelwertdifferenzen zwischen den Holzchargen</w:t>
      </w:r>
    </w:p>
    <w:tbl>
      <w:tblPr>
        <w:tblStyle w:val="Tabellenraster"/>
        <w:tblW w:w="0" w:type="auto"/>
        <w:tblLook w:val="04A0" w:firstRow="1" w:lastRow="0" w:firstColumn="1" w:lastColumn="0" w:noHBand="0" w:noVBand="1"/>
      </w:tblPr>
      <w:tblGrid>
        <w:gridCol w:w="2185"/>
        <w:gridCol w:w="2205"/>
        <w:gridCol w:w="2409"/>
        <w:gridCol w:w="2261"/>
      </w:tblGrid>
      <w:tr w:rsidR="00DD62C4" w14:paraId="7B96BD1F" w14:textId="6D492DF1" w:rsidTr="003C2176">
        <w:tc>
          <w:tcPr>
            <w:tcW w:w="2185" w:type="dxa"/>
          </w:tcPr>
          <w:p w14:paraId="39E22CDE" w14:textId="375761FC" w:rsidR="00DD62C4" w:rsidRDefault="00DD62C4" w:rsidP="00DD62C4">
            <w:pPr>
              <w:rPr>
                <w:rFonts w:eastAsia="Calibri"/>
                <w:szCs w:val="20"/>
              </w:rPr>
            </w:pPr>
            <w:r>
              <w:rPr>
                <w:rFonts w:eastAsia="Calibri"/>
                <w:szCs w:val="20"/>
              </w:rPr>
              <w:t>Vergleich</w:t>
            </w:r>
          </w:p>
        </w:tc>
        <w:tc>
          <w:tcPr>
            <w:tcW w:w="2205" w:type="dxa"/>
          </w:tcPr>
          <w:p w14:paraId="34E01E92" w14:textId="5DB297D5" w:rsidR="00DD62C4" w:rsidRDefault="00DD62C4" w:rsidP="0004660C">
            <w:pPr>
              <w:jc w:val="center"/>
              <w:rPr>
                <w:rFonts w:eastAsia="Calibri"/>
                <w:szCs w:val="20"/>
              </w:rPr>
            </w:pPr>
            <w:r>
              <w:rPr>
                <w:rFonts w:eastAsia="Calibri"/>
                <w:szCs w:val="20"/>
              </w:rPr>
              <w:t>Mittelwertdifferenz</w:t>
            </w:r>
          </w:p>
        </w:tc>
        <w:tc>
          <w:tcPr>
            <w:tcW w:w="2409" w:type="dxa"/>
          </w:tcPr>
          <w:p w14:paraId="1501A800" w14:textId="5FB9E006" w:rsidR="00DD62C4" w:rsidRDefault="00DD62C4" w:rsidP="0004660C">
            <w:pPr>
              <w:jc w:val="center"/>
              <w:rPr>
                <w:rFonts w:eastAsia="Calibri"/>
                <w:szCs w:val="20"/>
              </w:rPr>
            </w:pPr>
            <w:r>
              <w:rPr>
                <w:rFonts w:eastAsia="Calibri"/>
                <w:szCs w:val="20"/>
              </w:rPr>
              <w:t>95%-Konfidenzintervall</w:t>
            </w:r>
          </w:p>
        </w:tc>
        <w:tc>
          <w:tcPr>
            <w:tcW w:w="2261" w:type="dxa"/>
          </w:tcPr>
          <w:p w14:paraId="2B746765" w14:textId="32337217" w:rsidR="00DD62C4" w:rsidRDefault="00DD62C4" w:rsidP="0004660C">
            <w:pPr>
              <w:jc w:val="center"/>
              <w:rPr>
                <w:rFonts w:eastAsia="Calibri"/>
                <w:szCs w:val="20"/>
              </w:rPr>
            </w:pPr>
            <w:r>
              <w:rPr>
                <w:rFonts w:eastAsia="Calibri"/>
                <w:szCs w:val="20"/>
              </w:rPr>
              <w:t>75%-Konfidenzintervall</w:t>
            </w:r>
          </w:p>
        </w:tc>
      </w:tr>
      <w:tr w:rsidR="00DD62C4" w14:paraId="59E3F56B" w14:textId="2BAF5673" w:rsidTr="003C2176">
        <w:tc>
          <w:tcPr>
            <w:tcW w:w="2185" w:type="dxa"/>
          </w:tcPr>
          <w:p w14:paraId="60E24625" w14:textId="7C6E37D8" w:rsidR="00DD62C4" w:rsidRDefault="00DD62C4" w:rsidP="00DD62C4">
            <w:pPr>
              <w:rPr>
                <w:rFonts w:eastAsia="Calibri"/>
                <w:szCs w:val="20"/>
              </w:rPr>
            </w:pPr>
            <w:r>
              <w:rPr>
                <w:rFonts w:eastAsia="Calibri"/>
                <w:szCs w:val="20"/>
              </w:rPr>
              <w:t>SB1 – SB2</w:t>
            </w:r>
          </w:p>
        </w:tc>
        <w:tc>
          <w:tcPr>
            <w:tcW w:w="2205" w:type="dxa"/>
          </w:tcPr>
          <w:p w14:paraId="63A9EB41" w14:textId="5CC51E92" w:rsidR="00DD62C4" w:rsidRDefault="00DD62C4" w:rsidP="0004660C">
            <w:pPr>
              <w:jc w:val="center"/>
              <w:rPr>
                <w:rFonts w:eastAsia="Calibri"/>
                <w:szCs w:val="20"/>
              </w:rPr>
            </w:pPr>
            <w:r>
              <w:rPr>
                <w:rFonts w:eastAsia="Calibri"/>
                <w:szCs w:val="20"/>
              </w:rPr>
              <w:t>-0,68</w:t>
            </w:r>
          </w:p>
        </w:tc>
        <w:tc>
          <w:tcPr>
            <w:tcW w:w="2409" w:type="dxa"/>
          </w:tcPr>
          <w:p w14:paraId="08B31973" w14:textId="266B64C2" w:rsidR="00DD62C4" w:rsidRDefault="00DD62C4" w:rsidP="0004660C">
            <w:pPr>
              <w:jc w:val="center"/>
              <w:rPr>
                <w:rFonts w:eastAsia="Calibri"/>
                <w:szCs w:val="20"/>
              </w:rPr>
            </w:pPr>
            <w:r>
              <w:rPr>
                <w:rFonts w:eastAsia="Calibri"/>
                <w:szCs w:val="20"/>
              </w:rPr>
              <w:t>-0,68 ± -0,79</w:t>
            </w:r>
          </w:p>
        </w:tc>
        <w:tc>
          <w:tcPr>
            <w:tcW w:w="2261" w:type="dxa"/>
          </w:tcPr>
          <w:p w14:paraId="00943B92" w14:textId="38AA47E5"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68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44</w:t>
            </w:r>
          </w:p>
        </w:tc>
      </w:tr>
      <w:tr w:rsidR="00DD62C4" w14:paraId="616B5BB4" w14:textId="51BDEF95" w:rsidTr="003C2176">
        <w:tc>
          <w:tcPr>
            <w:tcW w:w="2185" w:type="dxa"/>
          </w:tcPr>
          <w:p w14:paraId="194ADCE5" w14:textId="09D19E0D" w:rsidR="00DD62C4" w:rsidRDefault="00DD62C4" w:rsidP="00DD62C4">
            <w:pPr>
              <w:rPr>
                <w:rFonts w:eastAsia="Calibri"/>
                <w:szCs w:val="20"/>
              </w:rPr>
            </w:pPr>
            <w:r>
              <w:rPr>
                <w:rFonts w:eastAsia="Calibri"/>
                <w:szCs w:val="20"/>
              </w:rPr>
              <w:t>SB1 – SB3</w:t>
            </w:r>
          </w:p>
        </w:tc>
        <w:tc>
          <w:tcPr>
            <w:tcW w:w="2205" w:type="dxa"/>
          </w:tcPr>
          <w:p w14:paraId="6808FA8E" w14:textId="20C64EBA" w:rsidR="00DD62C4" w:rsidRDefault="00DD62C4" w:rsidP="0004660C">
            <w:pPr>
              <w:jc w:val="center"/>
              <w:rPr>
                <w:rFonts w:eastAsia="Calibri"/>
                <w:szCs w:val="20"/>
              </w:rPr>
            </w:pPr>
            <w:r>
              <w:rPr>
                <w:rFonts w:eastAsia="Calibri"/>
                <w:szCs w:val="20"/>
              </w:rPr>
              <w:t>-1,69</w:t>
            </w:r>
          </w:p>
        </w:tc>
        <w:tc>
          <w:tcPr>
            <w:tcW w:w="2409" w:type="dxa"/>
          </w:tcPr>
          <w:p w14:paraId="3B8110B9" w14:textId="13365EDF" w:rsidR="00DD62C4" w:rsidRDefault="00DD62C4" w:rsidP="0004660C">
            <w:pPr>
              <w:jc w:val="center"/>
              <w:rPr>
                <w:rFonts w:eastAsia="Calibri"/>
                <w:szCs w:val="20"/>
              </w:rPr>
            </w:pPr>
            <w:r>
              <w:rPr>
                <w:rFonts w:eastAsia="Calibri"/>
                <w:szCs w:val="20"/>
              </w:rPr>
              <w:t>-1,69 ± -0,64</w:t>
            </w:r>
          </w:p>
        </w:tc>
        <w:tc>
          <w:tcPr>
            <w:tcW w:w="2261" w:type="dxa"/>
          </w:tcPr>
          <w:p w14:paraId="7E9D1306" w14:textId="12B577F7"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9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33</w:t>
            </w:r>
          </w:p>
        </w:tc>
      </w:tr>
      <w:tr w:rsidR="00DD62C4" w14:paraId="5BCA6D34" w14:textId="6AEFC80F" w:rsidTr="003C2176">
        <w:tc>
          <w:tcPr>
            <w:tcW w:w="2185" w:type="dxa"/>
          </w:tcPr>
          <w:p w14:paraId="6EA9E1B4" w14:textId="44BFEF08" w:rsidR="00DD62C4" w:rsidRDefault="00DD62C4" w:rsidP="00DD62C4">
            <w:pPr>
              <w:rPr>
                <w:rFonts w:eastAsia="Calibri"/>
                <w:szCs w:val="20"/>
              </w:rPr>
            </w:pPr>
            <w:r>
              <w:rPr>
                <w:rFonts w:eastAsia="Calibri"/>
                <w:szCs w:val="20"/>
              </w:rPr>
              <w:t>SB1 – SB4</w:t>
            </w:r>
          </w:p>
        </w:tc>
        <w:tc>
          <w:tcPr>
            <w:tcW w:w="2205" w:type="dxa"/>
          </w:tcPr>
          <w:p w14:paraId="0644A404" w14:textId="6D646E92" w:rsidR="00DD62C4" w:rsidRDefault="00DD62C4" w:rsidP="0004660C">
            <w:pPr>
              <w:jc w:val="center"/>
              <w:rPr>
                <w:rFonts w:eastAsia="Calibri"/>
                <w:szCs w:val="20"/>
              </w:rPr>
            </w:pPr>
            <w:r>
              <w:rPr>
                <w:rFonts w:eastAsia="Calibri"/>
                <w:szCs w:val="20"/>
              </w:rPr>
              <w:t>-0,08</w:t>
            </w:r>
          </w:p>
        </w:tc>
        <w:tc>
          <w:tcPr>
            <w:tcW w:w="2409" w:type="dxa"/>
          </w:tcPr>
          <w:p w14:paraId="1254D70B" w14:textId="3DC1D7CE" w:rsidR="00DD62C4" w:rsidRDefault="00DD62C4" w:rsidP="0004660C">
            <w:pPr>
              <w:jc w:val="center"/>
              <w:rPr>
                <w:rFonts w:eastAsia="Calibri"/>
                <w:szCs w:val="20"/>
              </w:rPr>
            </w:pPr>
            <w:r>
              <w:rPr>
                <w:rFonts w:eastAsia="Calibri"/>
                <w:szCs w:val="20"/>
              </w:rPr>
              <w:t>0,08 ±1,52</w:t>
            </w:r>
          </w:p>
        </w:tc>
        <w:tc>
          <w:tcPr>
            <w:tcW w:w="2261" w:type="dxa"/>
          </w:tcPr>
          <w:p w14:paraId="0BDAE376" w14:textId="6EB25144"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08 </w:t>
            </w:r>
            <w:r>
              <w:rPr>
                <w:rFonts w:eastAsia="Calibri"/>
                <w:szCs w:val="20"/>
              </w:rPr>
              <w:t>±</w:t>
            </w:r>
            <w:r w:rsidRPr="003C2176">
              <w:rPr>
                <w:rFonts w:eastAsia="Calibri"/>
                <w:szCs w:val="20"/>
              </w:rPr>
              <w:t>- 0</w:t>
            </w:r>
            <w:r>
              <w:rPr>
                <w:rFonts w:eastAsia="Calibri"/>
                <w:szCs w:val="20"/>
              </w:rPr>
              <w:t>,</w:t>
            </w:r>
            <w:r w:rsidRPr="003C2176">
              <w:rPr>
                <w:rFonts w:eastAsia="Calibri"/>
                <w:szCs w:val="20"/>
              </w:rPr>
              <w:t>62</w:t>
            </w:r>
          </w:p>
        </w:tc>
      </w:tr>
      <w:tr w:rsidR="00DD62C4" w14:paraId="262879B1" w14:textId="6754CAA8" w:rsidTr="003C2176">
        <w:tc>
          <w:tcPr>
            <w:tcW w:w="2185" w:type="dxa"/>
          </w:tcPr>
          <w:p w14:paraId="7FCC442B" w14:textId="7617E8E0" w:rsidR="00DD62C4" w:rsidRDefault="00DD62C4" w:rsidP="00DD62C4">
            <w:pPr>
              <w:rPr>
                <w:rFonts w:eastAsia="Calibri"/>
                <w:szCs w:val="20"/>
              </w:rPr>
            </w:pPr>
            <w:r>
              <w:rPr>
                <w:rFonts w:eastAsia="Calibri"/>
                <w:szCs w:val="20"/>
              </w:rPr>
              <w:t>SB2 – SB3</w:t>
            </w:r>
          </w:p>
        </w:tc>
        <w:tc>
          <w:tcPr>
            <w:tcW w:w="2205" w:type="dxa"/>
          </w:tcPr>
          <w:p w14:paraId="5A60357B" w14:textId="66E0D6CF" w:rsidR="00DD62C4" w:rsidRDefault="00DD62C4" w:rsidP="0004660C">
            <w:pPr>
              <w:jc w:val="center"/>
              <w:rPr>
                <w:rFonts w:eastAsia="Calibri"/>
                <w:szCs w:val="20"/>
              </w:rPr>
            </w:pPr>
            <w:r>
              <w:rPr>
                <w:rFonts w:eastAsia="Calibri"/>
                <w:szCs w:val="20"/>
              </w:rPr>
              <w:t>-1,01</w:t>
            </w:r>
          </w:p>
        </w:tc>
        <w:tc>
          <w:tcPr>
            <w:tcW w:w="2409" w:type="dxa"/>
          </w:tcPr>
          <w:p w14:paraId="37F0A64C" w14:textId="60A369F7" w:rsidR="00DD62C4" w:rsidRDefault="00DD62C4" w:rsidP="0004660C">
            <w:pPr>
              <w:jc w:val="center"/>
              <w:rPr>
                <w:rFonts w:eastAsia="Calibri"/>
                <w:szCs w:val="20"/>
              </w:rPr>
            </w:pPr>
            <w:r>
              <w:rPr>
                <w:rFonts w:eastAsia="Calibri"/>
                <w:szCs w:val="20"/>
              </w:rPr>
              <w:t>-1,01 ± 0,89</w:t>
            </w:r>
          </w:p>
        </w:tc>
        <w:tc>
          <w:tcPr>
            <w:tcW w:w="2261" w:type="dxa"/>
          </w:tcPr>
          <w:p w14:paraId="3AEF6FFD" w14:textId="7E13474B"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01 </w:t>
            </w:r>
            <w:r w:rsidR="0004660C" w:rsidRPr="0004660C">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5</w:t>
            </w:r>
            <w:r>
              <w:rPr>
                <w:rFonts w:eastAsia="Calibri"/>
                <w:szCs w:val="20"/>
              </w:rPr>
              <w:t>0</w:t>
            </w:r>
          </w:p>
        </w:tc>
      </w:tr>
      <w:tr w:rsidR="00DD62C4" w14:paraId="6B5BAFAE" w14:textId="0EA81867" w:rsidTr="003C2176">
        <w:tc>
          <w:tcPr>
            <w:tcW w:w="2185" w:type="dxa"/>
          </w:tcPr>
          <w:p w14:paraId="17DC5EA9" w14:textId="15494ED3" w:rsidR="00DD62C4" w:rsidRDefault="00DD62C4" w:rsidP="00DD62C4">
            <w:pPr>
              <w:rPr>
                <w:rFonts w:eastAsia="Calibri"/>
                <w:szCs w:val="20"/>
              </w:rPr>
            </w:pPr>
            <w:r>
              <w:rPr>
                <w:rFonts w:eastAsia="Calibri"/>
                <w:szCs w:val="20"/>
              </w:rPr>
              <w:t>SB2 – SB4</w:t>
            </w:r>
          </w:p>
        </w:tc>
        <w:tc>
          <w:tcPr>
            <w:tcW w:w="2205" w:type="dxa"/>
          </w:tcPr>
          <w:p w14:paraId="7C28308A" w14:textId="5A57A3CF" w:rsidR="00DD62C4" w:rsidRDefault="00DD62C4" w:rsidP="0004660C">
            <w:pPr>
              <w:jc w:val="center"/>
              <w:rPr>
                <w:rFonts w:eastAsia="Calibri"/>
                <w:szCs w:val="20"/>
              </w:rPr>
            </w:pPr>
            <w:r>
              <w:rPr>
                <w:rFonts w:eastAsia="Calibri"/>
                <w:szCs w:val="20"/>
              </w:rPr>
              <w:t>+0,60</w:t>
            </w:r>
          </w:p>
        </w:tc>
        <w:tc>
          <w:tcPr>
            <w:tcW w:w="2409" w:type="dxa"/>
          </w:tcPr>
          <w:p w14:paraId="2CDB1259" w14:textId="4906BAE6" w:rsidR="00DD62C4" w:rsidRDefault="00DD62C4" w:rsidP="0004660C">
            <w:pPr>
              <w:jc w:val="center"/>
              <w:rPr>
                <w:rFonts w:eastAsia="Calibri"/>
                <w:szCs w:val="20"/>
              </w:rPr>
            </w:pPr>
            <w:r>
              <w:rPr>
                <w:rFonts w:eastAsia="Calibri"/>
                <w:szCs w:val="20"/>
              </w:rPr>
              <w:t>+0,60 ± 1,29</w:t>
            </w:r>
          </w:p>
        </w:tc>
        <w:tc>
          <w:tcPr>
            <w:tcW w:w="2261" w:type="dxa"/>
          </w:tcPr>
          <w:p w14:paraId="61BCD293" w14:textId="2629A69A"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6</w:t>
            </w:r>
            <w:r>
              <w:rPr>
                <w:rFonts w:eastAsia="Calibri"/>
                <w:szCs w:val="20"/>
              </w:rPr>
              <w:t>0</w:t>
            </w:r>
            <w:r w:rsidRPr="003C2176">
              <w:rPr>
                <w:rFonts w:eastAsia="Calibri"/>
                <w:szCs w:val="20"/>
              </w:rPr>
              <w:t xml:space="preserve">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7</w:t>
            </w:r>
          </w:p>
        </w:tc>
      </w:tr>
      <w:tr w:rsidR="00DD62C4" w14:paraId="7346E351" w14:textId="23E74338" w:rsidTr="003C2176">
        <w:tc>
          <w:tcPr>
            <w:tcW w:w="2185" w:type="dxa"/>
          </w:tcPr>
          <w:p w14:paraId="04285436" w14:textId="34F26569" w:rsidR="00DD62C4" w:rsidRDefault="00DD62C4" w:rsidP="00DD62C4">
            <w:pPr>
              <w:rPr>
                <w:rFonts w:eastAsia="Calibri"/>
                <w:szCs w:val="20"/>
              </w:rPr>
            </w:pPr>
            <w:r>
              <w:rPr>
                <w:rFonts w:eastAsia="Calibri"/>
                <w:szCs w:val="20"/>
              </w:rPr>
              <w:t>SB3 – SB4</w:t>
            </w:r>
          </w:p>
        </w:tc>
        <w:tc>
          <w:tcPr>
            <w:tcW w:w="2205" w:type="dxa"/>
          </w:tcPr>
          <w:p w14:paraId="1A335F21" w14:textId="59A46D90" w:rsidR="00DD62C4" w:rsidRDefault="00DD62C4" w:rsidP="0004660C">
            <w:pPr>
              <w:jc w:val="center"/>
              <w:rPr>
                <w:rFonts w:eastAsia="Calibri"/>
                <w:szCs w:val="20"/>
              </w:rPr>
            </w:pPr>
            <w:r>
              <w:rPr>
                <w:rFonts w:eastAsia="Calibri"/>
                <w:szCs w:val="20"/>
              </w:rPr>
              <w:t>+1,61</w:t>
            </w:r>
          </w:p>
        </w:tc>
        <w:tc>
          <w:tcPr>
            <w:tcW w:w="2409" w:type="dxa"/>
          </w:tcPr>
          <w:p w14:paraId="3FD541B7" w14:textId="4113BC81" w:rsidR="00DD62C4" w:rsidRDefault="00DD62C4" w:rsidP="0004660C">
            <w:pPr>
              <w:jc w:val="center"/>
              <w:rPr>
                <w:rFonts w:eastAsia="Calibri"/>
                <w:szCs w:val="20"/>
              </w:rPr>
            </w:pPr>
            <w:r>
              <w:rPr>
                <w:rFonts w:eastAsia="Calibri"/>
                <w:szCs w:val="20"/>
              </w:rPr>
              <w:t>+1,61 ± 1,35</w:t>
            </w:r>
          </w:p>
        </w:tc>
        <w:tc>
          <w:tcPr>
            <w:tcW w:w="2261" w:type="dxa"/>
          </w:tcPr>
          <w:p w14:paraId="7A0A91CF" w14:textId="70213B40"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1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3</w:t>
            </w:r>
          </w:p>
        </w:tc>
      </w:tr>
    </w:tbl>
    <w:p w14:paraId="389812D6" w14:textId="0A367A1E" w:rsidR="002A608D" w:rsidRDefault="007F5572" w:rsidP="002A608D">
      <w:pPr>
        <w:rPr>
          <w:rFonts w:eastAsia="Calibri"/>
          <w:szCs w:val="20"/>
        </w:rPr>
      </w:pPr>
      <w:r>
        <w:rPr>
          <w:rFonts w:eastAsia="Calibri"/>
          <w:szCs w:val="20"/>
        </w:rPr>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lastRenderedPageBreak/>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w:t>
      </w:r>
      <w:proofErr w:type="spellStart"/>
      <w:r w:rsidR="0000744C">
        <w:rPr>
          <w:rFonts w:eastAsia="Calibri"/>
          <w:szCs w:val="20"/>
        </w:rPr>
        <w:t>Coulomb’schen</w:t>
      </w:r>
      <w:proofErr w:type="spellEnd"/>
      <w:r w:rsidR="0000744C">
        <w:rPr>
          <w:rFonts w:eastAsia="Calibri"/>
          <w:szCs w:val="20"/>
        </w:rPr>
        <w:t xml:space="preserve">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729638F3" w:rsidR="00325CCB" w:rsidRDefault="00325CCB" w:rsidP="00325CCB">
      <w:pPr>
        <w:pStyle w:val="Beschriftung"/>
        <w:jc w:val="center"/>
        <w:rPr>
          <w:rFonts w:eastAsia="Calibri"/>
        </w:rPr>
      </w:pPr>
      <w:bookmarkStart w:id="474"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35</w:t>
      </w:r>
      <w:r w:rsidR="006067B2">
        <w:rPr>
          <w:noProof/>
        </w:rPr>
        <w:fldChar w:fldCharType="end"/>
      </w:r>
      <w:bookmarkEnd w:id="474"/>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w:t>
      </w:r>
      <w:proofErr w:type="spellStart"/>
      <w:r>
        <w:rPr>
          <w:rFonts w:eastAsia="Calibri"/>
          <w:szCs w:val="20"/>
        </w:rPr>
        <w:t>Fügeteil</w:t>
      </w:r>
      <w:proofErr w:type="spellEnd"/>
      <w:r>
        <w:rPr>
          <w:rFonts w:eastAsia="Calibri"/>
          <w:szCs w:val="20"/>
        </w:rPr>
        <w:t xml:space="preserve"> versagten, bei höheren Fügeteilfestigkeiten nicht </w:t>
      </w:r>
      <w:commentRangeStart w:id="475"/>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475"/>
      <w:r w:rsidR="00086652">
        <w:rPr>
          <w:rStyle w:val="Kommentarzeichen"/>
        </w:rPr>
        <w:commentReference w:id="475"/>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476"/>
      <w:r w:rsidR="00387708">
        <w:t>erzielte</w:t>
      </w:r>
      <w:commentRangeEnd w:id="476"/>
      <w:r w:rsidR="00387708">
        <w:rPr>
          <w:rStyle w:val="Kommentarzeichen"/>
        </w:rPr>
        <w:commentReference w:id="476"/>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Um zu untersuchen, 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lastRenderedPageBreak/>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0B7A43B4" w:rsidR="00D979E8" w:rsidRPr="00E81B1B" w:rsidRDefault="00D979E8" w:rsidP="00D979E8">
      <w:pPr>
        <w:pStyle w:val="Beschriftung"/>
        <w:rPr>
          <w:rFonts w:eastAsia="Calibri"/>
          <w:szCs w:val="20"/>
        </w:rPr>
      </w:pPr>
      <w:bookmarkStart w:id="477" w:name="_Ref98601603"/>
      <w:r w:rsidRPr="00E81B1B">
        <w:t xml:space="preserve">Tabelle </w:t>
      </w:r>
      <w:r>
        <w:fldChar w:fldCharType="begin"/>
      </w:r>
      <w:r>
        <w:instrText>SEQ Tabelle \* ARABIC</w:instrText>
      </w:r>
      <w:r>
        <w:fldChar w:fldCharType="separate"/>
      </w:r>
      <w:r w:rsidR="004E72ED">
        <w:rPr>
          <w:noProof/>
        </w:rPr>
        <w:t>13</w:t>
      </w:r>
      <w:r>
        <w:fldChar w:fldCharType="end"/>
      </w:r>
      <w:bookmarkEnd w:id="460"/>
      <w:bookmarkEnd w:id="477"/>
      <w:r w:rsidRPr="00E81B1B">
        <w:t xml:space="preserve"> </w:t>
      </w:r>
      <w:r w:rsidR="0010227F">
        <w:t>Ergebnisse der</w:t>
      </w:r>
      <w:r w:rsidRPr="00E81B1B">
        <w:t xml:space="preserve"> Scherversuche</w:t>
      </w:r>
      <w:r w:rsidR="0010227F">
        <w:t xml:space="preserve">: Bruchspannungen, Versagensmodi </w:t>
      </w:r>
      <w:r w:rsidR="00701C7D">
        <w:t>(</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Versa</w:t>
      </w:r>
      <w:r w:rsidR="00BF4879">
        <w:t>g</w:t>
      </w:r>
      <w:r w:rsidR="00701C7D">
        <w:t xml:space="preserve">en mit max. </w:t>
      </w:r>
      <w:r w:rsidR="00701C7D">
        <w:lastRenderedPageBreak/>
        <w:t>30% Adhäsionsversagen, M2 = gemischtes Versagen mit mehr als 30% Adhäsionsversagen)</w:t>
      </w:r>
      <w:bookmarkEnd w:id="461"/>
      <w:r w:rsidR="0010227F">
        <w:t xml:space="preserve"> sowie Angaben zu den Materialien (TU=TU Berlin, BR = Brüninghoff)</w:t>
      </w:r>
    </w:p>
    <w:tbl>
      <w:tblPr>
        <w:tblStyle w:val="Tabellenraster"/>
        <w:tblW w:w="0" w:type="auto"/>
        <w:tblLook w:val="04A0" w:firstRow="1" w:lastRow="0" w:firstColumn="1" w:lastColumn="0" w:noHBand="0" w:noVBand="1"/>
      </w:tblPr>
      <w:tblGrid>
        <w:gridCol w:w="1271"/>
        <w:gridCol w:w="754"/>
        <w:gridCol w:w="805"/>
        <w:gridCol w:w="993"/>
        <w:gridCol w:w="1134"/>
        <w:gridCol w:w="1088"/>
        <w:gridCol w:w="1005"/>
        <w:gridCol w:w="1005"/>
        <w:gridCol w:w="1005"/>
      </w:tblGrid>
      <w:tr w:rsidR="003B605F" w:rsidRPr="003B605F" w14:paraId="2B1370EF" w14:textId="77777777" w:rsidTr="00C222B4">
        <w:trPr>
          <w:trHeight w:val="300"/>
        </w:trPr>
        <w:tc>
          <w:tcPr>
            <w:tcW w:w="1271" w:type="dxa"/>
            <w:noWrap/>
            <w:vAlign w:val="center"/>
            <w:hideMark/>
          </w:tcPr>
          <w:p w14:paraId="14C313B6" w14:textId="36781FFB" w:rsidR="003B605F" w:rsidRPr="003B605F" w:rsidRDefault="003C6BFC" w:rsidP="003C6BFC">
            <w:pPr>
              <w:pStyle w:val="Beschriftung"/>
              <w:jc w:val="center"/>
            </w:pPr>
            <w:r>
              <w:lastRenderedPageBreak/>
              <w:t>Serie</w:t>
            </w:r>
          </w:p>
        </w:tc>
        <w:tc>
          <w:tcPr>
            <w:tcW w:w="754" w:type="dxa"/>
            <w:noWrap/>
            <w:vAlign w:val="center"/>
            <w:hideMark/>
          </w:tcPr>
          <w:p w14:paraId="1AD7F14E" w14:textId="36C53316" w:rsidR="003B605F" w:rsidRPr="003B605F" w:rsidRDefault="003C6BFC" w:rsidP="003C6BFC">
            <w:pPr>
              <w:pStyle w:val="Beschriftung"/>
              <w:jc w:val="center"/>
            </w:pPr>
            <w:proofErr w:type="spellStart"/>
            <w:r>
              <w:t>No</w:t>
            </w:r>
            <w:proofErr w:type="spellEnd"/>
            <w:r>
              <w:t>.</w:t>
            </w:r>
          </w:p>
        </w:tc>
        <w:tc>
          <w:tcPr>
            <w:tcW w:w="805" w:type="dxa"/>
            <w:noWrap/>
            <w:vAlign w:val="center"/>
            <w:hideMark/>
          </w:tcPr>
          <w:p w14:paraId="6950FC0C" w14:textId="2FAC40DB" w:rsidR="003B605F" w:rsidRPr="003B605F" w:rsidRDefault="00932A70" w:rsidP="00932A70">
            <w:pPr>
              <w:pStyle w:val="Beschriftung"/>
              <w:spacing w:line="240" w:lineRule="auto"/>
              <w:jc w:val="center"/>
            </w:pPr>
            <w:proofErr w:type="spellStart"/>
            <w:r>
              <w:t>τ</w:t>
            </w:r>
            <w:r w:rsidRPr="00932A70">
              <w:rPr>
                <w:vertAlign w:val="subscript"/>
              </w:rPr>
              <w:t>max</w:t>
            </w:r>
            <w:proofErr w:type="spellEnd"/>
            <w:r>
              <w:rPr>
                <w:vertAlign w:val="subscript"/>
              </w:rPr>
              <w:t xml:space="preserve"> </w:t>
            </w:r>
          </w:p>
        </w:tc>
        <w:tc>
          <w:tcPr>
            <w:tcW w:w="993" w:type="dxa"/>
            <w:noWrap/>
            <w:vAlign w:val="center"/>
            <w:hideMark/>
          </w:tcPr>
          <w:p w14:paraId="62E259D5" w14:textId="05E70857" w:rsidR="003B605F" w:rsidRPr="003B605F" w:rsidRDefault="00932A70" w:rsidP="003C6BFC">
            <w:pPr>
              <w:pStyle w:val="Beschriftung"/>
              <w:jc w:val="center"/>
            </w:pPr>
            <w:r>
              <w:t>Versagen</w:t>
            </w:r>
          </w:p>
        </w:tc>
        <w:tc>
          <w:tcPr>
            <w:tcW w:w="1134" w:type="dxa"/>
            <w:noWrap/>
            <w:vAlign w:val="center"/>
            <w:hideMark/>
          </w:tcPr>
          <w:p w14:paraId="209D3BCA" w14:textId="0B2C363E" w:rsidR="00932A70" w:rsidRPr="00932A70" w:rsidRDefault="00932A70" w:rsidP="00C222B4">
            <w:pPr>
              <w:pStyle w:val="Beschriftung"/>
              <w:jc w:val="center"/>
            </w:pPr>
            <w:r>
              <w:t>Mittelwert</w:t>
            </w:r>
          </w:p>
        </w:tc>
        <w:tc>
          <w:tcPr>
            <w:tcW w:w="1088" w:type="dxa"/>
            <w:noWrap/>
            <w:vAlign w:val="center"/>
            <w:hideMark/>
          </w:tcPr>
          <w:p w14:paraId="4B0B6E14" w14:textId="1731F74A" w:rsidR="00932A70" w:rsidRPr="00932A70" w:rsidRDefault="00932A70" w:rsidP="00C222B4">
            <w:pPr>
              <w:pStyle w:val="Beschriftung"/>
              <w:jc w:val="center"/>
            </w:pPr>
            <w:proofErr w:type="spellStart"/>
            <w:r>
              <w:t>Stabw</w:t>
            </w:r>
            <w:proofErr w:type="spellEnd"/>
            <w:r>
              <w:t>.</w:t>
            </w:r>
          </w:p>
        </w:tc>
        <w:tc>
          <w:tcPr>
            <w:tcW w:w="1005" w:type="dxa"/>
            <w:noWrap/>
            <w:vAlign w:val="center"/>
            <w:hideMark/>
          </w:tcPr>
          <w:p w14:paraId="108AC9DD" w14:textId="7FD4187E" w:rsidR="00932A70" w:rsidRPr="00932A70" w:rsidRDefault="00932A70" w:rsidP="00C222B4">
            <w:pPr>
              <w:pStyle w:val="Beschriftung"/>
              <w:jc w:val="center"/>
            </w:pPr>
            <w:r>
              <w:t xml:space="preserve">Var. </w:t>
            </w:r>
            <w:proofErr w:type="spellStart"/>
            <w:r>
              <w:t>Koeff</w:t>
            </w:r>
            <w:proofErr w:type="spellEnd"/>
            <w:r>
              <w:t>.</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C222B4" w:rsidRPr="003B605F" w14:paraId="157B6937" w14:textId="77777777" w:rsidTr="00C222B4">
        <w:trPr>
          <w:trHeight w:val="300"/>
        </w:trPr>
        <w:tc>
          <w:tcPr>
            <w:tcW w:w="1271" w:type="dxa"/>
            <w:noWrap/>
            <w:vAlign w:val="center"/>
          </w:tcPr>
          <w:p w14:paraId="76E8A4DA" w14:textId="5535967D" w:rsidR="00C222B4" w:rsidRDefault="00C222B4" w:rsidP="003C6BFC">
            <w:pPr>
              <w:pStyle w:val="Beschriftung"/>
              <w:jc w:val="center"/>
            </w:pPr>
            <w:r>
              <w:t>-</w:t>
            </w:r>
          </w:p>
        </w:tc>
        <w:tc>
          <w:tcPr>
            <w:tcW w:w="754" w:type="dxa"/>
            <w:noWrap/>
            <w:vAlign w:val="center"/>
          </w:tcPr>
          <w:p w14:paraId="5609240C" w14:textId="644E6B52" w:rsidR="00C222B4" w:rsidRDefault="00C222B4" w:rsidP="003C6BFC">
            <w:pPr>
              <w:pStyle w:val="Beschriftung"/>
              <w:jc w:val="center"/>
            </w:pPr>
            <w:r>
              <w:t>-</w:t>
            </w:r>
          </w:p>
        </w:tc>
        <w:tc>
          <w:tcPr>
            <w:tcW w:w="805" w:type="dxa"/>
            <w:noWrap/>
            <w:vAlign w:val="center"/>
          </w:tcPr>
          <w:p w14:paraId="37B8CD15" w14:textId="7E40D6A4" w:rsidR="00C222B4" w:rsidRDefault="00C222B4" w:rsidP="00932A70">
            <w:pPr>
              <w:pStyle w:val="Beschriftung"/>
              <w:spacing w:line="240" w:lineRule="auto"/>
              <w:jc w:val="center"/>
            </w:pPr>
            <w:r w:rsidRPr="00932A70">
              <w:t>[</w:t>
            </w:r>
            <w:r>
              <w:t>N/mm²]</w:t>
            </w:r>
          </w:p>
        </w:tc>
        <w:tc>
          <w:tcPr>
            <w:tcW w:w="993" w:type="dxa"/>
            <w:noWrap/>
            <w:vAlign w:val="center"/>
          </w:tcPr>
          <w:p w14:paraId="47A0679C" w14:textId="10A88301" w:rsidR="00C222B4" w:rsidRDefault="00C222B4" w:rsidP="003C6BFC">
            <w:pPr>
              <w:pStyle w:val="Beschriftung"/>
              <w:jc w:val="center"/>
            </w:pPr>
            <w:r>
              <w:t>-</w:t>
            </w:r>
          </w:p>
        </w:tc>
        <w:tc>
          <w:tcPr>
            <w:tcW w:w="1134" w:type="dxa"/>
            <w:noWrap/>
            <w:vAlign w:val="center"/>
          </w:tcPr>
          <w:p w14:paraId="6FB3A25C" w14:textId="07634E88" w:rsidR="00C222B4" w:rsidRDefault="00C222B4" w:rsidP="003C6BFC">
            <w:pPr>
              <w:pStyle w:val="Beschriftung"/>
              <w:jc w:val="center"/>
            </w:pPr>
            <w:r>
              <w:t>[N/mm²]</w:t>
            </w:r>
          </w:p>
        </w:tc>
        <w:tc>
          <w:tcPr>
            <w:tcW w:w="1088" w:type="dxa"/>
            <w:noWrap/>
            <w:vAlign w:val="center"/>
          </w:tcPr>
          <w:p w14:paraId="5968A9B1" w14:textId="6C02B816" w:rsidR="00C222B4" w:rsidRDefault="00C222B4" w:rsidP="003C6BFC">
            <w:pPr>
              <w:pStyle w:val="Beschriftung"/>
              <w:jc w:val="center"/>
            </w:pPr>
            <w:r>
              <w:t>[N/mm²]</w:t>
            </w:r>
          </w:p>
        </w:tc>
        <w:tc>
          <w:tcPr>
            <w:tcW w:w="1005" w:type="dxa"/>
            <w:noWrap/>
            <w:vAlign w:val="center"/>
          </w:tcPr>
          <w:p w14:paraId="1F42D853" w14:textId="6D7BB348" w:rsidR="00C222B4" w:rsidRDefault="00C222B4" w:rsidP="003C6BFC">
            <w:pPr>
              <w:pStyle w:val="Beschriftung"/>
              <w:jc w:val="center"/>
            </w:pPr>
            <w:r>
              <w:t>[%]</w:t>
            </w:r>
          </w:p>
        </w:tc>
        <w:tc>
          <w:tcPr>
            <w:tcW w:w="1005" w:type="dxa"/>
            <w:noWrap/>
            <w:vAlign w:val="center"/>
          </w:tcPr>
          <w:p w14:paraId="6271A6A4" w14:textId="308702CC" w:rsidR="00C222B4" w:rsidRDefault="00C222B4" w:rsidP="003C6BFC">
            <w:pPr>
              <w:pStyle w:val="Beschriftung"/>
              <w:jc w:val="center"/>
            </w:pPr>
            <w:r>
              <w:t>-</w:t>
            </w:r>
          </w:p>
        </w:tc>
        <w:tc>
          <w:tcPr>
            <w:tcW w:w="1005" w:type="dxa"/>
            <w:noWrap/>
            <w:vAlign w:val="center"/>
          </w:tcPr>
          <w:p w14:paraId="3D12CE26" w14:textId="3F6F2D2B" w:rsidR="00C222B4" w:rsidRDefault="00C222B4" w:rsidP="003C6BFC">
            <w:pPr>
              <w:pStyle w:val="Beschriftung"/>
              <w:jc w:val="center"/>
            </w:pPr>
            <w:r>
              <w:t>-</w:t>
            </w:r>
          </w:p>
        </w:tc>
      </w:tr>
      <w:tr w:rsidR="003C6BFC" w:rsidRPr="003B605F" w14:paraId="56271FF8" w14:textId="77777777" w:rsidTr="00C222B4">
        <w:trPr>
          <w:trHeight w:val="300"/>
        </w:trPr>
        <w:tc>
          <w:tcPr>
            <w:tcW w:w="1271" w:type="dxa"/>
            <w:noWrap/>
            <w:vAlign w:val="center"/>
            <w:hideMark/>
          </w:tcPr>
          <w:p w14:paraId="23E05CEA" w14:textId="77777777" w:rsidR="003C6BFC" w:rsidRPr="003B605F" w:rsidRDefault="003C6BFC" w:rsidP="003C6BFC">
            <w:pPr>
              <w:pStyle w:val="Beschriftung"/>
              <w:jc w:val="center"/>
            </w:pPr>
            <w:r w:rsidRPr="003B605F">
              <w:t>SB-NK-C3</w:t>
            </w:r>
          </w:p>
        </w:tc>
        <w:tc>
          <w:tcPr>
            <w:tcW w:w="754" w:type="dxa"/>
            <w:noWrap/>
            <w:vAlign w:val="center"/>
            <w:hideMark/>
          </w:tcPr>
          <w:p w14:paraId="7159398C" w14:textId="77777777" w:rsidR="003C6BFC" w:rsidRPr="003B605F" w:rsidRDefault="003C6BFC" w:rsidP="003C6BFC">
            <w:pPr>
              <w:pStyle w:val="Beschriftung"/>
              <w:jc w:val="center"/>
            </w:pPr>
            <w:r w:rsidRPr="003B605F">
              <w:t>1</w:t>
            </w:r>
          </w:p>
        </w:tc>
        <w:tc>
          <w:tcPr>
            <w:tcW w:w="805" w:type="dxa"/>
            <w:noWrap/>
            <w:vAlign w:val="center"/>
            <w:hideMark/>
          </w:tcPr>
          <w:p w14:paraId="0701A713" w14:textId="77777777" w:rsidR="003C6BFC" w:rsidRPr="003B605F" w:rsidRDefault="003C6BFC" w:rsidP="003C6BFC">
            <w:pPr>
              <w:pStyle w:val="Beschriftung"/>
              <w:jc w:val="center"/>
            </w:pPr>
            <w:r w:rsidRPr="003B605F">
              <w:t>6,55</w:t>
            </w:r>
          </w:p>
        </w:tc>
        <w:tc>
          <w:tcPr>
            <w:tcW w:w="993" w:type="dxa"/>
            <w:noWrap/>
            <w:vAlign w:val="center"/>
            <w:hideMark/>
          </w:tcPr>
          <w:p w14:paraId="65733714"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88"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C222B4">
        <w:trPr>
          <w:trHeight w:val="300"/>
        </w:trPr>
        <w:tc>
          <w:tcPr>
            <w:tcW w:w="1271" w:type="dxa"/>
            <w:noWrap/>
            <w:vAlign w:val="center"/>
            <w:hideMark/>
          </w:tcPr>
          <w:p w14:paraId="36025D90" w14:textId="77777777" w:rsidR="003C6BFC" w:rsidRPr="003B605F" w:rsidRDefault="003C6BFC" w:rsidP="003C6BFC">
            <w:pPr>
              <w:pStyle w:val="Beschriftung"/>
              <w:jc w:val="center"/>
            </w:pPr>
            <w:r w:rsidRPr="003B605F">
              <w:t>SB-NK-C3</w:t>
            </w:r>
          </w:p>
        </w:tc>
        <w:tc>
          <w:tcPr>
            <w:tcW w:w="754" w:type="dxa"/>
            <w:noWrap/>
            <w:vAlign w:val="center"/>
            <w:hideMark/>
          </w:tcPr>
          <w:p w14:paraId="13CC2971" w14:textId="77777777" w:rsidR="003C6BFC" w:rsidRPr="003B605F" w:rsidRDefault="003C6BFC" w:rsidP="003C6BFC">
            <w:pPr>
              <w:pStyle w:val="Beschriftung"/>
              <w:jc w:val="center"/>
            </w:pPr>
            <w:r w:rsidRPr="003B605F">
              <w:t>2</w:t>
            </w:r>
          </w:p>
        </w:tc>
        <w:tc>
          <w:tcPr>
            <w:tcW w:w="805" w:type="dxa"/>
            <w:noWrap/>
            <w:vAlign w:val="center"/>
            <w:hideMark/>
          </w:tcPr>
          <w:p w14:paraId="1A5E9C82" w14:textId="77777777" w:rsidR="003C6BFC" w:rsidRPr="003B605F" w:rsidRDefault="003C6BFC" w:rsidP="003C6BFC">
            <w:pPr>
              <w:pStyle w:val="Beschriftung"/>
              <w:jc w:val="center"/>
            </w:pPr>
            <w:r w:rsidRPr="003B605F">
              <w:t>3,9</w:t>
            </w:r>
          </w:p>
        </w:tc>
        <w:tc>
          <w:tcPr>
            <w:tcW w:w="993" w:type="dxa"/>
            <w:noWrap/>
            <w:vAlign w:val="center"/>
            <w:hideMark/>
          </w:tcPr>
          <w:p w14:paraId="3AA6F3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1D87242" w14:textId="3C8D24A9" w:rsidR="003C6BFC" w:rsidRPr="003B605F" w:rsidRDefault="003C6BFC" w:rsidP="003C6BFC">
            <w:pPr>
              <w:pStyle w:val="Beschriftung"/>
              <w:jc w:val="center"/>
            </w:pPr>
          </w:p>
        </w:tc>
        <w:tc>
          <w:tcPr>
            <w:tcW w:w="1088"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C222B4">
        <w:trPr>
          <w:trHeight w:val="300"/>
        </w:trPr>
        <w:tc>
          <w:tcPr>
            <w:tcW w:w="1271" w:type="dxa"/>
            <w:noWrap/>
            <w:vAlign w:val="center"/>
            <w:hideMark/>
          </w:tcPr>
          <w:p w14:paraId="62623FB8" w14:textId="77777777" w:rsidR="003C6BFC" w:rsidRPr="003B605F" w:rsidRDefault="003C6BFC" w:rsidP="003C6BFC">
            <w:pPr>
              <w:pStyle w:val="Beschriftung"/>
              <w:jc w:val="center"/>
            </w:pPr>
            <w:r w:rsidRPr="003B605F">
              <w:t>SB-NK-C3</w:t>
            </w:r>
          </w:p>
        </w:tc>
        <w:tc>
          <w:tcPr>
            <w:tcW w:w="754" w:type="dxa"/>
            <w:noWrap/>
            <w:vAlign w:val="center"/>
            <w:hideMark/>
          </w:tcPr>
          <w:p w14:paraId="6E334EB5" w14:textId="77777777" w:rsidR="003C6BFC" w:rsidRPr="003B605F" w:rsidRDefault="003C6BFC" w:rsidP="003C6BFC">
            <w:pPr>
              <w:pStyle w:val="Beschriftung"/>
              <w:jc w:val="center"/>
            </w:pPr>
            <w:r w:rsidRPr="003B605F">
              <w:t>3</w:t>
            </w:r>
          </w:p>
        </w:tc>
        <w:tc>
          <w:tcPr>
            <w:tcW w:w="805" w:type="dxa"/>
            <w:noWrap/>
            <w:vAlign w:val="center"/>
            <w:hideMark/>
          </w:tcPr>
          <w:p w14:paraId="415F5FED" w14:textId="77777777" w:rsidR="003C6BFC" w:rsidRPr="003B605F" w:rsidRDefault="003C6BFC" w:rsidP="003C6BFC">
            <w:pPr>
              <w:pStyle w:val="Beschriftung"/>
              <w:jc w:val="center"/>
            </w:pPr>
            <w:r w:rsidRPr="003B605F">
              <w:t>3,59</w:t>
            </w:r>
          </w:p>
        </w:tc>
        <w:tc>
          <w:tcPr>
            <w:tcW w:w="993" w:type="dxa"/>
            <w:noWrap/>
            <w:vAlign w:val="center"/>
            <w:hideMark/>
          </w:tcPr>
          <w:p w14:paraId="02EFEFC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9CE4F41" w14:textId="0CAF8DBB" w:rsidR="003C6BFC" w:rsidRPr="003B605F" w:rsidRDefault="003C6BFC" w:rsidP="003C6BFC">
            <w:pPr>
              <w:pStyle w:val="Beschriftung"/>
              <w:jc w:val="center"/>
            </w:pPr>
          </w:p>
        </w:tc>
        <w:tc>
          <w:tcPr>
            <w:tcW w:w="1088"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C222B4">
        <w:trPr>
          <w:trHeight w:val="300"/>
        </w:trPr>
        <w:tc>
          <w:tcPr>
            <w:tcW w:w="1271" w:type="dxa"/>
            <w:noWrap/>
            <w:vAlign w:val="center"/>
            <w:hideMark/>
          </w:tcPr>
          <w:p w14:paraId="0709B627" w14:textId="77777777" w:rsidR="003C6BFC" w:rsidRPr="003B605F" w:rsidRDefault="003C6BFC" w:rsidP="003C6BFC">
            <w:pPr>
              <w:pStyle w:val="Beschriftung"/>
              <w:jc w:val="center"/>
            </w:pPr>
            <w:r w:rsidRPr="003B605F">
              <w:t>SB-NK-C3</w:t>
            </w:r>
          </w:p>
        </w:tc>
        <w:tc>
          <w:tcPr>
            <w:tcW w:w="754" w:type="dxa"/>
            <w:noWrap/>
            <w:vAlign w:val="center"/>
            <w:hideMark/>
          </w:tcPr>
          <w:p w14:paraId="1A9DB39D" w14:textId="77777777" w:rsidR="003C6BFC" w:rsidRPr="003B605F" w:rsidRDefault="003C6BFC" w:rsidP="003C6BFC">
            <w:pPr>
              <w:pStyle w:val="Beschriftung"/>
              <w:jc w:val="center"/>
            </w:pPr>
            <w:r w:rsidRPr="003B605F">
              <w:t>4</w:t>
            </w:r>
          </w:p>
        </w:tc>
        <w:tc>
          <w:tcPr>
            <w:tcW w:w="805" w:type="dxa"/>
            <w:noWrap/>
            <w:vAlign w:val="center"/>
            <w:hideMark/>
          </w:tcPr>
          <w:p w14:paraId="2F003F6A" w14:textId="77777777" w:rsidR="003C6BFC" w:rsidRPr="003B605F" w:rsidRDefault="003C6BFC" w:rsidP="003C6BFC">
            <w:pPr>
              <w:pStyle w:val="Beschriftung"/>
              <w:jc w:val="center"/>
            </w:pPr>
            <w:r w:rsidRPr="003B605F">
              <w:t>5,9</w:t>
            </w:r>
          </w:p>
        </w:tc>
        <w:tc>
          <w:tcPr>
            <w:tcW w:w="993" w:type="dxa"/>
            <w:noWrap/>
            <w:vAlign w:val="center"/>
            <w:hideMark/>
          </w:tcPr>
          <w:p w14:paraId="378D93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D6F1ECA" w14:textId="494BB8E9" w:rsidR="003C6BFC" w:rsidRPr="003B605F" w:rsidRDefault="003C6BFC" w:rsidP="003C6BFC">
            <w:pPr>
              <w:pStyle w:val="Beschriftung"/>
              <w:jc w:val="center"/>
            </w:pPr>
          </w:p>
        </w:tc>
        <w:tc>
          <w:tcPr>
            <w:tcW w:w="1088"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C222B4">
        <w:trPr>
          <w:trHeight w:val="300"/>
        </w:trPr>
        <w:tc>
          <w:tcPr>
            <w:tcW w:w="1271" w:type="dxa"/>
            <w:noWrap/>
            <w:vAlign w:val="center"/>
            <w:hideMark/>
          </w:tcPr>
          <w:p w14:paraId="2DDF3D6B" w14:textId="77777777" w:rsidR="003C6BFC" w:rsidRPr="003B605F" w:rsidRDefault="003C6BFC" w:rsidP="003C6BFC">
            <w:pPr>
              <w:pStyle w:val="Beschriftung"/>
              <w:jc w:val="center"/>
            </w:pPr>
            <w:r w:rsidRPr="003B605F">
              <w:t>SB-NK-C3</w:t>
            </w:r>
          </w:p>
        </w:tc>
        <w:tc>
          <w:tcPr>
            <w:tcW w:w="754" w:type="dxa"/>
            <w:noWrap/>
            <w:vAlign w:val="center"/>
            <w:hideMark/>
          </w:tcPr>
          <w:p w14:paraId="68440617" w14:textId="77777777" w:rsidR="003C6BFC" w:rsidRPr="003B605F" w:rsidRDefault="003C6BFC" w:rsidP="003C6BFC">
            <w:pPr>
              <w:pStyle w:val="Beschriftung"/>
              <w:jc w:val="center"/>
            </w:pPr>
            <w:r w:rsidRPr="003B605F">
              <w:t>5</w:t>
            </w:r>
          </w:p>
        </w:tc>
        <w:tc>
          <w:tcPr>
            <w:tcW w:w="805" w:type="dxa"/>
            <w:noWrap/>
            <w:vAlign w:val="center"/>
            <w:hideMark/>
          </w:tcPr>
          <w:p w14:paraId="14AA807E" w14:textId="77777777" w:rsidR="003C6BFC" w:rsidRPr="003B605F" w:rsidRDefault="003C6BFC" w:rsidP="003C6BFC">
            <w:pPr>
              <w:pStyle w:val="Beschriftung"/>
              <w:jc w:val="center"/>
            </w:pPr>
            <w:r w:rsidRPr="003B605F">
              <w:t>5,24</w:t>
            </w:r>
          </w:p>
        </w:tc>
        <w:tc>
          <w:tcPr>
            <w:tcW w:w="993" w:type="dxa"/>
            <w:noWrap/>
            <w:vAlign w:val="center"/>
            <w:hideMark/>
          </w:tcPr>
          <w:p w14:paraId="6C1016F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4E26F3" w14:textId="38E3AD69" w:rsidR="003C6BFC" w:rsidRPr="003B605F" w:rsidRDefault="003C6BFC" w:rsidP="003C6BFC">
            <w:pPr>
              <w:pStyle w:val="Beschriftung"/>
              <w:jc w:val="center"/>
            </w:pPr>
          </w:p>
        </w:tc>
        <w:tc>
          <w:tcPr>
            <w:tcW w:w="1088"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C222B4">
        <w:trPr>
          <w:trHeight w:val="300"/>
        </w:trPr>
        <w:tc>
          <w:tcPr>
            <w:tcW w:w="1271" w:type="dxa"/>
            <w:noWrap/>
            <w:vAlign w:val="center"/>
            <w:hideMark/>
          </w:tcPr>
          <w:p w14:paraId="149F77DF" w14:textId="77777777" w:rsidR="003C6BFC" w:rsidRPr="003B605F" w:rsidRDefault="003C6BFC" w:rsidP="003C6BFC">
            <w:pPr>
              <w:pStyle w:val="Beschriftung"/>
              <w:jc w:val="center"/>
            </w:pPr>
            <w:r w:rsidRPr="003B605F">
              <w:t>SB-NK-E3</w:t>
            </w:r>
          </w:p>
        </w:tc>
        <w:tc>
          <w:tcPr>
            <w:tcW w:w="754" w:type="dxa"/>
            <w:noWrap/>
            <w:vAlign w:val="center"/>
            <w:hideMark/>
          </w:tcPr>
          <w:p w14:paraId="44C6670D" w14:textId="77777777" w:rsidR="003C6BFC" w:rsidRPr="003B605F" w:rsidRDefault="003C6BFC" w:rsidP="003C6BFC">
            <w:pPr>
              <w:pStyle w:val="Beschriftung"/>
              <w:jc w:val="center"/>
            </w:pPr>
            <w:r w:rsidRPr="003B605F">
              <w:t>1</w:t>
            </w:r>
          </w:p>
        </w:tc>
        <w:tc>
          <w:tcPr>
            <w:tcW w:w="805" w:type="dxa"/>
            <w:noWrap/>
            <w:vAlign w:val="center"/>
            <w:hideMark/>
          </w:tcPr>
          <w:p w14:paraId="0A6C2AAD" w14:textId="77777777" w:rsidR="003C6BFC" w:rsidRPr="003B605F" w:rsidRDefault="003C6BFC" w:rsidP="003C6BFC">
            <w:pPr>
              <w:pStyle w:val="Beschriftung"/>
              <w:jc w:val="center"/>
            </w:pPr>
            <w:r w:rsidRPr="003B605F">
              <w:t>4,35</w:t>
            </w:r>
          </w:p>
        </w:tc>
        <w:tc>
          <w:tcPr>
            <w:tcW w:w="993" w:type="dxa"/>
            <w:noWrap/>
            <w:vAlign w:val="center"/>
            <w:hideMark/>
          </w:tcPr>
          <w:p w14:paraId="72ADF7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88"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C222B4">
        <w:trPr>
          <w:trHeight w:val="300"/>
        </w:trPr>
        <w:tc>
          <w:tcPr>
            <w:tcW w:w="1271" w:type="dxa"/>
            <w:noWrap/>
            <w:vAlign w:val="center"/>
            <w:hideMark/>
          </w:tcPr>
          <w:p w14:paraId="644D7D8E" w14:textId="77777777" w:rsidR="003C6BFC" w:rsidRPr="003B605F" w:rsidRDefault="003C6BFC" w:rsidP="003C6BFC">
            <w:pPr>
              <w:pStyle w:val="Beschriftung"/>
              <w:jc w:val="center"/>
            </w:pPr>
            <w:r w:rsidRPr="003B605F">
              <w:t>SB-NK-E3</w:t>
            </w:r>
          </w:p>
        </w:tc>
        <w:tc>
          <w:tcPr>
            <w:tcW w:w="754" w:type="dxa"/>
            <w:noWrap/>
            <w:vAlign w:val="center"/>
            <w:hideMark/>
          </w:tcPr>
          <w:p w14:paraId="0BD6A494" w14:textId="77777777" w:rsidR="003C6BFC" w:rsidRPr="003B605F" w:rsidRDefault="003C6BFC" w:rsidP="003C6BFC">
            <w:pPr>
              <w:pStyle w:val="Beschriftung"/>
              <w:jc w:val="center"/>
            </w:pPr>
            <w:r w:rsidRPr="003B605F">
              <w:t>2</w:t>
            </w:r>
          </w:p>
        </w:tc>
        <w:tc>
          <w:tcPr>
            <w:tcW w:w="805" w:type="dxa"/>
            <w:noWrap/>
            <w:vAlign w:val="center"/>
            <w:hideMark/>
          </w:tcPr>
          <w:p w14:paraId="44747C23" w14:textId="77777777" w:rsidR="003C6BFC" w:rsidRPr="003B605F" w:rsidRDefault="003C6BFC" w:rsidP="003C6BFC">
            <w:pPr>
              <w:pStyle w:val="Beschriftung"/>
              <w:jc w:val="center"/>
            </w:pPr>
            <w:r w:rsidRPr="003B605F">
              <w:t>5,39</w:t>
            </w:r>
          </w:p>
        </w:tc>
        <w:tc>
          <w:tcPr>
            <w:tcW w:w="993" w:type="dxa"/>
            <w:noWrap/>
            <w:vAlign w:val="center"/>
            <w:hideMark/>
          </w:tcPr>
          <w:p w14:paraId="43CB114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0636E7E" w14:textId="4007FC2B" w:rsidR="003C6BFC" w:rsidRPr="003B605F" w:rsidRDefault="003C6BFC" w:rsidP="003C6BFC">
            <w:pPr>
              <w:pStyle w:val="Beschriftung"/>
              <w:jc w:val="center"/>
            </w:pPr>
          </w:p>
        </w:tc>
        <w:tc>
          <w:tcPr>
            <w:tcW w:w="1088"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C222B4">
        <w:trPr>
          <w:trHeight w:val="300"/>
        </w:trPr>
        <w:tc>
          <w:tcPr>
            <w:tcW w:w="1271" w:type="dxa"/>
            <w:noWrap/>
            <w:vAlign w:val="center"/>
            <w:hideMark/>
          </w:tcPr>
          <w:p w14:paraId="442565D1" w14:textId="77777777" w:rsidR="003C6BFC" w:rsidRPr="003B605F" w:rsidRDefault="003C6BFC" w:rsidP="003C6BFC">
            <w:pPr>
              <w:pStyle w:val="Beschriftung"/>
              <w:jc w:val="center"/>
            </w:pPr>
            <w:r w:rsidRPr="003B605F">
              <w:t>SB-NK-E3</w:t>
            </w:r>
          </w:p>
        </w:tc>
        <w:tc>
          <w:tcPr>
            <w:tcW w:w="754" w:type="dxa"/>
            <w:noWrap/>
            <w:vAlign w:val="center"/>
            <w:hideMark/>
          </w:tcPr>
          <w:p w14:paraId="69BFDFC2" w14:textId="77777777" w:rsidR="003C6BFC" w:rsidRPr="003B605F" w:rsidRDefault="003C6BFC" w:rsidP="003C6BFC">
            <w:pPr>
              <w:pStyle w:val="Beschriftung"/>
              <w:jc w:val="center"/>
            </w:pPr>
            <w:r w:rsidRPr="003B605F">
              <w:t>3</w:t>
            </w:r>
          </w:p>
        </w:tc>
        <w:tc>
          <w:tcPr>
            <w:tcW w:w="805" w:type="dxa"/>
            <w:noWrap/>
            <w:vAlign w:val="center"/>
            <w:hideMark/>
          </w:tcPr>
          <w:p w14:paraId="00F817B5" w14:textId="77777777" w:rsidR="003C6BFC" w:rsidRPr="003B605F" w:rsidRDefault="003C6BFC" w:rsidP="003C6BFC">
            <w:pPr>
              <w:pStyle w:val="Beschriftung"/>
              <w:jc w:val="center"/>
            </w:pPr>
            <w:r w:rsidRPr="003B605F">
              <w:t>7,16</w:t>
            </w:r>
          </w:p>
        </w:tc>
        <w:tc>
          <w:tcPr>
            <w:tcW w:w="993" w:type="dxa"/>
            <w:noWrap/>
            <w:vAlign w:val="center"/>
            <w:hideMark/>
          </w:tcPr>
          <w:p w14:paraId="48B2226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4DE338A" w14:textId="06403707" w:rsidR="003C6BFC" w:rsidRPr="003B605F" w:rsidRDefault="003C6BFC" w:rsidP="003C6BFC">
            <w:pPr>
              <w:pStyle w:val="Beschriftung"/>
              <w:jc w:val="center"/>
            </w:pPr>
          </w:p>
        </w:tc>
        <w:tc>
          <w:tcPr>
            <w:tcW w:w="1088"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C222B4">
        <w:trPr>
          <w:trHeight w:val="300"/>
        </w:trPr>
        <w:tc>
          <w:tcPr>
            <w:tcW w:w="1271" w:type="dxa"/>
            <w:noWrap/>
            <w:vAlign w:val="center"/>
            <w:hideMark/>
          </w:tcPr>
          <w:p w14:paraId="4EC37015" w14:textId="77777777" w:rsidR="003C6BFC" w:rsidRPr="003B605F" w:rsidRDefault="003C6BFC" w:rsidP="003C6BFC">
            <w:pPr>
              <w:pStyle w:val="Beschriftung"/>
              <w:jc w:val="center"/>
            </w:pPr>
            <w:r w:rsidRPr="003B605F">
              <w:t>SB-NK-E3</w:t>
            </w:r>
          </w:p>
        </w:tc>
        <w:tc>
          <w:tcPr>
            <w:tcW w:w="754" w:type="dxa"/>
            <w:noWrap/>
            <w:vAlign w:val="center"/>
            <w:hideMark/>
          </w:tcPr>
          <w:p w14:paraId="3AAFA31B" w14:textId="77777777" w:rsidR="003C6BFC" w:rsidRPr="003B605F" w:rsidRDefault="003C6BFC" w:rsidP="003C6BFC">
            <w:pPr>
              <w:pStyle w:val="Beschriftung"/>
              <w:jc w:val="center"/>
            </w:pPr>
            <w:r w:rsidRPr="003B605F">
              <w:t>4</w:t>
            </w:r>
          </w:p>
        </w:tc>
        <w:tc>
          <w:tcPr>
            <w:tcW w:w="805" w:type="dxa"/>
            <w:noWrap/>
            <w:vAlign w:val="center"/>
            <w:hideMark/>
          </w:tcPr>
          <w:p w14:paraId="7F11159A" w14:textId="77777777" w:rsidR="003C6BFC" w:rsidRPr="003B605F" w:rsidRDefault="003C6BFC" w:rsidP="003C6BFC">
            <w:pPr>
              <w:pStyle w:val="Beschriftung"/>
              <w:jc w:val="center"/>
            </w:pPr>
            <w:r w:rsidRPr="003B605F">
              <w:t>7,24</w:t>
            </w:r>
          </w:p>
        </w:tc>
        <w:tc>
          <w:tcPr>
            <w:tcW w:w="993" w:type="dxa"/>
            <w:noWrap/>
            <w:vAlign w:val="center"/>
            <w:hideMark/>
          </w:tcPr>
          <w:p w14:paraId="4D76AA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69B77C" w14:textId="75D37247" w:rsidR="003C6BFC" w:rsidRPr="003B605F" w:rsidRDefault="003C6BFC" w:rsidP="003C6BFC">
            <w:pPr>
              <w:pStyle w:val="Beschriftung"/>
              <w:jc w:val="center"/>
            </w:pPr>
          </w:p>
        </w:tc>
        <w:tc>
          <w:tcPr>
            <w:tcW w:w="1088"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C222B4">
        <w:trPr>
          <w:trHeight w:val="300"/>
        </w:trPr>
        <w:tc>
          <w:tcPr>
            <w:tcW w:w="1271" w:type="dxa"/>
            <w:noWrap/>
            <w:vAlign w:val="center"/>
            <w:hideMark/>
          </w:tcPr>
          <w:p w14:paraId="659377FA" w14:textId="77777777" w:rsidR="003C6BFC" w:rsidRPr="003B605F" w:rsidRDefault="003C6BFC" w:rsidP="003C6BFC">
            <w:pPr>
              <w:pStyle w:val="Beschriftung"/>
              <w:jc w:val="center"/>
            </w:pPr>
            <w:r w:rsidRPr="003B605F">
              <w:t>SB-NK-E3</w:t>
            </w:r>
          </w:p>
        </w:tc>
        <w:tc>
          <w:tcPr>
            <w:tcW w:w="754" w:type="dxa"/>
            <w:noWrap/>
            <w:vAlign w:val="center"/>
            <w:hideMark/>
          </w:tcPr>
          <w:p w14:paraId="656E8CC8" w14:textId="77777777" w:rsidR="003C6BFC" w:rsidRPr="003B605F" w:rsidRDefault="003C6BFC" w:rsidP="003C6BFC">
            <w:pPr>
              <w:pStyle w:val="Beschriftung"/>
              <w:jc w:val="center"/>
            </w:pPr>
            <w:r w:rsidRPr="003B605F">
              <w:t>5</w:t>
            </w:r>
          </w:p>
        </w:tc>
        <w:tc>
          <w:tcPr>
            <w:tcW w:w="805" w:type="dxa"/>
            <w:noWrap/>
            <w:vAlign w:val="center"/>
            <w:hideMark/>
          </w:tcPr>
          <w:p w14:paraId="5D1BC220" w14:textId="77777777" w:rsidR="003C6BFC" w:rsidRPr="003B605F" w:rsidRDefault="003C6BFC" w:rsidP="003C6BFC">
            <w:pPr>
              <w:pStyle w:val="Beschriftung"/>
              <w:jc w:val="center"/>
            </w:pPr>
            <w:r w:rsidRPr="003B605F">
              <w:t>6,92</w:t>
            </w:r>
          </w:p>
        </w:tc>
        <w:tc>
          <w:tcPr>
            <w:tcW w:w="993" w:type="dxa"/>
            <w:noWrap/>
            <w:vAlign w:val="center"/>
            <w:hideMark/>
          </w:tcPr>
          <w:p w14:paraId="0CF32DEE"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6835B0F1" w14:textId="653E52F6" w:rsidR="003C6BFC" w:rsidRPr="003B605F" w:rsidRDefault="003C6BFC" w:rsidP="003C6BFC">
            <w:pPr>
              <w:pStyle w:val="Beschriftung"/>
              <w:jc w:val="center"/>
            </w:pPr>
          </w:p>
        </w:tc>
        <w:tc>
          <w:tcPr>
            <w:tcW w:w="1088"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C222B4">
        <w:trPr>
          <w:trHeight w:val="300"/>
        </w:trPr>
        <w:tc>
          <w:tcPr>
            <w:tcW w:w="1271" w:type="dxa"/>
            <w:noWrap/>
            <w:vAlign w:val="center"/>
            <w:hideMark/>
          </w:tcPr>
          <w:p w14:paraId="55352987" w14:textId="77777777" w:rsidR="003C6BFC" w:rsidRPr="003B605F" w:rsidRDefault="003C6BFC" w:rsidP="003C6BFC">
            <w:pPr>
              <w:pStyle w:val="Beschriftung"/>
              <w:jc w:val="center"/>
            </w:pPr>
            <w:r w:rsidRPr="003B605F">
              <w:t>SB-TK-C1-FG</w:t>
            </w:r>
          </w:p>
        </w:tc>
        <w:tc>
          <w:tcPr>
            <w:tcW w:w="754" w:type="dxa"/>
            <w:noWrap/>
            <w:vAlign w:val="center"/>
            <w:hideMark/>
          </w:tcPr>
          <w:p w14:paraId="73870C9C" w14:textId="77777777" w:rsidR="003C6BFC" w:rsidRPr="003B605F" w:rsidRDefault="003C6BFC" w:rsidP="003C6BFC">
            <w:pPr>
              <w:pStyle w:val="Beschriftung"/>
              <w:jc w:val="center"/>
            </w:pPr>
            <w:r w:rsidRPr="003B605F">
              <w:t>1</w:t>
            </w:r>
          </w:p>
        </w:tc>
        <w:tc>
          <w:tcPr>
            <w:tcW w:w="805" w:type="dxa"/>
            <w:noWrap/>
            <w:vAlign w:val="center"/>
            <w:hideMark/>
          </w:tcPr>
          <w:p w14:paraId="1EFBC472" w14:textId="77777777" w:rsidR="003C6BFC" w:rsidRPr="003B605F" w:rsidRDefault="003C6BFC" w:rsidP="003C6BFC">
            <w:pPr>
              <w:pStyle w:val="Beschriftung"/>
              <w:jc w:val="center"/>
            </w:pPr>
            <w:r w:rsidRPr="003B605F">
              <w:t>3,99</w:t>
            </w:r>
          </w:p>
        </w:tc>
        <w:tc>
          <w:tcPr>
            <w:tcW w:w="993" w:type="dxa"/>
            <w:noWrap/>
            <w:vAlign w:val="center"/>
            <w:hideMark/>
          </w:tcPr>
          <w:p w14:paraId="3BAC01FC"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88"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C222B4">
        <w:trPr>
          <w:trHeight w:val="300"/>
        </w:trPr>
        <w:tc>
          <w:tcPr>
            <w:tcW w:w="1271" w:type="dxa"/>
            <w:noWrap/>
            <w:vAlign w:val="center"/>
            <w:hideMark/>
          </w:tcPr>
          <w:p w14:paraId="384036F5" w14:textId="77777777" w:rsidR="003C6BFC" w:rsidRPr="003B605F" w:rsidRDefault="003C6BFC" w:rsidP="003C6BFC">
            <w:pPr>
              <w:pStyle w:val="Beschriftung"/>
              <w:jc w:val="center"/>
            </w:pPr>
            <w:r w:rsidRPr="003B605F">
              <w:t>SB-TK-C1-FG</w:t>
            </w:r>
          </w:p>
        </w:tc>
        <w:tc>
          <w:tcPr>
            <w:tcW w:w="754" w:type="dxa"/>
            <w:noWrap/>
            <w:vAlign w:val="center"/>
            <w:hideMark/>
          </w:tcPr>
          <w:p w14:paraId="128919F1" w14:textId="77777777" w:rsidR="003C6BFC" w:rsidRPr="003B605F" w:rsidRDefault="003C6BFC" w:rsidP="003C6BFC">
            <w:pPr>
              <w:pStyle w:val="Beschriftung"/>
              <w:jc w:val="center"/>
            </w:pPr>
            <w:r w:rsidRPr="003B605F">
              <w:t>2</w:t>
            </w:r>
          </w:p>
        </w:tc>
        <w:tc>
          <w:tcPr>
            <w:tcW w:w="805" w:type="dxa"/>
            <w:noWrap/>
            <w:vAlign w:val="center"/>
            <w:hideMark/>
          </w:tcPr>
          <w:p w14:paraId="30B4F5B0" w14:textId="77777777" w:rsidR="003C6BFC" w:rsidRPr="003B605F" w:rsidRDefault="003C6BFC" w:rsidP="003C6BFC">
            <w:pPr>
              <w:pStyle w:val="Beschriftung"/>
              <w:jc w:val="center"/>
            </w:pPr>
            <w:r w:rsidRPr="003B605F">
              <w:t>5,75</w:t>
            </w:r>
          </w:p>
        </w:tc>
        <w:tc>
          <w:tcPr>
            <w:tcW w:w="993" w:type="dxa"/>
            <w:noWrap/>
            <w:vAlign w:val="center"/>
            <w:hideMark/>
          </w:tcPr>
          <w:p w14:paraId="2942313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B65C684" w14:textId="6F54A336" w:rsidR="003C6BFC" w:rsidRPr="003B605F" w:rsidRDefault="003C6BFC" w:rsidP="003C6BFC">
            <w:pPr>
              <w:pStyle w:val="Beschriftung"/>
              <w:jc w:val="center"/>
            </w:pPr>
          </w:p>
        </w:tc>
        <w:tc>
          <w:tcPr>
            <w:tcW w:w="1088"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C222B4">
        <w:trPr>
          <w:trHeight w:val="300"/>
        </w:trPr>
        <w:tc>
          <w:tcPr>
            <w:tcW w:w="1271" w:type="dxa"/>
            <w:noWrap/>
            <w:vAlign w:val="center"/>
            <w:hideMark/>
          </w:tcPr>
          <w:p w14:paraId="713EE639" w14:textId="77777777" w:rsidR="003C6BFC" w:rsidRPr="003B605F" w:rsidRDefault="003C6BFC" w:rsidP="003C6BFC">
            <w:pPr>
              <w:pStyle w:val="Beschriftung"/>
              <w:jc w:val="center"/>
            </w:pPr>
            <w:r w:rsidRPr="003B605F">
              <w:t>SB-TK-C1-FG</w:t>
            </w:r>
          </w:p>
        </w:tc>
        <w:tc>
          <w:tcPr>
            <w:tcW w:w="754" w:type="dxa"/>
            <w:noWrap/>
            <w:vAlign w:val="center"/>
            <w:hideMark/>
          </w:tcPr>
          <w:p w14:paraId="15131B9C" w14:textId="77777777" w:rsidR="003C6BFC" w:rsidRPr="003B605F" w:rsidRDefault="003C6BFC" w:rsidP="003C6BFC">
            <w:pPr>
              <w:pStyle w:val="Beschriftung"/>
              <w:jc w:val="center"/>
            </w:pPr>
            <w:r w:rsidRPr="003B605F">
              <w:t>3</w:t>
            </w:r>
          </w:p>
        </w:tc>
        <w:tc>
          <w:tcPr>
            <w:tcW w:w="805" w:type="dxa"/>
            <w:noWrap/>
            <w:vAlign w:val="center"/>
            <w:hideMark/>
          </w:tcPr>
          <w:p w14:paraId="1916EFBD" w14:textId="77777777" w:rsidR="003C6BFC" w:rsidRPr="003B605F" w:rsidRDefault="003C6BFC" w:rsidP="003C6BFC">
            <w:pPr>
              <w:pStyle w:val="Beschriftung"/>
              <w:jc w:val="center"/>
            </w:pPr>
            <w:r w:rsidRPr="003B605F">
              <w:t>5,19</w:t>
            </w:r>
          </w:p>
        </w:tc>
        <w:tc>
          <w:tcPr>
            <w:tcW w:w="993" w:type="dxa"/>
            <w:noWrap/>
            <w:vAlign w:val="center"/>
            <w:hideMark/>
          </w:tcPr>
          <w:p w14:paraId="1FF7E4C1" w14:textId="77777777" w:rsidR="003C6BFC" w:rsidRPr="003B605F" w:rsidRDefault="003C6BFC" w:rsidP="003C6BFC">
            <w:pPr>
              <w:pStyle w:val="Beschriftung"/>
              <w:jc w:val="center"/>
            </w:pPr>
            <w:r w:rsidRPr="003B605F">
              <w:t>M1</w:t>
            </w:r>
          </w:p>
        </w:tc>
        <w:tc>
          <w:tcPr>
            <w:tcW w:w="1134" w:type="dxa"/>
            <w:vMerge/>
            <w:noWrap/>
            <w:vAlign w:val="center"/>
            <w:hideMark/>
          </w:tcPr>
          <w:p w14:paraId="040F7158" w14:textId="4A2F4D09" w:rsidR="003C6BFC" w:rsidRPr="003B605F" w:rsidRDefault="003C6BFC" w:rsidP="003C6BFC">
            <w:pPr>
              <w:pStyle w:val="Beschriftung"/>
              <w:jc w:val="center"/>
            </w:pPr>
          </w:p>
        </w:tc>
        <w:tc>
          <w:tcPr>
            <w:tcW w:w="1088"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C222B4">
        <w:trPr>
          <w:trHeight w:val="300"/>
        </w:trPr>
        <w:tc>
          <w:tcPr>
            <w:tcW w:w="1271" w:type="dxa"/>
            <w:noWrap/>
            <w:vAlign w:val="center"/>
            <w:hideMark/>
          </w:tcPr>
          <w:p w14:paraId="14475D3B" w14:textId="77777777" w:rsidR="003C6BFC" w:rsidRPr="003B605F" w:rsidRDefault="003C6BFC" w:rsidP="003C6BFC">
            <w:pPr>
              <w:pStyle w:val="Beschriftung"/>
              <w:jc w:val="center"/>
            </w:pPr>
            <w:r w:rsidRPr="003B605F">
              <w:t>SB-TK-C1-FM</w:t>
            </w:r>
          </w:p>
        </w:tc>
        <w:tc>
          <w:tcPr>
            <w:tcW w:w="754" w:type="dxa"/>
            <w:noWrap/>
            <w:vAlign w:val="center"/>
            <w:hideMark/>
          </w:tcPr>
          <w:p w14:paraId="10D067FE" w14:textId="77777777" w:rsidR="003C6BFC" w:rsidRPr="003B605F" w:rsidRDefault="003C6BFC" w:rsidP="003C6BFC">
            <w:pPr>
              <w:pStyle w:val="Beschriftung"/>
              <w:jc w:val="center"/>
            </w:pPr>
            <w:r w:rsidRPr="003B605F">
              <w:t>1</w:t>
            </w:r>
          </w:p>
        </w:tc>
        <w:tc>
          <w:tcPr>
            <w:tcW w:w="805" w:type="dxa"/>
            <w:noWrap/>
            <w:vAlign w:val="center"/>
            <w:hideMark/>
          </w:tcPr>
          <w:p w14:paraId="263240A9" w14:textId="77777777" w:rsidR="003C6BFC" w:rsidRPr="003B605F" w:rsidRDefault="003C6BFC" w:rsidP="003C6BFC">
            <w:pPr>
              <w:pStyle w:val="Beschriftung"/>
              <w:jc w:val="center"/>
            </w:pPr>
            <w:r w:rsidRPr="003B605F">
              <w:t>5,52</w:t>
            </w:r>
          </w:p>
        </w:tc>
        <w:tc>
          <w:tcPr>
            <w:tcW w:w="993" w:type="dxa"/>
            <w:noWrap/>
            <w:vAlign w:val="center"/>
            <w:hideMark/>
          </w:tcPr>
          <w:p w14:paraId="70E74E83"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88"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C222B4">
        <w:trPr>
          <w:trHeight w:val="300"/>
        </w:trPr>
        <w:tc>
          <w:tcPr>
            <w:tcW w:w="1271" w:type="dxa"/>
            <w:noWrap/>
            <w:vAlign w:val="center"/>
            <w:hideMark/>
          </w:tcPr>
          <w:p w14:paraId="11278C3A" w14:textId="77777777" w:rsidR="003C6BFC" w:rsidRPr="003B605F" w:rsidRDefault="003C6BFC" w:rsidP="003C6BFC">
            <w:pPr>
              <w:pStyle w:val="Beschriftung"/>
              <w:jc w:val="center"/>
            </w:pPr>
            <w:r w:rsidRPr="003B605F">
              <w:t>SB-TK-C1-FM</w:t>
            </w:r>
          </w:p>
        </w:tc>
        <w:tc>
          <w:tcPr>
            <w:tcW w:w="754" w:type="dxa"/>
            <w:noWrap/>
            <w:vAlign w:val="center"/>
            <w:hideMark/>
          </w:tcPr>
          <w:p w14:paraId="353B50F5" w14:textId="77777777" w:rsidR="003C6BFC" w:rsidRPr="003B605F" w:rsidRDefault="003C6BFC" w:rsidP="003C6BFC">
            <w:pPr>
              <w:pStyle w:val="Beschriftung"/>
              <w:jc w:val="center"/>
            </w:pPr>
            <w:r w:rsidRPr="003B605F">
              <w:t>2</w:t>
            </w:r>
          </w:p>
        </w:tc>
        <w:tc>
          <w:tcPr>
            <w:tcW w:w="805" w:type="dxa"/>
            <w:noWrap/>
            <w:vAlign w:val="center"/>
            <w:hideMark/>
          </w:tcPr>
          <w:p w14:paraId="3F9D9036" w14:textId="77777777" w:rsidR="003C6BFC" w:rsidRPr="003B605F" w:rsidRDefault="003C6BFC" w:rsidP="003C6BFC">
            <w:pPr>
              <w:pStyle w:val="Beschriftung"/>
              <w:jc w:val="center"/>
            </w:pPr>
            <w:r w:rsidRPr="003B605F">
              <w:t>5,45</w:t>
            </w:r>
          </w:p>
        </w:tc>
        <w:tc>
          <w:tcPr>
            <w:tcW w:w="993" w:type="dxa"/>
            <w:noWrap/>
            <w:vAlign w:val="center"/>
            <w:hideMark/>
          </w:tcPr>
          <w:p w14:paraId="1AB22CD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6F7ABE" w14:textId="27954774" w:rsidR="003C6BFC" w:rsidRPr="003B605F" w:rsidRDefault="003C6BFC" w:rsidP="003C6BFC">
            <w:pPr>
              <w:pStyle w:val="Beschriftung"/>
              <w:jc w:val="center"/>
            </w:pPr>
          </w:p>
        </w:tc>
        <w:tc>
          <w:tcPr>
            <w:tcW w:w="1088"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C222B4">
        <w:trPr>
          <w:trHeight w:val="300"/>
        </w:trPr>
        <w:tc>
          <w:tcPr>
            <w:tcW w:w="1271" w:type="dxa"/>
            <w:noWrap/>
            <w:vAlign w:val="center"/>
            <w:hideMark/>
          </w:tcPr>
          <w:p w14:paraId="65DE5D72" w14:textId="77777777" w:rsidR="003C6BFC" w:rsidRPr="003B605F" w:rsidRDefault="003C6BFC" w:rsidP="003C6BFC">
            <w:pPr>
              <w:pStyle w:val="Beschriftung"/>
              <w:jc w:val="center"/>
            </w:pPr>
            <w:r w:rsidRPr="003B605F">
              <w:t>SB-TK-C1-FM</w:t>
            </w:r>
          </w:p>
        </w:tc>
        <w:tc>
          <w:tcPr>
            <w:tcW w:w="754" w:type="dxa"/>
            <w:noWrap/>
            <w:vAlign w:val="center"/>
            <w:hideMark/>
          </w:tcPr>
          <w:p w14:paraId="1EB3C90A" w14:textId="77777777" w:rsidR="003C6BFC" w:rsidRPr="003B605F" w:rsidRDefault="003C6BFC" w:rsidP="003C6BFC">
            <w:pPr>
              <w:pStyle w:val="Beschriftung"/>
              <w:jc w:val="center"/>
            </w:pPr>
            <w:r w:rsidRPr="003B605F">
              <w:t>3</w:t>
            </w:r>
          </w:p>
        </w:tc>
        <w:tc>
          <w:tcPr>
            <w:tcW w:w="805" w:type="dxa"/>
            <w:noWrap/>
            <w:vAlign w:val="center"/>
            <w:hideMark/>
          </w:tcPr>
          <w:p w14:paraId="72344A50" w14:textId="77777777" w:rsidR="003C6BFC" w:rsidRPr="003B605F" w:rsidRDefault="003C6BFC" w:rsidP="003C6BFC">
            <w:pPr>
              <w:pStyle w:val="Beschriftung"/>
              <w:jc w:val="center"/>
            </w:pPr>
            <w:r w:rsidRPr="003B605F">
              <w:t>5,94</w:t>
            </w:r>
          </w:p>
        </w:tc>
        <w:tc>
          <w:tcPr>
            <w:tcW w:w="993" w:type="dxa"/>
            <w:noWrap/>
            <w:vAlign w:val="center"/>
            <w:hideMark/>
          </w:tcPr>
          <w:p w14:paraId="5B13DC6B"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23FBCA5E" w14:textId="2F9FDCFA" w:rsidR="003C6BFC" w:rsidRPr="003B605F" w:rsidRDefault="003C6BFC" w:rsidP="003C6BFC">
            <w:pPr>
              <w:pStyle w:val="Beschriftung"/>
              <w:jc w:val="center"/>
            </w:pPr>
          </w:p>
        </w:tc>
        <w:tc>
          <w:tcPr>
            <w:tcW w:w="1088"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C222B4">
        <w:trPr>
          <w:trHeight w:val="300"/>
        </w:trPr>
        <w:tc>
          <w:tcPr>
            <w:tcW w:w="1271" w:type="dxa"/>
            <w:noWrap/>
            <w:vAlign w:val="center"/>
            <w:hideMark/>
          </w:tcPr>
          <w:p w14:paraId="513B6EEE" w14:textId="77777777" w:rsidR="003C6BFC" w:rsidRPr="003B605F" w:rsidRDefault="003C6BFC" w:rsidP="003C6BFC">
            <w:pPr>
              <w:pStyle w:val="Beschriftung"/>
              <w:jc w:val="center"/>
            </w:pPr>
            <w:r w:rsidRPr="003B605F">
              <w:t>SB-TK-C1-FU</w:t>
            </w:r>
          </w:p>
        </w:tc>
        <w:tc>
          <w:tcPr>
            <w:tcW w:w="754" w:type="dxa"/>
            <w:noWrap/>
            <w:vAlign w:val="center"/>
            <w:hideMark/>
          </w:tcPr>
          <w:p w14:paraId="701B88AF" w14:textId="77777777" w:rsidR="003C6BFC" w:rsidRPr="003B605F" w:rsidRDefault="003C6BFC" w:rsidP="003C6BFC">
            <w:pPr>
              <w:pStyle w:val="Beschriftung"/>
              <w:jc w:val="center"/>
            </w:pPr>
            <w:r w:rsidRPr="003B605F">
              <w:t>1</w:t>
            </w:r>
          </w:p>
        </w:tc>
        <w:tc>
          <w:tcPr>
            <w:tcW w:w="805" w:type="dxa"/>
            <w:noWrap/>
            <w:vAlign w:val="center"/>
            <w:hideMark/>
          </w:tcPr>
          <w:p w14:paraId="6B5794D0" w14:textId="77777777" w:rsidR="003C6BFC" w:rsidRPr="003B605F" w:rsidRDefault="003C6BFC" w:rsidP="003C6BFC">
            <w:pPr>
              <w:pStyle w:val="Beschriftung"/>
              <w:jc w:val="center"/>
            </w:pPr>
            <w:r w:rsidRPr="003B605F">
              <w:t>5,01</w:t>
            </w:r>
          </w:p>
        </w:tc>
        <w:tc>
          <w:tcPr>
            <w:tcW w:w="993" w:type="dxa"/>
            <w:noWrap/>
            <w:vAlign w:val="center"/>
            <w:hideMark/>
          </w:tcPr>
          <w:p w14:paraId="19F4D77E"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88"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C222B4">
        <w:trPr>
          <w:trHeight w:val="300"/>
        </w:trPr>
        <w:tc>
          <w:tcPr>
            <w:tcW w:w="1271" w:type="dxa"/>
            <w:noWrap/>
            <w:vAlign w:val="center"/>
            <w:hideMark/>
          </w:tcPr>
          <w:p w14:paraId="5243398D" w14:textId="77777777" w:rsidR="003C6BFC" w:rsidRPr="003B605F" w:rsidRDefault="003C6BFC" w:rsidP="003C6BFC">
            <w:pPr>
              <w:pStyle w:val="Beschriftung"/>
              <w:jc w:val="center"/>
            </w:pPr>
            <w:r w:rsidRPr="003B605F">
              <w:t>SB-TK-C1-FU</w:t>
            </w:r>
          </w:p>
        </w:tc>
        <w:tc>
          <w:tcPr>
            <w:tcW w:w="754" w:type="dxa"/>
            <w:noWrap/>
            <w:vAlign w:val="center"/>
            <w:hideMark/>
          </w:tcPr>
          <w:p w14:paraId="7803C530" w14:textId="77777777" w:rsidR="003C6BFC" w:rsidRPr="003B605F" w:rsidRDefault="003C6BFC" w:rsidP="003C6BFC">
            <w:pPr>
              <w:pStyle w:val="Beschriftung"/>
              <w:jc w:val="center"/>
            </w:pPr>
            <w:r w:rsidRPr="003B605F">
              <w:t>2</w:t>
            </w:r>
          </w:p>
        </w:tc>
        <w:tc>
          <w:tcPr>
            <w:tcW w:w="805" w:type="dxa"/>
            <w:noWrap/>
            <w:vAlign w:val="center"/>
            <w:hideMark/>
          </w:tcPr>
          <w:p w14:paraId="43B0C304" w14:textId="77777777" w:rsidR="003C6BFC" w:rsidRPr="003B605F" w:rsidRDefault="003C6BFC" w:rsidP="003C6BFC">
            <w:pPr>
              <w:pStyle w:val="Beschriftung"/>
              <w:jc w:val="center"/>
            </w:pPr>
            <w:r w:rsidRPr="003B605F">
              <w:t>5,1</w:t>
            </w:r>
          </w:p>
        </w:tc>
        <w:tc>
          <w:tcPr>
            <w:tcW w:w="993" w:type="dxa"/>
            <w:noWrap/>
            <w:vAlign w:val="center"/>
            <w:hideMark/>
          </w:tcPr>
          <w:p w14:paraId="6F363E9A" w14:textId="77777777" w:rsidR="003C6BFC" w:rsidRPr="003B605F" w:rsidRDefault="003C6BFC" w:rsidP="003C6BFC">
            <w:pPr>
              <w:pStyle w:val="Beschriftung"/>
              <w:jc w:val="center"/>
            </w:pPr>
            <w:r w:rsidRPr="003B605F">
              <w:t>M2</w:t>
            </w:r>
          </w:p>
        </w:tc>
        <w:tc>
          <w:tcPr>
            <w:tcW w:w="1134" w:type="dxa"/>
            <w:vMerge/>
            <w:noWrap/>
            <w:vAlign w:val="center"/>
            <w:hideMark/>
          </w:tcPr>
          <w:p w14:paraId="0F0C8519" w14:textId="7C4C0119" w:rsidR="003C6BFC" w:rsidRPr="003B605F" w:rsidRDefault="003C6BFC" w:rsidP="003C6BFC">
            <w:pPr>
              <w:pStyle w:val="Beschriftung"/>
              <w:jc w:val="center"/>
            </w:pPr>
          </w:p>
        </w:tc>
        <w:tc>
          <w:tcPr>
            <w:tcW w:w="1088"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C222B4">
        <w:trPr>
          <w:trHeight w:val="300"/>
        </w:trPr>
        <w:tc>
          <w:tcPr>
            <w:tcW w:w="1271" w:type="dxa"/>
            <w:noWrap/>
            <w:vAlign w:val="center"/>
            <w:hideMark/>
          </w:tcPr>
          <w:p w14:paraId="3CA930C6" w14:textId="77777777" w:rsidR="003C6BFC" w:rsidRPr="003B605F" w:rsidRDefault="003C6BFC" w:rsidP="003C6BFC">
            <w:pPr>
              <w:pStyle w:val="Beschriftung"/>
              <w:jc w:val="center"/>
            </w:pPr>
            <w:r w:rsidRPr="003B605F">
              <w:t>SB-TK-C1-FU</w:t>
            </w:r>
          </w:p>
        </w:tc>
        <w:tc>
          <w:tcPr>
            <w:tcW w:w="754" w:type="dxa"/>
            <w:noWrap/>
            <w:vAlign w:val="center"/>
            <w:hideMark/>
          </w:tcPr>
          <w:p w14:paraId="41C0EC2E" w14:textId="77777777" w:rsidR="003C6BFC" w:rsidRPr="003B605F" w:rsidRDefault="003C6BFC" w:rsidP="003C6BFC">
            <w:pPr>
              <w:pStyle w:val="Beschriftung"/>
              <w:jc w:val="center"/>
            </w:pPr>
            <w:r w:rsidRPr="003B605F">
              <w:t>3</w:t>
            </w:r>
          </w:p>
        </w:tc>
        <w:tc>
          <w:tcPr>
            <w:tcW w:w="805" w:type="dxa"/>
            <w:noWrap/>
            <w:vAlign w:val="center"/>
            <w:hideMark/>
          </w:tcPr>
          <w:p w14:paraId="213168CB" w14:textId="77777777" w:rsidR="003C6BFC" w:rsidRPr="003B605F" w:rsidRDefault="003C6BFC" w:rsidP="003C6BFC">
            <w:pPr>
              <w:pStyle w:val="Beschriftung"/>
              <w:jc w:val="center"/>
            </w:pPr>
            <w:r w:rsidRPr="003B605F">
              <w:t>5,21</w:t>
            </w:r>
          </w:p>
        </w:tc>
        <w:tc>
          <w:tcPr>
            <w:tcW w:w="993" w:type="dxa"/>
            <w:noWrap/>
            <w:vAlign w:val="center"/>
            <w:hideMark/>
          </w:tcPr>
          <w:p w14:paraId="7F8E038B" w14:textId="77777777" w:rsidR="003C6BFC" w:rsidRPr="003B605F" w:rsidRDefault="003C6BFC" w:rsidP="003C6BFC">
            <w:pPr>
              <w:pStyle w:val="Beschriftung"/>
              <w:jc w:val="center"/>
            </w:pPr>
            <w:r w:rsidRPr="003B605F">
              <w:t>M1</w:t>
            </w:r>
          </w:p>
        </w:tc>
        <w:tc>
          <w:tcPr>
            <w:tcW w:w="1134" w:type="dxa"/>
            <w:vMerge/>
            <w:noWrap/>
            <w:vAlign w:val="center"/>
            <w:hideMark/>
          </w:tcPr>
          <w:p w14:paraId="062AD67F" w14:textId="6377815B" w:rsidR="003C6BFC" w:rsidRPr="003B605F" w:rsidRDefault="003C6BFC" w:rsidP="003C6BFC">
            <w:pPr>
              <w:pStyle w:val="Beschriftung"/>
              <w:jc w:val="center"/>
            </w:pPr>
          </w:p>
        </w:tc>
        <w:tc>
          <w:tcPr>
            <w:tcW w:w="1088"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C222B4">
        <w:trPr>
          <w:trHeight w:val="300"/>
        </w:trPr>
        <w:tc>
          <w:tcPr>
            <w:tcW w:w="1271" w:type="dxa"/>
            <w:noWrap/>
            <w:vAlign w:val="center"/>
            <w:hideMark/>
          </w:tcPr>
          <w:p w14:paraId="2D941F67" w14:textId="77777777" w:rsidR="003C6BFC" w:rsidRPr="003B605F" w:rsidRDefault="003C6BFC" w:rsidP="003C6BFC">
            <w:pPr>
              <w:pStyle w:val="Beschriftung"/>
              <w:jc w:val="center"/>
            </w:pPr>
            <w:r w:rsidRPr="003B605F">
              <w:t>SB-TK-C1-LU</w:t>
            </w:r>
          </w:p>
        </w:tc>
        <w:tc>
          <w:tcPr>
            <w:tcW w:w="754" w:type="dxa"/>
            <w:noWrap/>
            <w:vAlign w:val="center"/>
            <w:hideMark/>
          </w:tcPr>
          <w:p w14:paraId="26857E06" w14:textId="77777777" w:rsidR="003C6BFC" w:rsidRPr="003B605F" w:rsidRDefault="003C6BFC" w:rsidP="003C6BFC">
            <w:pPr>
              <w:pStyle w:val="Beschriftung"/>
              <w:jc w:val="center"/>
            </w:pPr>
            <w:r w:rsidRPr="003B605F">
              <w:t>1</w:t>
            </w:r>
          </w:p>
        </w:tc>
        <w:tc>
          <w:tcPr>
            <w:tcW w:w="805" w:type="dxa"/>
            <w:noWrap/>
            <w:vAlign w:val="center"/>
            <w:hideMark/>
          </w:tcPr>
          <w:p w14:paraId="6A406A38" w14:textId="77777777" w:rsidR="003C6BFC" w:rsidRPr="003B605F" w:rsidRDefault="003C6BFC" w:rsidP="003C6BFC">
            <w:pPr>
              <w:pStyle w:val="Beschriftung"/>
              <w:jc w:val="center"/>
            </w:pPr>
            <w:r w:rsidRPr="003B605F">
              <w:t>5,46</w:t>
            </w:r>
          </w:p>
        </w:tc>
        <w:tc>
          <w:tcPr>
            <w:tcW w:w="993" w:type="dxa"/>
            <w:noWrap/>
            <w:vAlign w:val="center"/>
            <w:hideMark/>
          </w:tcPr>
          <w:p w14:paraId="4437CF78"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88"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C222B4">
        <w:trPr>
          <w:trHeight w:val="300"/>
        </w:trPr>
        <w:tc>
          <w:tcPr>
            <w:tcW w:w="1271" w:type="dxa"/>
            <w:noWrap/>
            <w:vAlign w:val="center"/>
            <w:hideMark/>
          </w:tcPr>
          <w:p w14:paraId="0415A878" w14:textId="77777777" w:rsidR="003C6BFC" w:rsidRPr="003B605F" w:rsidRDefault="003C6BFC" w:rsidP="003C6BFC">
            <w:pPr>
              <w:pStyle w:val="Beschriftung"/>
              <w:jc w:val="center"/>
            </w:pPr>
            <w:r w:rsidRPr="003B605F">
              <w:t>SB-TK-C1-LU</w:t>
            </w:r>
          </w:p>
        </w:tc>
        <w:tc>
          <w:tcPr>
            <w:tcW w:w="754" w:type="dxa"/>
            <w:noWrap/>
            <w:vAlign w:val="center"/>
            <w:hideMark/>
          </w:tcPr>
          <w:p w14:paraId="4DECB8F2" w14:textId="77777777" w:rsidR="003C6BFC" w:rsidRPr="003B605F" w:rsidRDefault="003C6BFC" w:rsidP="003C6BFC">
            <w:pPr>
              <w:pStyle w:val="Beschriftung"/>
              <w:jc w:val="center"/>
            </w:pPr>
            <w:r w:rsidRPr="003B605F">
              <w:t>2</w:t>
            </w:r>
          </w:p>
        </w:tc>
        <w:tc>
          <w:tcPr>
            <w:tcW w:w="805" w:type="dxa"/>
            <w:noWrap/>
            <w:vAlign w:val="center"/>
            <w:hideMark/>
          </w:tcPr>
          <w:p w14:paraId="0D7FF2FA" w14:textId="77777777" w:rsidR="003C6BFC" w:rsidRPr="003B605F" w:rsidRDefault="003C6BFC" w:rsidP="003C6BFC">
            <w:pPr>
              <w:pStyle w:val="Beschriftung"/>
              <w:jc w:val="center"/>
            </w:pPr>
            <w:r w:rsidRPr="003B605F">
              <w:t>4,73</w:t>
            </w:r>
          </w:p>
        </w:tc>
        <w:tc>
          <w:tcPr>
            <w:tcW w:w="993" w:type="dxa"/>
            <w:noWrap/>
            <w:vAlign w:val="center"/>
            <w:hideMark/>
          </w:tcPr>
          <w:p w14:paraId="00990790" w14:textId="77777777" w:rsidR="003C6BFC" w:rsidRPr="003B605F" w:rsidRDefault="003C6BFC" w:rsidP="003C6BFC">
            <w:pPr>
              <w:pStyle w:val="Beschriftung"/>
              <w:jc w:val="center"/>
            </w:pPr>
            <w:r w:rsidRPr="003B605F">
              <w:t>AF</w:t>
            </w:r>
          </w:p>
        </w:tc>
        <w:tc>
          <w:tcPr>
            <w:tcW w:w="1134" w:type="dxa"/>
            <w:vMerge/>
            <w:noWrap/>
            <w:vAlign w:val="center"/>
            <w:hideMark/>
          </w:tcPr>
          <w:p w14:paraId="09C3CF45" w14:textId="0E179C1A" w:rsidR="003C6BFC" w:rsidRPr="003B605F" w:rsidRDefault="003C6BFC" w:rsidP="003C6BFC">
            <w:pPr>
              <w:pStyle w:val="Beschriftung"/>
              <w:jc w:val="center"/>
            </w:pPr>
          </w:p>
        </w:tc>
        <w:tc>
          <w:tcPr>
            <w:tcW w:w="1088"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C222B4">
        <w:trPr>
          <w:trHeight w:val="300"/>
        </w:trPr>
        <w:tc>
          <w:tcPr>
            <w:tcW w:w="1271" w:type="dxa"/>
            <w:noWrap/>
            <w:vAlign w:val="center"/>
            <w:hideMark/>
          </w:tcPr>
          <w:p w14:paraId="552471E7" w14:textId="77777777" w:rsidR="003C6BFC" w:rsidRPr="003B605F" w:rsidRDefault="003C6BFC" w:rsidP="003C6BFC">
            <w:pPr>
              <w:pStyle w:val="Beschriftung"/>
              <w:jc w:val="center"/>
            </w:pPr>
            <w:r w:rsidRPr="003B605F">
              <w:t>SB-TK-C1-LU</w:t>
            </w:r>
          </w:p>
        </w:tc>
        <w:tc>
          <w:tcPr>
            <w:tcW w:w="754" w:type="dxa"/>
            <w:noWrap/>
            <w:vAlign w:val="center"/>
            <w:hideMark/>
          </w:tcPr>
          <w:p w14:paraId="723280DC" w14:textId="77777777" w:rsidR="003C6BFC" w:rsidRPr="003B605F" w:rsidRDefault="003C6BFC" w:rsidP="003C6BFC">
            <w:pPr>
              <w:pStyle w:val="Beschriftung"/>
              <w:jc w:val="center"/>
            </w:pPr>
            <w:r w:rsidRPr="003B605F">
              <w:t>3</w:t>
            </w:r>
          </w:p>
        </w:tc>
        <w:tc>
          <w:tcPr>
            <w:tcW w:w="805" w:type="dxa"/>
            <w:noWrap/>
            <w:vAlign w:val="center"/>
            <w:hideMark/>
          </w:tcPr>
          <w:p w14:paraId="16865EE0" w14:textId="77777777" w:rsidR="003C6BFC" w:rsidRPr="003B605F" w:rsidRDefault="003C6BFC" w:rsidP="003C6BFC">
            <w:pPr>
              <w:pStyle w:val="Beschriftung"/>
              <w:jc w:val="center"/>
            </w:pPr>
            <w:r w:rsidRPr="003B605F">
              <w:t>5,24</w:t>
            </w:r>
          </w:p>
        </w:tc>
        <w:tc>
          <w:tcPr>
            <w:tcW w:w="993" w:type="dxa"/>
            <w:noWrap/>
            <w:vAlign w:val="center"/>
            <w:hideMark/>
          </w:tcPr>
          <w:p w14:paraId="3BF2810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14CD896" w14:textId="5E791607" w:rsidR="003C6BFC" w:rsidRPr="003B605F" w:rsidRDefault="003C6BFC" w:rsidP="003C6BFC">
            <w:pPr>
              <w:pStyle w:val="Beschriftung"/>
              <w:jc w:val="center"/>
            </w:pPr>
          </w:p>
        </w:tc>
        <w:tc>
          <w:tcPr>
            <w:tcW w:w="1088"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C222B4">
        <w:trPr>
          <w:trHeight w:val="300"/>
        </w:trPr>
        <w:tc>
          <w:tcPr>
            <w:tcW w:w="1271" w:type="dxa"/>
            <w:noWrap/>
            <w:vAlign w:val="center"/>
            <w:hideMark/>
          </w:tcPr>
          <w:p w14:paraId="2335724A" w14:textId="77777777" w:rsidR="003C6BFC" w:rsidRPr="003B605F" w:rsidRDefault="003C6BFC" w:rsidP="003C6BFC">
            <w:pPr>
              <w:pStyle w:val="Beschriftung"/>
              <w:jc w:val="center"/>
            </w:pPr>
            <w:r w:rsidRPr="003B605F">
              <w:t>SB-TK-C1-S1</w:t>
            </w:r>
          </w:p>
        </w:tc>
        <w:tc>
          <w:tcPr>
            <w:tcW w:w="754" w:type="dxa"/>
            <w:noWrap/>
            <w:vAlign w:val="center"/>
            <w:hideMark/>
          </w:tcPr>
          <w:p w14:paraId="546E55C7" w14:textId="77777777" w:rsidR="003C6BFC" w:rsidRPr="003B605F" w:rsidRDefault="003C6BFC" w:rsidP="003C6BFC">
            <w:pPr>
              <w:pStyle w:val="Beschriftung"/>
              <w:jc w:val="center"/>
            </w:pPr>
            <w:r w:rsidRPr="003B605F">
              <w:t>1</w:t>
            </w:r>
          </w:p>
        </w:tc>
        <w:tc>
          <w:tcPr>
            <w:tcW w:w="805" w:type="dxa"/>
            <w:noWrap/>
            <w:vAlign w:val="center"/>
            <w:hideMark/>
          </w:tcPr>
          <w:p w14:paraId="27DD856B" w14:textId="77777777" w:rsidR="003C6BFC" w:rsidRPr="003B605F" w:rsidRDefault="003C6BFC" w:rsidP="003C6BFC">
            <w:pPr>
              <w:pStyle w:val="Beschriftung"/>
              <w:jc w:val="center"/>
            </w:pPr>
            <w:r w:rsidRPr="003B605F">
              <w:t>5,92</w:t>
            </w:r>
          </w:p>
        </w:tc>
        <w:tc>
          <w:tcPr>
            <w:tcW w:w="993" w:type="dxa"/>
            <w:noWrap/>
            <w:vAlign w:val="center"/>
            <w:hideMark/>
          </w:tcPr>
          <w:p w14:paraId="7854105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88"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C222B4">
        <w:trPr>
          <w:trHeight w:val="300"/>
        </w:trPr>
        <w:tc>
          <w:tcPr>
            <w:tcW w:w="1271" w:type="dxa"/>
            <w:noWrap/>
            <w:vAlign w:val="center"/>
            <w:hideMark/>
          </w:tcPr>
          <w:p w14:paraId="61B34784" w14:textId="77777777" w:rsidR="003C6BFC" w:rsidRPr="003B605F" w:rsidRDefault="003C6BFC" w:rsidP="003C6BFC">
            <w:pPr>
              <w:pStyle w:val="Beschriftung"/>
              <w:jc w:val="center"/>
            </w:pPr>
            <w:r w:rsidRPr="003B605F">
              <w:t>SB-TK-C1-S1</w:t>
            </w:r>
          </w:p>
        </w:tc>
        <w:tc>
          <w:tcPr>
            <w:tcW w:w="754" w:type="dxa"/>
            <w:noWrap/>
            <w:vAlign w:val="center"/>
            <w:hideMark/>
          </w:tcPr>
          <w:p w14:paraId="35CB897E" w14:textId="77777777" w:rsidR="003C6BFC" w:rsidRPr="003B605F" w:rsidRDefault="003C6BFC" w:rsidP="003C6BFC">
            <w:pPr>
              <w:pStyle w:val="Beschriftung"/>
              <w:jc w:val="center"/>
            </w:pPr>
            <w:r w:rsidRPr="003B605F">
              <w:t>10</w:t>
            </w:r>
          </w:p>
        </w:tc>
        <w:tc>
          <w:tcPr>
            <w:tcW w:w="805" w:type="dxa"/>
            <w:noWrap/>
            <w:vAlign w:val="center"/>
            <w:hideMark/>
          </w:tcPr>
          <w:p w14:paraId="5C6667E2" w14:textId="77777777" w:rsidR="003C6BFC" w:rsidRPr="003B605F" w:rsidRDefault="003C6BFC" w:rsidP="003C6BFC">
            <w:pPr>
              <w:pStyle w:val="Beschriftung"/>
              <w:jc w:val="center"/>
            </w:pPr>
            <w:r w:rsidRPr="003B605F">
              <w:t>5,87</w:t>
            </w:r>
          </w:p>
        </w:tc>
        <w:tc>
          <w:tcPr>
            <w:tcW w:w="993" w:type="dxa"/>
            <w:noWrap/>
            <w:vAlign w:val="center"/>
            <w:hideMark/>
          </w:tcPr>
          <w:p w14:paraId="5FAC436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EA1F139" w14:textId="0DD6ED48" w:rsidR="003C6BFC" w:rsidRPr="003B605F" w:rsidRDefault="003C6BFC" w:rsidP="003C6BFC">
            <w:pPr>
              <w:pStyle w:val="Beschriftung"/>
              <w:jc w:val="center"/>
            </w:pPr>
          </w:p>
        </w:tc>
        <w:tc>
          <w:tcPr>
            <w:tcW w:w="1088"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C222B4">
        <w:trPr>
          <w:trHeight w:val="300"/>
        </w:trPr>
        <w:tc>
          <w:tcPr>
            <w:tcW w:w="1271" w:type="dxa"/>
            <w:noWrap/>
            <w:vAlign w:val="center"/>
            <w:hideMark/>
          </w:tcPr>
          <w:p w14:paraId="661C949D" w14:textId="77777777" w:rsidR="003C6BFC" w:rsidRPr="003B605F" w:rsidRDefault="003C6BFC" w:rsidP="003C6BFC">
            <w:pPr>
              <w:pStyle w:val="Beschriftung"/>
              <w:jc w:val="center"/>
            </w:pPr>
            <w:r w:rsidRPr="003B605F">
              <w:t>SB-TK-C1-S1</w:t>
            </w:r>
          </w:p>
        </w:tc>
        <w:tc>
          <w:tcPr>
            <w:tcW w:w="754" w:type="dxa"/>
            <w:noWrap/>
            <w:vAlign w:val="center"/>
            <w:hideMark/>
          </w:tcPr>
          <w:p w14:paraId="717E4A43" w14:textId="77777777" w:rsidR="003C6BFC" w:rsidRPr="003B605F" w:rsidRDefault="003C6BFC" w:rsidP="003C6BFC">
            <w:pPr>
              <w:pStyle w:val="Beschriftung"/>
              <w:jc w:val="center"/>
            </w:pPr>
            <w:r w:rsidRPr="003B605F">
              <w:t>11</w:t>
            </w:r>
          </w:p>
        </w:tc>
        <w:tc>
          <w:tcPr>
            <w:tcW w:w="805" w:type="dxa"/>
            <w:noWrap/>
            <w:vAlign w:val="center"/>
            <w:hideMark/>
          </w:tcPr>
          <w:p w14:paraId="14F3D684" w14:textId="77777777" w:rsidR="003C6BFC" w:rsidRPr="003B605F" w:rsidRDefault="003C6BFC" w:rsidP="003C6BFC">
            <w:pPr>
              <w:pStyle w:val="Beschriftung"/>
              <w:jc w:val="center"/>
            </w:pPr>
            <w:r w:rsidRPr="003B605F">
              <w:t>6,06</w:t>
            </w:r>
          </w:p>
        </w:tc>
        <w:tc>
          <w:tcPr>
            <w:tcW w:w="993" w:type="dxa"/>
            <w:noWrap/>
            <w:vAlign w:val="center"/>
            <w:hideMark/>
          </w:tcPr>
          <w:p w14:paraId="6979484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D62906" w14:textId="27C9B998" w:rsidR="003C6BFC" w:rsidRPr="003B605F" w:rsidRDefault="003C6BFC" w:rsidP="003C6BFC">
            <w:pPr>
              <w:pStyle w:val="Beschriftung"/>
              <w:jc w:val="center"/>
            </w:pPr>
          </w:p>
        </w:tc>
        <w:tc>
          <w:tcPr>
            <w:tcW w:w="1088"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C222B4">
        <w:trPr>
          <w:trHeight w:val="300"/>
        </w:trPr>
        <w:tc>
          <w:tcPr>
            <w:tcW w:w="1271" w:type="dxa"/>
            <w:noWrap/>
            <w:vAlign w:val="center"/>
            <w:hideMark/>
          </w:tcPr>
          <w:p w14:paraId="56A7BBD9" w14:textId="77777777" w:rsidR="003C6BFC" w:rsidRPr="003B605F" w:rsidRDefault="003C6BFC" w:rsidP="003C6BFC">
            <w:pPr>
              <w:pStyle w:val="Beschriftung"/>
              <w:jc w:val="center"/>
            </w:pPr>
            <w:r w:rsidRPr="003B605F">
              <w:t>SB-TK-C1-S1</w:t>
            </w:r>
          </w:p>
        </w:tc>
        <w:tc>
          <w:tcPr>
            <w:tcW w:w="754" w:type="dxa"/>
            <w:noWrap/>
            <w:vAlign w:val="center"/>
            <w:hideMark/>
          </w:tcPr>
          <w:p w14:paraId="7BDE68B8" w14:textId="77777777" w:rsidR="003C6BFC" w:rsidRPr="003B605F" w:rsidRDefault="003C6BFC" w:rsidP="003C6BFC">
            <w:pPr>
              <w:pStyle w:val="Beschriftung"/>
              <w:jc w:val="center"/>
            </w:pPr>
            <w:r w:rsidRPr="003B605F">
              <w:t>12</w:t>
            </w:r>
          </w:p>
        </w:tc>
        <w:tc>
          <w:tcPr>
            <w:tcW w:w="805" w:type="dxa"/>
            <w:noWrap/>
            <w:vAlign w:val="center"/>
            <w:hideMark/>
          </w:tcPr>
          <w:p w14:paraId="1E644279" w14:textId="77777777" w:rsidR="003C6BFC" w:rsidRPr="003B605F" w:rsidRDefault="003C6BFC" w:rsidP="003C6BFC">
            <w:pPr>
              <w:pStyle w:val="Beschriftung"/>
              <w:jc w:val="center"/>
            </w:pPr>
            <w:r w:rsidRPr="003B605F">
              <w:t>6,96</w:t>
            </w:r>
          </w:p>
        </w:tc>
        <w:tc>
          <w:tcPr>
            <w:tcW w:w="993" w:type="dxa"/>
            <w:noWrap/>
            <w:vAlign w:val="center"/>
            <w:hideMark/>
          </w:tcPr>
          <w:p w14:paraId="0756D78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9971908" w14:textId="2CFB32C9" w:rsidR="003C6BFC" w:rsidRPr="003B605F" w:rsidRDefault="003C6BFC" w:rsidP="003C6BFC">
            <w:pPr>
              <w:pStyle w:val="Beschriftung"/>
              <w:jc w:val="center"/>
            </w:pPr>
          </w:p>
        </w:tc>
        <w:tc>
          <w:tcPr>
            <w:tcW w:w="1088"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C222B4">
        <w:trPr>
          <w:trHeight w:val="300"/>
        </w:trPr>
        <w:tc>
          <w:tcPr>
            <w:tcW w:w="1271" w:type="dxa"/>
            <w:noWrap/>
            <w:vAlign w:val="center"/>
            <w:hideMark/>
          </w:tcPr>
          <w:p w14:paraId="672F6634" w14:textId="77777777" w:rsidR="003C6BFC" w:rsidRPr="003B605F" w:rsidRDefault="003C6BFC" w:rsidP="003C6BFC">
            <w:pPr>
              <w:pStyle w:val="Beschriftung"/>
              <w:jc w:val="center"/>
            </w:pPr>
            <w:r w:rsidRPr="003B605F">
              <w:t>SB-TK-C1-S1</w:t>
            </w:r>
          </w:p>
        </w:tc>
        <w:tc>
          <w:tcPr>
            <w:tcW w:w="754" w:type="dxa"/>
            <w:noWrap/>
            <w:vAlign w:val="center"/>
            <w:hideMark/>
          </w:tcPr>
          <w:p w14:paraId="2070D367" w14:textId="77777777" w:rsidR="003C6BFC" w:rsidRPr="003B605F" w:rsidRDefault="003C6BFC" w:rsidP="003C6BFC">
            <w:pPr>
              <w:pStyle w:val="Beschriftung"/>
              <w:jc w:val="center"/>
            </w:pPr>
            <w:r w:rsidRPr="003B605F">
              <w:t>13</w:t>
            </w:r>
          </w:p>
        </w:tc>
        <w:tc>
          <w:tcPr>
            <w:tcW w:w="805" w:type="dxa"/>
            <w:noWrap/>
            <w:vAlign w:val="center"/>
            <w:hideMark/>
          </w:tcPr>
          <w:p w14:paraId="236AC939" w14:textId="77777777" w:rsidR="003C6BFC" w:rsidRPr="003B605F" w:rsidRDefault="003C6BFC" w:rsidP="003C6BFC">
            <w:pPr>
              <w:pStyle w:val="Beschriftung"/>
              <w:jc w:val="center"/>
            </w:pPr>
            <w:r w:rsidRPr="003B605F">
              <w:t>6,58</w:t>
            </w:r>
          </w:p>
        </w:tc>
        <w:tc>
          <w:tcPr>
            <w:tcW w:w="993" w:type="dxa"/>
            <w:noWrap/>
            <w:vAlign w:val="center"/>
            <w:hideMark/>
          </w:tcPr>
          <w:p w14:paraId="52B6490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C69A9" w14:textId="1169E0BA" w:rsidR="003C6BFC" w:rsidRPr="003B605F" w:rsidRDefault="003C6BFC" w:rsidP="003C6BFC">
            <w:pPr>
              <w:pStyle w:val="Beschriftung"/>
              <w:jc w:val="center"/>
            </w:pPr>
          </w:p>
        </w:tc>
        <w:tc>
          <w:tcPr>
            <w:tcW w:w="1088"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C222B4">
        <w:trPr>
          <w:trHeight w:val="300"/>
        </w:trPr>
        <w:tc>
          <w:tcPr>
            <w:tcW w:w="1271" w:type="dxa"/>
            <w:noWrap/>
            <w:vAlign w:val="center"/>
            <w:hideMark/>
          </w:tcPr>
          <w:p w14:paraId="53C4EBB5" w14:textId="77777777" w:rsidR="003C6BFC" w:rsidRPr="003B605F" w:rsidRDefault="003C6BFC" w:rsidP="003C6BFC">
            <w:pPr>
              <w:pStyle w:val="Beschriftung"/>
              <w:jc w:val="center"/>
            </w:pPr>
            <w:r w:rsidRPr="003B605F">
              <w:t>SB-TK-C1-S1</w:t>
            </w:r>
          </w:p>
        </w:tc>
        <w:tc>
          <w:tcPr>
            <w:tcW w:w="754" w:type="dxa"/>
            <w:noWrap/>
            <w:vAlign w:val="center"/>
            <w:hideMark/>
          </w:tcPr>
          <w:p w14:paraId="44936FE5" w14:textId="77777777" w:rsidR="003C6BFC" w:rsidRPr="003B605F" w:rsidRDefault="003C6BFC" w:rsidP="003C6BFC">
            <w:pPr>
              <w:pStyle w:val="Beschriftung"/>
              <w:jc w:val="center"/>
            </w:pPr>
            <w:r w:rsidRPr="003B605F">
              <w:t>2</w:t>
            </w:r>
          </w:p>
        </w:tc>
        <w:tc>
          <w:tcPr>
            <w:tcW w:w="805" w:type="dxa"/>
            <w:noWrap/>
            <w:vAlign w:val="center"/>
            <w:hideMark/>
          </w:tcPr>
          <w:p w14:paraId="673888AB" w14:textId="77777777" w:rsidR="003C6BFC" w:rsidRPr="003B605F" w:rsidRDefault="003C6BFC" w:rsidP="003C6BFC">
            <w:pPr>
              <w:pStyle w:val="Beschriftung"/>
              <w:jc w:val="center"/>
            </w:pPr>
            <w:r w:rsidRPr="003B605F">
              <w:t>5,88</w:t>
            </w:r>
          </w:p>
        </w:tc>
        <w:tc>
          <w:tcPr>
            <w:tcW w:w="993" w:type="dxa"/>
            <w:noWrap/>
            <w:vAlign w:val="center"/>
            <w:hideMark/>
          </w:tcPr>
          <w:p w14:paraId="7EDFF83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14225A0" w14:textId="37DCB8B4" w:rsidR="003C6BFC" w:rsidRPr="003B605F" w:rsidRDefault="003C6BFC" w:rsidP="003C6BFC">
            <w:pPr>
              <w:pStyle w:val="Beschriftung"/>
              <w:jc w:val="center"/>
            </w:pPr>
          </w:p>
        </w:tc>
        <w:tc>
          <w:tcPr>
            <w:tcW w:w="1088"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C222B4">
        <w:trPr>
          <w:trHeight w:val="300"/>
        </w:trPr>
        <w:tc>
          <w:tcPr>
            <w:tcW w:w="1271" w:type="dxa"/>
            <w:noWrap/>
            <w:vAlign w:val="center"/>
            <w:hideMark/>
          </w:tcPr>
          <w:p w14:paraId="1E3F5906" w14:textId="77777777" w:rsidR="003C6BFC" w:rsidRPr="003B605F" w:rsidRDefault="003C6BFC" w:rsidP="003C6BFC">
            <w:pPr>
              <w:pStyle w:val="Beschriftung"/>
              <w:jc w:val="center"/>
            </w:pPr>
            <w:r w:rsidRPr="003B605F">
              <w:t>SB-TK-C1-S1</w:t>
            </w:r>
          </w:p>
        </w:tc>
        <w:tc>
          <w:tcPr>
            <w:tcW w:w="754" w:type="dxa"/>
            <w:noWrap/>
            <w:vAlign w:val="center"/>
            <w:hideMark/>
          </w:tcPr>
          <w:p w14:paraId="7F470D26" w14:textId="77777777" w:rsidR="003C6BFC" w:rsidRPr="003B605F" w:rsidRDefault="003C6BFC" w:rsidP="003C6BFC">
            <w:pPr>
              <w:pStyle w:val="Beschriftung"/>
              <w:jc w:val="center"/>
            </w:pPr>
            <w:r w:rsidRPr="003B605F">
              <w:t>3</w:t>
            </w:r>
          </w:p>
        </w:tc>
        <w:tc>
          <w:tcPr>
            <w:tcW w:w="805" w:type="dxa"/>
            <w:noWrap/>
            <w:vAlign w:val="center"/>
            <w:hideMark/>
          </w:tcPr>
          <w:p w14:paraId="63D06011" w14:textId="77777777" w:rsidR="003C6BFC" w:rsidRPr="003B605F" w:rsidRDefault="003C6BFC" w:rsidP="003C6BFC">
            <w:pPr>
              <w:pStyle w:val="Beschriftung"/>
              <w:jc w:val="center"/>
            </w:pPr>
            <w:r w:rsidRPr="003B605F">
              <w:t>6,73</w:t>
            </w:r>
          </w:p>
        </w:tc>
        <w:tc>
          <w:tcPr>
            <w:tcW w:w="993" w:type="dxa"/>
            <w:noWrap/>
            <w:vAlign w:val="center"/>
            <w:hideMark/>
          </w:tcPr>
          <w:p w14:paraId="4C0250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FD18748" w14:textId="7C8BB4E5" w:rsidR="003C6BFC" w:rsidRPr="003B605F" w:rsidRDefault="003C6BFC" w:rsidP="003C6BFC">
            <w:pPr>
              <w:pStyle w:val="Beschriftung"/>
              <w:jc w:val="center"/>
            </w:pPr>
          </w:p>
        </w:tc>
        <w:tc>
          <w:tcPr>
            <w:tcW w:w="1088"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C222B4">
        <w:trPr>
          <w:trHeight w:val="300"/>
        </w:trPr>
        <w:tc>
          <w:tcPr>
            <w:tcW w:w="1271" w:type="dxa"/>
            <w:noWrap/>
            <w:vAlign w:val="center"/>
            <w:hideMark/>
          </w:tcPr>
          <w:p w14:paraId="6CC6FF86" w14:textId="77777777" w:rsidR="003C6BFC" w:rsidRPr="003B605F" w:rsidRDefault="003C6BFC" w:rsidP="003C6BFC">
            <w:pPr>
              <w:pStyle w:val="Beschriftung"/>
              <w:jc w:val="center"/>
            </w:pPr>
            <w:r w:rsidRPr="003B605F">
              <w:t>SB-TK-C1-S1</w:t>
            </w:r>
          </w:p>
        </w:tc>
        <w:tc>
          <w:tcPr>
            <w:tcW w:w="754" w:type="dxa"/>
            <w:noWrap/>
            <w:vAlign w:val="center"/>
            <w:hideMark/>
          </w:tcPr>
          <w:p w14:paraId="2945BBC8" w14:textId="77777777" w:rsidR="003C6BFC" w:rsidRPr="003B605F" w:rsidRDefault="003C6BFC" w:rsidP="003C6BFC">
            <w:pPr>
              <w:pStyle w:val="Beschriftung"/>
              <w:jc w:val="center"/>
            </w:pPr>
            <w:r w:rsidRPr="003B605F">
              <w:t>4</w:t>
            </w:r>
          </w:p>
        </w:tc>
        <w:tc>
          <w:tcPr>
            <w:tcW w:w="805" w:type="dxa"/>
            <w:noWrap/>
            <w:vAlign w:val="center"/>
            <w:hideMark/>
          </w:tcPr>
          <w:p w14:paraId="7341A41F" w14:textId="77777777" w:rsidR="003C6BFC" w:rsidRPr="003B605F" w:rsidRDefault="003C6BFC" w:rsidP="003C6BFC">
            <w:pPr>
              <w:pStyle w:val="Beschriftung"/>
              <w:jc w:val="center"/>
            </w:pPr>
            <w:r w:rsidRPr="003B605F">
              <w:t>6,05</w:t>
            </w:r>
          </w:p>
        </w:tc>
        <w:tc>
          <w:tcPr>
            <w:tcW w:w="993" w:type="dxa"/>
            <w:noWrap/>
            <w:vAlign w:val="center"/>
            <w:hideMark/>
          </w:tcPr>
          <w:p w14:paraId="384229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D3F1799" w14:textId="3378409F" w:rsidR="003C6BFC" w:rsidRPr="003B605F" w:rsidRDefault="003C6BFC" w:rsidP="003C6BFC">
            <w:pPr>
              <w:pStyle w:val="Beschriftung"/>
              <w:jc w:val="center"/>
            </w:pPr>
          </w:p>
        </w:tc>
        <w:tc>
          <w:tcPr>
            <w:tcW w:w="1088"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C222B4">
        <w:trPr>
          <w:trHeight w:val="300"/>
        </w:trPr>
        <w:tc>
          <w:tcPr>
            <w:tcW w:w="1271" w:type="dxa"/>
            <w:noWrap/>
            <w:vAlign w:val="center"/>
            <w:hideMark/>
          </w:tcPr>
          <w:p w14:paraId="33B93CDB" w14:textId="77777777" w:rsidR="003C6BFC" w:rsidRPr="003B605F" w:rsidRDefault="003C6BFC" w:rsidP="003C6BFC">
            <w:pPr>
              <w:pStyle w:val="Beschriftung"/>
              <w:jc w:val="center"/>
            </w:pPr>
            <w:r w:rsidRPr="003B605F">
              <w:t>SB-TK-C1-S1</w:t>
            </w:r>
          </w:p>
        </w:tc>
        <w:tc>
          <w:tcPr>
            <w:tcW w:w="754" w:type="dxa"/>
            <w:noWrap/>
            <w:vAlign w:val="center"/>
            <w:hideMark/>
          </w:tcPr>
          <w:p w14:paraId="6460772C" w14:textId="77777777" w:rsidR="003C6BFC" w:rsidRPr="003B605F" w:rsidRDefault="003C6BFC" w:rsidP="003C6BFC">
            <w:pPr>
              <w:pStyle w:val="Beschriftung"/>
              <w:jc w:val="center"/>
            </w:pPr>
            <w:r w:rsidRPr="003B605F">
              <w:t>5</w:t>
            </w:r>
          </w:p>
        </w:tc>
        <w:tc>
          <w:tcPr>
            <w:tcW w:w="805" w:type="dxa"/>
            <w:noWrap/>
            <w:vAlign w:val="center"/>
            <w:hideMark/>
          </w:tcPr>
          <w:p w14:paraId="63C8B61D" w14:textId="77777777" w:rsidR="003C6BFC" w:rsidRPr="003B605F" w:rsidRDefault="003C6BFC" w:rsidP="003C6BFC">
            <w:pPr>
              <w:pStyle w:val="Beschriftung"/>
              <w:jc w:val="center"/>
            </w:pPr>
            <w:r w:rsidRPr="003B605F">
              <w:t>7,48</w:t>
            </w:r>
          </w:p>
        </w:tc>
        <w:tc>
          <w:tcPr>
            <w:tcW w:w="993" w:type="dxa"/>
            <w:noWrap/>
            <w:vAlign w:val="center"/>
            <w:hideMark/>
          </w:tcPr>
          <w:p w14:paraId="25FF5C4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844FFC" w14:textId="2A7442D0" w:rsidR="003C6BFC" w:rsidRPr="003B605F" w:rsidRDefault="003C6BFC" w:rsidP="003C6BFC">
            <w:pPr>
              <w:pStyle w:val="Beschriftung"/>
              <w:jc w:val="center"/>
            </w:pPr>
          </w:p>
        </w:tc>
        <w:tc>
          <w:tcPr>
            <w:tcW w:w="1088"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C222B4">
        <w:trPr>
          <w:trHeight w:val="300"/>
        </w:trPr>
        <w:tc>
          <w:tcPr>
            <w:tcW w:w="1271" w:type="dxa"/>
            <w:noWrap/>
            <w:vAlign w:val="center"/>
            <w:hideMark/>
          </w:tcPr>
          <w:p w14:paraId="73B81C42" w14:textId="77777777" w:rsidR="003C6BFC" w:rsidRPr="003B605F" w:rsidRDefault="003C6BFC" w:rsidP="003C6BFC">
            <w:pPr>
              <w:pStyle w:val="Beschriftung"/>
              <w:jc w:val="center"/>
            </w:pPr>
            <w:r w:rsidRPr="003B605F">
              <w:t>SB-TK-C1-S1</w:t>
            </w:r>
          </w:p>
        </w:tc>
        <w:tc>
          <w:tcPr>
            <w:tcW w:w="754" w:type="dxa"/>
            <w:noWrap/>
            <w:vAlign w:val="center"/>
            <w:hideMark/>
          </w:tcPr>
          <w:p w14:paraId="7920F919" w14:textId="77777777" w:rsidR="003C6BFC" w:rsidRPr="003B605F" w:rsidRDefault="003C6BFC" w:rsidP="003C6BFC">
            <w:pPr>
              <w:pStyle w:val="Beschriftung"/>
              <w:jc w:val="center"/>
            </w:pPr>
            <w:r w:rsidRPr="003B605F">
              <w:t>6</w:t>
            </w:r>
          </w:p>
        </w:tc>
        <w:tc>
          <w:tcPr>
            <w:tcW w:w="805" w:type="dxa"/>
            <w:noWrap/>
            <w:vAlign w:val="center"/>
            <w:hideMark/>
          </w:tcPr>
          <w:p w14:paraId="01012E4B" w14:textId="77777777" w:rsidR="003C6BFC" w:rsidRPr="003B605F" w:rsidRDefault="003C6BFC" w:rsidP="003C6BFC">
            <w:pPr>
              <w:pStyle w:val="Beschriftung"/>
              <w:jc w:val="center"/>
            </w:pPr>
            <w:r w:rsidRPr="003B605F">
              <w:t>5,5</w:t>
            </w:r>
          </w:p>
        </w:tc>
        <w:tc>
          <w:tcPr>
            <w:tcW w:w="993" w:type="dxa"/>
            <w:noWrap/>
            <w:vAlign w:val="center"/>
            <w:hideMark/>
          </w:tcPr>
          <w:p w14:paraId="2559B09D"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CD947CE" w14:textId="31557629" w:rsidR="003C6BFC" w:rsidRPr="003B605F" w:rsidRDefault="003C6BFC" w:rsidP="003C6BFC">
            <w:pPr>
              <w:pStyle w:val="Beschriftung"/>
              <w:jc w:val="center"/>
            </w:pPr>
          </w:p>
        </w:tc>
        <w:tc>
          <w:tcPr>
            <w:tcW w:w="1088"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C222B4">
        <w:trPr>
          <w:trHeight w:val="300"/>
        </w:trPr>
        <w:tc>
          <w:tcPr>
            <w:tcW w:w="1271" w:type="dxa"/>
            <w:noWrap/>
            <w:vAlign w:val="center"/>
            <w:hideMark/>
          </w:tcPr>
          <w:p w14:paraId="39957CA0" w14:textId="77777777" w:rsidR="003C6BFC" w:rsidRPr="003B605F" w:rsidRDefault="003C6BFC" w:rsidP="003C6BFC">
            <w:pPr>
              <w:pStyle w:val="Beschriftung"/>
              <w:jc w:val="center"/>
            </w:pPr>
            <w:r w:rsidRPr="003B605F">
              <w:t>SB-TK-C1-S1</w:t>
            </w:r>
          </w:p>
        </w:tc>
        <w:tc>
          <w:tcPr>
            <w:tcW w:w="754" w:type="dxa"/>
            <w:noWrap/>
            <w:vAlign w:val="center"/>
            <w:hideMark/>
          </w:tcPr>
          <w:p w14:paraId="36DAD028" w14:textId="77777777" w:rsidR="003C6BFC" w:rsidRPr="003B605F" w:rsidRDefault="003C6BFC" w:rsidP="003C6BFC">
            <w:pPr>
              <w:pStyle w:val="Beschriftung"/>
              <w:jc w:val="center"/>
            </w:pPr>
            <w:r w:rsidRPr="003B605F">
              <w:t>7</w:t>
            </w:r>
          </w:p>
        </w:tc>
        <w:tc>
          <w:tcPr>
            <w:tcW w:w="805" w:type="dxa"/>
            <w:noWrap/>
            <w:vAlign w:val="center"/>
            <w:hideMark/>
          </w:tcPr>
          <w:p w14:paraId="037053B2" w14:textId="77777777" w:rsidR="003C6BFC" w:rsidRPr="003B605F" w:rsidRDefault="003C6BFC" w:rsidP="003C6BFC">
            <w:pPr>
              <w:pStyle w:val="Beschriftung"/>
              <w:jc w:val="center"/>
            </w:pPr>
            <w:r w:rsidRPr="003B605F">
              <w:t>5,94</w:t>
            </w:r>
          </w:p>
        </w:tc>
        <w:tc>
          <w:tcPr>
            <w:tcW w:w="993" w:type="dxa"/>
            <w:noWrap/>
            <w:vAlign w:val="center"/>
            <w:hideMark/>
          </w:tcPr>
          <w:p w14:paraId="074779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1B78A4" w14:textId="4DAFAA6E" w:rsidR="003C6BFC" w:rsidRPr="003B605F" w:rsidRDefault="003C6BFC" w:rsidP="003C6BFC">
            <w:pPr>
              <w:pStyle w:val="Beschriftung"/>
              <w:jc w:val="center"/>
            </w:pPr>
          </w:p>
        </w:tc>
        <w:tc>
          <w:tcPr>
            <w:tcW w:w="1088"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C222B4">
        <w:trPr>
          <w:trHeight w:val="300"/>
        </w:trPr>
        <w:tc>
          <w:tcPr>
            <w:tcW w:w="1271" w:type="dxa"/>
            <w:noWrap/>
            <w:vAlign w:val="center"/>
            <w:hideMark/>
          </w:tcPr>
          <w:p w14:paraId="75ABCFF7" w14:textId="77777777" w:rsidR="003C6BFC" w:rsidRPr="003B605F" w:rsidRDefault="003C6BFC" w:rsidP="003C6BFC">
            <w:pPr>
              <w:pStyle w:val="Beschriftung"/>
              <w:jc w:val="center"/>
            </w:pPr>
            <w:r w:rsidRPr="003B605F">
              <w:t>SB-TK-C1-S1</w:t>
            </w:r>
          </w:p>
        </w:tc>
        <w:tc>
          <w:tcPr>
            <w:tcW w:w="754" w:type="dxa"/>
            <w:noWrap/>
            <w:vAlign w:val="center"/>
            <w:hideMark/>
          </w:tcPr>
          <w:p w14:paraId="5B563FD9" w14:textId="77777777" w:rsidR="003C6BFC" w:rsidRPr="003B605F" w:rsidRDefault="003C6BFC" w:rsidP="003C6BFC">
            <w:pPr>
              <w:pStyle w:val="Beschriftung"/>
              <w:jc w:val="center"/>
            </w:pPr>
            <w:r w:rsidRPr="003B605F">
              <w:t>8</w:t>
            </w:r>
          </w:p>
        </w:tc>
        <w:tc>
          <w:tcPr>
            <w:tcW w:w="805" w:type="dxa"/>
            <w:noWrap/>
            <w:vAlign w:val="center"/>
            <w:hideMark/>
          </w:tcPr>
          <w:p w14:paraId="16DC5142" w14:textId="77777777" w:rsidR="003C6BFC" w:rsidRPr="003B605F" w:rsidRDefault="003C6BFC" w:rsidP="003C6BFC">
            <w:pPr>
              <w:pStyle w:val="Beschriftung"/>
              <w:jc w:val="center"/>
            </w:pPr>
            <w:r w:rsidRPr="003B605F">
              <w:t>7,31</w:t>
            </w:r>
          </w:p>
        </w:tc>
        <w:tc>
          <w:tcPr>
            <w:tcW w:w="993" w:type="dxa"/>
            <w:noWrap/>
            <w:vAlign w:val="center"/>
            <w:hideMark/>
          </w:tcPr>
          <w:p w14:paraId="1D261A4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9CA222D" w14:textId="06131B8C" w:rsidR="003C6BFC" w:rsidRPr="003B605F" w:rsidRDefault="003C6BFC" w:rsidP="003C6BFC">
            <w:pPr>
              <w:pStyle w:val="Beschriftung"/>
              <w:jc w:val="center"/>
            </w:pPr>
          </w:p>
        </w:tc>
        <w:tc>
          <w:tcPr>
            <w:tcW w:w="1088"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C222B4">
        <w:trPr>
          <w:trHeight w:val="300"/>
        </w:trPr>
        <w:tc>
          <w:tcPr>
            <w:tcW w:w="1271" w:type="dxa"/>
            <w:noWrap/>
            <w:vAlign w:val="center"/>
            <w:hideMark/>
          </w:tcPr>
          <w:p w14:paraId="76CCBB53" w14:textId="77777777" w:rsidR="003C6BFC" w:rsidRPr="003B605F" w:rsidRDefault="003C6BFC" w:rsidP="003C6BFC">
            <w:pPr>
              <w:pStyle w:val="Beschriftung"/>
              <w:jc w:val="center"/>
            </w:pPr>
            <w:r w:rsidRPr="003B605F">
              <w:t>SB-TK-C1-S1</w:t>
            </w:r>
          </w:p>
        </w:tc>
        <w:tc>
          <w:tcPr>
            <w:tcW w:w="754" w:type="dxa"/>
            <w:noWrap/>
            <w:vAlign w:val="center"/>
            <w:hideMark/>
          </w:tcPr>
          <w:p w14:paraId="273B48F4" w14:textId="77777777" w:rsidR="003C6BFC" w:rsidRPr="003B605F" w:rsidRDefault="003C6BFC" w:rsidP="003C6BFC">
            <w:pPr>
              <w:pStyle w:val="Beschriftung"/>
              <w:jc w:val="center"/>
            </w:pPr>
            <w:r w:rsidRPr="003B605F">
              <w:t>9</w:t>
            </w:r>
          </w:p>
        </w:tc>
        <w:tc>
          <w:tcPr>
            <w:tcW w:w="805" w:type="dxa"/>
            <w:noWrap/>
            <w:vAlign w:val="center"/>
            <w:hideMark/>
          </w:tcPr>
          <w:p w14:paraId="286A7E67" w14:textId="77777777" w:rsidR="003C6BFC" w:rsidRPr="003B605F" w:rsidRDefault="003C6BFC" w:rsidP="003C6BFC">
            <w:pPr>
              <w:pStyle w:val="Beschriftung"/>
              <w:jc w:val="center"/>
            </w:pPr>
            <w:r w:rsidRPr="003B605F">
              <w:t>5,67</w:t>
            </w:r>
          </w:p>
        </w:tc>
        <w:tc>
          <w:tcPr>
            <w:tcW w:w="993" w:type="dxa"/>
            <w:noWrap/>
            <w:vAlign w:val="center"/>
            <w:hideMark/>
          </w:tcPr>
          <w:p w14:paraId="187FED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EB483BF" w14:textId="597C4DB7" w:rsidR="003C6BFC" w:rsidRPr="003B605F" w:rsidRDefault="003C6BFC" w:rsidP="003C6BFC">
            <w:pPr>
              <w:pStyle w:val="Beschriftung"/>
              <w:jc w:val="center"/>
            </w:pPr>
          </w:p>
        </w:tc>
        <w:tc>
          <w:tcPr>
            <w:tcW w:w="1088"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C222B4">
        <w:trPr>
          <w:trHeight w:val="300"/>
        </w:trPr>
        <w:tc>
          <w:tcPr>
            <w:tcW w:w="1271" w:type="dxa"/>
            <w:noWrap/>
            <w:vAlign w:val="center"/>
            <w:hideMark/>
          </w:tcPr>
          <w:p w14:paraId="18776A3E" w14:textId="77777777" w:rsidR="003C6BFC" w:rsidRPr="003B605F" w:rsidRDefault="003C6BFC" w:rsidP="003C6BFC">
            <w:pPr>
              <w:pStyle w:val="Beschriftung"/>
              <w:jc w:val="center"/>
            </w:pPr>
            <w:r w:rsidRPr="003B605F">
              <w:t>SB-TK-C1-S2</w:t>
            </w:r>
          </w:p>
        </w:tc>
        <w:tc>
          <w:tcPr>
            <w:tcW w:w="754" w:type="dxa"/>
            <w:noWrap/>
            <w:vAlign w:val="center"/>
            <w:hideMark/>
          </w:tcPr>
          <w:p w14:paraId="38338A91" w14:textId="77777777" w:rsidR="003C6BFC" w:rsidRPr="003B605F" w:rsidRDefault="003C6BFC" w:rsidP="003C6BFC">
            <w:pPr>
              <w:pStyle w:val="Beschriftung"/>
              <w:jc w:val="center"/>
            </w:pPr>
            <w:r w:rsidRPr="003B605F">
              <w:t>1</w:t>
            </w:r>
          </w:p>
        </w:tc>
        <w:tc>
          <w:tcPr>
            <w:tcW w:w="805" w:type="dxa"/>
            <w:noWrap/>
            <w:vAlign w:val="center"/>
            <w:hideMark/>
          </w:tcPr>
          <w:p w14:paraId="2C579F70" w14:textId="77777777" w:rsidR="003C6BFC" w:rsidRPr="003B605F" w:rsidRDefault="003C6BFC" w:rsidP="003C6BFC">
            <w:pPr>
              <w:pStyle w:val="Beschriftung"/>
              <w:jc w:val="center"/>
            </w:pPr>
            <w:r w:rsidRPr="003B605F">
              <w:t>5,61</w:t>
            </w:r>
          </w:p>
        </w:tc>
        <w:tc>
          <w:tcPr>
            <w:tcW w:w="993" w:type="dxa"/>
            <w:noWrap/>
            <w:vAlign w:val="center"/>
            <w:hideMark/>
          </w:tcPr>
          <w:p w14:paraId="388C5F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88"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C222B4">
        <w:trPr>
          <w:trHeight w:val="300"/>
        </w:trPr>
        <w:tc>
          <w:tcPr>
            <w:tcW w:w="1271" w:type="dxa"/>
            <w:noWrap/>
            <w:vAlign w:val="center"/>
            <w:hideMark/>
          </w:tcPr>
          <w:p w14:paraId="735373B5" w14:textId="77777777" w:rsidR="003C6BFC" w:rsidRPr="003B605F" w:rsidRDefault="003C6BFC" w:rsidP="003C6BFC">
            <w:pPr>
              <w:pStyle w:val="Beschriftung"/>
              <w:jc w:val="center"/>
            </w:pPr>
            <w:r w:rsidRPr="003B605F">
              <w:t>SB-TK-C1-S2</w:t>
            </w:r>
          </w:p>
        </w:tc>
        <w:tc>
          <w:tcPr>
            <w:tcW w:w="754" w:type="dxa"/>
            <w:noWrap/>
            <w:vAlign w:val="center"/>
            <w:hideMark/>
          </w:tcPr>
          <w:p w14:paraId="638AD0B3" w14:textId="77777777" w:rsidR="003C6BFC" w:rsidRPr="003B605F" w:rsidRDefault="003C6BFC" w:rsidP="003C6BFC">
            <w:pPr>
              <w:pStyle w:val="Beschriftung"/>
              <w:jc w:val="center"/>
            </w:pPr>
            <w:r w:rsidRPr="003B605F">
              <w:t>2</w:t>
            </w:r>
          </w:p>
        </w:tc>
        <w:tc>
          <w:tcPr>
            <w:tcW w:w="805" w:type="dxa"/>
            <w:noWrap/>
            <w:vAlign w:val="center"/>
            <w:hideMark/>
          </w:tcPr>
          <w:p w14:paraId="5F755D3C" w14:textId="77777777" w:rsidR="003C6BFC" w:rsidRPr="003B605F" w:rsidRDefault="003C6BFC" w:rsidP="003C6BFC">
            <w:pPr>
              <w:pStyle w:val="Beschriftung"/>
              <w:jc w:val="center"/>
            </w:pPr>
            <w:r w:rsidRPr="003B605F">
              <w:t>3,95</w:t>
            </w:r>
          </w:p>
        </w:tc>
        <w:tc>
          <w:tcPr>
            <w:tcW w:w="993" w:type="dxa"/>
            <w:noWrap/>
            <w:vAlign w:val="center"/>
            <w:hideMark/>
          </w:tcPr>
          <w:p w14:paraId="3486AA7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D45EDF2" w14:textId="01ECEF84" w:rsidR="003C6BFC" w:rsidRPr="003B605F" w:rsidRDefault="003C6BFC" w:rsidP="003C6BFC">
            <w:pPr>
              <w:pStyle w:val="Beschriftung"/>
              <w:jc w:val="center"/>
            </w:pPr>
          </w:p>
        </w:tc>
        <w:tc>
          <w:tcPr>
            <w:tcW w:w="1088"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C222B4">
        <w:trPr>
          <w:trHeight w:val="300"/>
        </w:trPr>
        <w:tc>
          <w:tcPr>
            <w:tcW w:w="1271" w:type="dxa"/>
            <w:noWrap/>
            <w:vAlign w:val="center"/>
            <w:hideMark/>
          </w:tcPr>
          <w:p w14:paraId="0D5F74FC" w14:textId="77777777" w:rsidR="003C6BFC" w:rsidRPr="003B605F" w:rsidRDefault="003C6BFC" w:rsidP="003C6BFC">
            <w:pPr>
              <w:pStyle w:val="Beschriftung"/>
              <w:jc w:val="center"/>
            </w:pPr>
            <w:r w:rsidRPr="003B605F">
              <w:t>SB-TK-C1-S2</w:t>
            </w:r>
          </w:p>
        </w:tc>
        <w:tc>
          <w:tcPr>
            <w:tcW w:w="754" w:type="dxa"/>
            <w:noWrap/>
            <w:vAlign w:val="center"/>
            <w:hideMark/>
          </w:tcPr>
          <w:p w14:paraId="2217A1C5" w14:textId="77777777" w:rsidR="003C6BFC" w:rsidRPr="003B605F" w:rsidRDefault="003C6BFC" w:rsidP="003C6BFC">
            <w:pPr>
              <w:pStyle w:val="Beschriftung"/>
              <w:jc w:val="center"/>
            </w:pPr>
            <w:r w:rsidRPr="003B605F">
              <w:t>3</w:t>
            </w:r>
          </w:p>
        </w:tc>
        <w:tc>
          <w:tcPr>
            <w:tcW w:w="805" w:type="dxa"/>
            <w:noWrap/>
            <w:vAlign w:val="center"/>
            <w:hideMark/>
          </w:tcPr>
          <w:p w14:paraId="7FA5BB35" w14:textId="77777777" w:rsidR="003C6BFC" w:rsidRPr="003B605F" w:rsidRDefault="003C6BFC" w:rsidP="003C6BFC">
            <w:pPr>
              <w:pStyle w:val="Beschriftung"/>
              <w:jc w:val="center"/>
            </w:pPr>
            <w:r w:rsidRPr="003B605F">
              <w:t>6,4</w:t>
            </w:r>
          </w:p>
        </w:tc>
        <w:tc>
          <w:tcPr>
            <w:tcW w:w="993" w:type="dxa"/>
            <w:noWrap/>
            <w:vAlign w:val="center"/>
            <w:hideMark/>
          </w:tcPr>
          <w:p w14:paraId="140BEC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86250B" w14:textId="03EC9D1A" w:rsidR="003C6BFC" w:rsidRPr="003B605F" w:rsidRDefault="003C6BFC" w:rsidP="003C6BFC">
            <w:pPr>
              <w:pStyle w:val="Beschriftung"/>
              <w:jc w:val="center"/>
            </w:pPr>
          </w:p>
        </w:tc>
        <w:tc>
          <w:tcPr>
            <w:tcW w:w="1088"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C222B4">
        <w:trPr>
          <w:trHeight w:val="300"/>
        </w:trPr>
        <w:tc>
          <w:tcPr>
            <w:tcW w:w="1271" w:type="dxa"/>
            <w:noWrap/>
            <w:vAlign w:val="center"/>
            <w:hideMark/>
          </w:tcPr>
          <w:p w14:paraId="31CD398C" w14:textId="77777777" w:rsidR="003C6BFC" w:rsidRPr="003B605F" w:rsidRDefault="003C6BFC" w:rsidP="003C6BFC">
            <w:pPr>
              <w:pStyle w:val="Beschriftung"/>
              <w:jc w:val="center"/>
            </w:pPr>
            <w:r w:rsidRPr="003B605F">
              <w:t>SB-TK-C3-FG</w:t>
            </w:r>
          </w:p>
        </w:tc>
        <w:tc>
          <w:tcPr>
            <w:tcW w:w="754" w:type="dxa"/>
            <w:noWrap/>
            <w:vAlign w:val="center"/>
            <w:hideMark/>
          </w:tcPr>
          <w:p w14:paraId="292589C6" w14:textId="77777777" w:rsidR="003C6BFC" w:rsidRPr="003B605F" w:rsidRDefault="003C6BFC" w:rsidP="003C6BFC">
            <w:pPr>
              <w:pStyle w:val="Beschriftung"/>
              <w:jc w:val="center"/>
            </w:pPr>
            <w:r w:rsidRPr="003B605F">
              <w:t>1</w:t>
            </w:r>
          </w:p>
        </w:tc>
        <w:tc>
          <w:tcPr>
            <w:tcW w:w="805" w:type="dxa"/>
            <w:noWrap/>
            <w:vAlign w:val="center"/>
            <w:hideMark/>
          </w:tcPr>
          <w:p w14:paraId="20234992" w14:textId="77777777" w:rsidR="003C6BFC" w:rsidRPr="003B605F" w:rsidRDefault="003C6BFC" w:rsidP="003C6BFC">
            <w:pPr>
              <w:pStyle w:val="Beschriftung"/>
              <w:jc w:val="center"/>
            </w:pPr>
            <w:r w:rsidRPr="003B605F">
              <w:t>6,08</w:t>
            </w:r>
          </w:p>
        </w:tc>
        <w:tc>
          <w:tcPr>
            <w:tcW w:w="993" w:type="dxa"/>
            <w:noWrap/>
            <w:vAlign w:val="center"/>
            <w:hideMark/>
          </w:tcPr>
          <w:p w14:paraId="04CA3B50"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88"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C222B4">
        <w:trPr>
          <w:trHeight w:val="300"/>
        </w:trPr>
        <w:tc>
          <w:tcPr>
            <w:tcW w:w="1271" w:type="dxa"/>
            <w:noWrap/>
            <w:vAlign w:val="center"/>
            <w:hideMark/>
          </w:tcPr>
          <w:p w14:paraId="3F01A58E" w14:textId="77777777" w:rsidR="003C6BFC" w:rsidRPr="003B605F" w:rsidRDefault="003C6BFC" w:rsidP="003C6BFC">
            <w:pPr>
              <w:pStyle w:val="Beschriftung"/>
              <w:jc w:val="center"/>
            </w:pPr>
            <w:r w:rsidRPr="003B605F">
              <w:t>SB-TK-C3-FG</w:t>
            </w:r>
          </w:p>
        </w:tc>
        <w:tc>
          <w:tcPr>
            <w:tcW w:w="754" w:type="dxa"/>
            <w:noWrap/>
            <w:vAlign w:val="center"/>
            <w:hideMark/>
          </w:tcPr>
          <w:p w14:paraId="3D390743" w14:textId="77777777" w:rsidR="003C6BFC" w:rsidRPr="003B605F" w:rsidRDefault="003C6BFC" w:rsidP="003C6BFC">
            <w:pPr>
              <w:pStyle w:val="Beschriftung"/>
              <w:jc w:val="center"/>
            </w:pPr>
            <w:r w:rsidRPr="003B605F">
              <w:t>2</w:t>
            </w:r>
          </w:p>
        </w:tc>
        <w:tc>
          <w:tcPr>
            <w:tcW w:w="805" w:type="dxa"/>
            <w:noWrap/>
            <w:vAlign w:val="center"/>
            <w:hideMark/>
          </w:tcPr>
          <w:p w14:paraId="4FD8648A" w14:textId="77777777" w:rsidR="003C6BFC" w:rsidRPr="003B605F" w:rsidRDefault="003C6BFC" w:rsidP="003C6BFC">
            <w:pPr>
              <w:pStyle w:val="Beschriftung"/>
              <w:jc w:val="center"/>
            </w:pPr>
            <w:r w:rsidRPr="003B605F">
              <w:t>4,8</w:t>
            </w:r>
          </w:p>
        </w:tc>
        <w:tc>
          <w:tcPr>
            <w:tcW w:w="993" w:type="dxa"/>
            <w:noWrap/>
            <w:vAlign w:val="center"/>
            <w:hideMark/>
          </w:tcPr>
          <w:p w14:paraId="3B95DB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F1C1183" w14:textId="292CC1AE" w:rsidR="003C6BFC" w:rsidRPr="003B605F" w:rsidRDefault="003C6BFC" w:rsidP="003C6BFC">
            <w:pPr>
              <w:pStyle w:val="Beschriftung"/>
              <w:jc w:val="center"/>
            </w:pPr>
          </w:p>
        </w:tc>
        <w:tc>
          <w:tcPr>
            <w:tcW w:w="1088"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C222B4">
        <w:trPr>
          <w:trHeight w:val="300"/>
        </w:trPr>
        <w:tc>
          <w:tcPr>
            <w:tcW w:w="1271" w:type="dxa"/>
            <w:noWrap/>
            <w:vAlign w:val="center"/>
            <w:hideMark/>
          </w:tcPr>
          <w:p w14:paraId="08FC0802" w14:textId="77777777" w:rsidR="003C6BFC" w:rsidRPr="003B605F" w:rsidRDefault="003C6BFC" w:rsidP="003C6BFC">
            <w:pPr>
              <w:pStyle w:val="Beschriftung"/>
              <w:jc w:val="center"/>
            </w:pPr>
            <w:r w:rsidRPr="003B605F">
              <w:t>SB-TK-C3-FG</w:t>
            </w:r>
          </w:p>
        </w:tc>
        <w:tc>
          <w:tcPr>
            <w:tcW w:w="754" w:type="dxa"/>
            <w:noWrap/>
            <w:vAlign w:val="center"/>
            <w:hideMark/>
          </w:tcPr>
          <w:p w14:paraId="47CBDFCF" w14:textId="77777777" w:rsidR="003C6BFC" w:rsidRPr="003B605F" w:rsidRDefault="003C6BFC" w:rsidP="003C6BFC">
            <w:pPr>
              <w:pStyle w:val="Beschriftung"/>
              <w:jc w:val="center"/>
            </w:pPr>
            <w:r w:rsidRPr="003B605F">
              <w:t>3</w:t>
            </w:r>
          </w:p>
        </w:tc>
        <w:tc>
          <w:tcPr>
            <w:tcW w:w="805" w:type="dxa"/>
            <w:noWrap/>
            <w:vAlign w:val="center"/>
            <w:hideMark/>
          </w:tcPr>
          <w:p w14:paraId="7355F30B" w14:textId="77777777" w:rsidR="003C6BFC" w:rsidRPr="003B605F" w:rsidRDefault="003C6BFC" w:rsidP="003C6BFC">
            <w:pPr>
              <w:pStyle w:val="Beschriftung"/>
              <w:jc w:val="center"/>
            </w:pPr>
            <w:r w:rsidRPr="003B605F">
              <w:t>5,47</w:t>
            </w:r>
          </w:p>
        </w:tc>
        <w:tc>
          <w:tcPr>
            <w:tcW w:w="993" w:type="dxa"/>
            <w:noWrap/>
            <w:vAlign w:val="center"/>
            <w:hideMark/>
          </w:tcPr>
          <w:p w14:paraId="4359ED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0A4DFA" w14:textId="3DBE2F49" w:rsidR="003C6BFC" w:rsidRPr="003B605F" w:rsidRDefault="003C6BFC" w:rsidP="003C6BFC">
            <w:pPr>
              <w:pStyle w:val="Beschriftung"/>
              <w:jc w:val="center"/>
            </w:pPr>
          </w:p>
        </w:tc>
        <w:tc>
          <w:tcPr>
            <w:tcW w:w="1088"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C222B4">
        <w:trPr>
          <w:trHeight w:val="300"/>
        </w:trPr>
        <w:tc>
          <w:tcPr>
            <w:tcW w:w="1271" w:type="dxa"/>
            <w:noWrap/>
            <w:vAlign w:val="center"/>
            <w:hideMark/>
          </w:tcPr>
          <w:p w14:paraId="4EB4E0F9" w14:textId="77777777" w:rsidR="003C6BFC" w:rsidRPr="003B605F" w:rsidRDefault="003C6BFC" w:rsidP="003C6BFC">
            <w:pPr>
              <w:pStyle w:val="Beschriftung"/>
              <w:jc w:val="center"/>
            </w:pPr>
            <w:r w:rsidRPr="003B605F">
              <w:lastRenderedPageBreak/>
              <w:t>SB-TK-C3-FG</w:t>
            </w:r>
          </w:p>
        </w:tc>
        <w:tc>
          <w:tcPr>
            <w:tcW w:w="754" w:type="dxa"/>
            <w:noWrap/>
            <w:vAlign w:val="center"/>
            <w:hideMark/>
          </w:tcPr>
          <w:p w14:paraId="0C27A067" w14:textId="77777777" w:rsidR="003C6BFC" w:rsidRPr="003B605F" w:rsidRDefault="003C6BFC" w:rsidP="003C6BFC">
            <w:pPr>
              <w:pStyle w:val="Beschriftung"/>
              <w:jc w:val="center"/>
            </w:pPr>
            <w:r w:rsidRPr="003B605F">
              <w:t>4</w:t>
            </w:r>
          </w:p>
        </w:tc>
        <w:tc>
          <w:tcPr>
            <w:tcW w:w="805" w:type="dxa"/>
            <w:noWrap/>
            <w:vAlign w:val="center"/>
            <w:hideMark/>
          </w:tcPr>
          <w:p w14:paraId="67415121" w14:textId="77777777" w:rsidR="003C6BFC" w:rsidRPr="003B605F" w:rsidRDefault="003C6BFC" w:rsidP="003C6BFC">
            <w:pPr>
              <w:pStyle w:val="Beschriftung"/>
              <w:jc w:val="center"/>
            </w:pPr>
            <w:r w:rsidRPr="003B605F">
              <w:t>5,88</w:t>
            </w:r>
          </w:p>
        </w:tc>
        <w:tc>
          <w:tcPr>
            <w:tcW w:w="993" w:type="dxa"/>
            <w:noWrap/>
            <w:vAlign w:val="center"/>
            <w:hideMark/>
          </w:tcPr>
          <w:p w14:paraId="4FD2444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5092BAE6" w14:textId="109E58FE" w:rsidR="003C6BFC" w:rsidRPr="003B605F" w:rsidRDefault="003C6BFC" w:rsidP="003C6BFC">
            <w:pPr>
              <w:pStyle w:val="Beschriftung"/>
              <w:jc w:val="center"/>
            </w:pPr>
          </w:p>
        </w:tc>
        <w:tc>
          <w:tcPr>
            <w:tcW w:w="1088"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C222B4">
        <w:trPr>
          <w:trHeight w:val="300"/>
        </w:trPr>
        <w:tc>
          <w:tcPr>
            <w:tcW w:w="1271" w:type="dxa"/>
            <w:noWrap/>
            <w:vAlign w:val="center"/>
            <w:hideMark/>
          </w:tcPr>
          <w:p w14:paraId="00169C09" w14:textId="77777777" w:rsidR="003C6BFC" w:rsidRPr="003B605F" w:rsidRDefault="003C6BFC" w:rsidP="003C6BFC">
            <w:pPr>
              <w:pStyle w:val="Beschriftung"/>
              <w:jc w:val="center"/>
            </w:pPr>
            <w:r w:rsidRPr="003B605F">
              <w:t>SB-TK-C3-FG</w:t>
            </w:r>
          </w:p>
        </w:tc>
        <w:tc>
          <w:tcPr>
            <w:tcW w:w="754" w:type="dxa"/>
            <w:noWrap/>
            <w:vAlign w:val="center"/>
            <w:hideMark/>
          </w:tcPr>
          <w:p w14:paraId="7E6CB8D1" w14:textId="77777777" w:rsidR="003C6BFC" w:rsidRPr="003B605F" w:rsidRDefault="003C6BFC" w:rsidP="003C6BFC">
            <w:pPr>
              <w:pStyle w:val="Beschriftung"/>
              <w:jc w:val="center"/>
            </w:pPr>
            <w:r w:rsidRPr="003B605F">
              <w:t>5</w:t>
            </w:r>
          </w:p>
        </w:tc>
        <w:tc>
          <w:tcPr>
            <w:tcW w:w="805" w:type="dxa"/>
            <w:noWrap/>
            <w:vAlign w:val="center"/>
            <w:hideMark/>
          </w:tcPr>
          <w:p w14:paraId="2BFB28EF" w14:textId="77777777" w:rsidR="003C6BFC" w:rsidRPr="003B605F" w:rsidRDefault="003C6BFC" w:rsidP="003C6BFC">
            <w:pPr>
              <w:pStyle w:val="Beschriftung"/>
              <w:jc w:val="center"/>
            </w:pPr>
            <w:r w:rsidRPr="003B605F">
              <w:t>5,78</w:t>
            </w:r>
          </w:p>
        </w:tc>
        <w:tc>
          <w:tcPr>
            <w:tcW w:w="993" w:type="dxa"/>
            <w:noWrap/>
            <w:vAlign w:val="center"/>
            <w:hideMark/>
          </w:tcPr>
          <w:p w14:paraId="5D5E1571"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7D6967DD" w14:textId="7F2CDB6E" w:rsidR="003C6BFC" w:rsidRPr="003B605F" w:rsidRDefault="003C6BFC" w:rsidP="003C6BFC">
            <w:pPr>
              <w:pStyle w:val="Beschriftung"/>
              <w:jc w:val="center"/>
            </w:pPr>
          </w:p>
        </w:tc>
        <w:tc>
          <w:tcPr>
            <w:tcW w:w="1088"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C222B4">
        <w:trPr>
          <w:trHeight w:val="300"/>
        </w:trPr>
        <w:tc>
          <w:tcPr>
            <w:tcW w:w="1271" w:type="dxa"/>
            <w:noWrap/>
            <w:vAlign w:val="center"/>
            <w:hideMark/>
          </w:tcPr>
          <w:p w14:paraId="2C99067E" w14:textId="77777777" w:rsidR="003C6BFC" w:rsidRPr="003B605F" w:rsidRDefault="003C6BFC" w:rsidP="003C6BFC">
            <w:pPr>
              <w:pStyle w:val="Beschriftung"/>
              <w:jc w:val="center"/>
            </w:pPr>
            <w:r w:rsidRPr="003B605F">
              <w:t>SB-TK-C3-FP</w:t>
            </w:r>
          </w:p>
        </w:tc>
        <w:tc>
          <w:tcPr>
            <w:tcW w:w="754" w:type="dxa"/>
            <w:noWrap/>
            <w:vAlign w:val="center"/>
            <w:hideMark/>
          </w:tcPr>
          <w:p w14:paraId="059ADF80" w14:textId="77777777" w:rsidR="003C6BFC" w:rsidRPr="003B605F" w:rsidRDefault="003C6BFC" w:rsidP="003C6BFC">
            <w:pPr>
              <w:pStyle w:val="Beschriftung"/>
              <w:jc w:val="center"/>
            </w:pPr>
            <w:r w:rsidRPr="003B605F">
              <w:t>1</w:t>
            </w:r>
          </w:p>
        </w:tc>
        <w:tc>
          <w:tcPr>
            <w:tcW w:w="805" w:type="dxa"/>
            <w:noWrap/>
            <w:vAlign w:val="center"/>
            <w:hideMark/>
          </w:tcPr>
          <w:p w14:paraId="217CEF2B" w14:textId="77777777" w:rsidR="003C6BFC" w:rsidRPr="003B605F" w:rsidRDefault="003C6BFC" w:rsidP="003C6BFC">
            <w:pPr>
              <w:pStyle w:val="Beschriftung"/>
              <w:jc w:val="center"/>
            </w:pPr>
            <w:r w:rsidRPr="003B605F">
              <w:t>4,96</w:t>
            </w:r>
          </w:p>
        </w:tc>
        <w:tc>
          <w:tcPr>
            <w:tcW w:w="993" w:type="dxa"/>
            <w:noWrap/>
            <w:vAlign w:val="center"/>
            <w:hideMark/>
          </w:tcPr>
          <w:p w14:paraId="50F00AE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88"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C222B4">
        <w:trPr>
          <w:trHeight w:val="300"/>
        </w:trPr>
        <w:tc>
          <w:tcPr>
            <w:tcW w:w="1271" w:type="dxa"/>
            <w:noWrap/>
            <w:vAlign w:val="center"/>
            <w:hideMark/>
          </w:tcPr>
          <w:p w14:paraId="310DCA28" w14:textId="77777777" w:rsidR="003C6BFC" w:rsidRPr="003B605F" w:rsidRDefault="003C6BFC" w:rsidP="003C6BFC">
            <w:pPr>
              <w:pStyle w:val="Beschriftung"/>
              <w:jc w:val="center"/>
            </w:pPr>
            <w:r w:rsidRPr="003B605F">
              <w:t>SB-TK-C3-FP</w:t>
            </w:r>
          </w:p>
        </w:tc>
        <w:tc>
          <w:tcPr>
            <w:tcW w:w="754" w:type="dxa"/>
            <w:noWrap/>
            <w:vAlign w:val="center"/>
            <w:hideMark/>
          </w:tcPr>
          <w:p w14:paraId="79113366" w14:textId="77777777" w:rsidR="003C6BFC" w:rsidRPr="003B605F" w:rsidRDefault="003C6BFC" w:rsidP="003C6BFC">
            <w:pPr>
              <w:pStyle w:val="Beschriftung"/>
              <w:jc w:val="center"/>
            </w:pPr>
            <w:r w:rsidRPr="003B605F">
              <w:t>2</w:t>
            </w:r>
          </w:p>
        </w:tc>
        <w:tc>
          <w:tcPr>
            <w:tcW w:w="805" w:type="dxa"/>
            <w:noWrap/>
            <w:vAlign w:val="center"/>
            <w:hideMark/>
          </w:tcPr>
          <w:p w14:paraId="23EDCC37" w14:textId="77777777" w:rsidR="003C6BFC" w:rsidRPr="003B605F" w:rsidRDefault="003C6BFC" w:rsidP="003C6BFC">
            <w:pPr>
              <w:pStyle w:val="Beschriftung"/>
              <w:jc w:val="center"/>
            </w:pPr>
            <w:r w:rsidRPr="003B605F">
              <w:t>5,36</w:t>
            </w:r>
          </w:p>
        </w:tc>
        <w:tc>
          <w:tcPr>
            <w:tcW w:w="993" w:type="dxa"/>
            <w:noWrap/>
            <w:vAlign w:val="center"/>
            <w:hideMark/>
          </w:tcPr>
          <w:p w14:paraId="74C00CB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6B45479" w14:textId="18E983EC" w:rsidR="003C6BFC" w:rsidRPr="003B605F" w:rsidRDefault="003C6BFC" w:rsidP="003C6BFC">
            <w:pPr>
              <w:pStyle w:val="Beschriftung"/>
              <w:jc w:val="center"/>
            </w:pPr>
          </w:p>
        </w:tc>
        <w:tc>
          <w:tcPr>
            <w:tcW w:w="1088"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C222B4">
        <w:trPr>
          <w:trHeight w:val="300"/>
        </w:trPr>
        <w:tc>
          <w:tcPr>
            <w:tcW w:w="1271" w:type="dxa"/>
            <w:noWrap/>
            <w:vAlign w:val="center"/>
            <w:hideMark/>
          </w:tcPr>
          <w:p w14:paraId="3ABBA1C6" w14:textId="77777777" w:rsidR="003C6BFC" w:rsidRPr="003B605F" w:rsidRDefault="003C6BFC" w:rsidP="003C6BFC">
            <w:pPr>
              <w:pStyle w:val="Beschriftung"/>
              <w:jc w:val="center"/>
            </w:pPr>
            <w:r w:rsidRPr="003B605F">
              <w:t>SB-TK-C3-FP</w:t>
            </w:r>
          </w:p>
        </w:tc>
        <w:tc>
          <w:tcPr>
            <w:tcW w:w="754" w:type="dxa"/>
            <w:noWrap/>
            <w:vAlign w:val="center"/>
            <w:hideMark/>
          </w:tcPr>
          <w:p w14:paraId="4B39F907" w14:textId="77777777" w:rsidR="003C6BFC" w:rsidRPr="003B605F" w:rsidRDefault="003C6BFC" w:rsidP="003C6BFC">
            <w:pPr>
              <w:pStyle w:val="Beschriftung"/>
              <w:jc w:val="center"/>
            </w:pPr>
            <w:r w:rsidRPr="003B605F">
              <w:t>3</w:t>
            </w:r>
          </w:p>
        </w:tc>
        <w:tc>
          <w:tcPr>
            <w:tcW w:w="805" w:type="dxa"/>
            <w:noWrap/>
            <w:vAlign w:val="center"/>
            <w:hideMark/>
          </w:tcPr>
          <w:p w14:paraId="0A13620E" w14:textId="77777777" w:rsidR="003C6BFC" w:rsidRPr="003B605F" w:rsidRDefault="003C6BFC" w:rsidP="003C6BFC">
            <w:pPr>
              <w:pStyle w:val="Beschriftung"/>
              <w:jc w:val="center"/>
            </w:pPr>
            <w:r w:rsidRPr="003B605F">
              <w:t>5,16</w:t>
            </w:r>
          </w:p>
        </w:tc>
        <w:tc>
          <w:tcPr>
            <w:tcW w:w="993" w:type="dxa"/>
            <w:noWrap/>
            <w:vAlign w:val="center"/>
            <w:hideMark/>
          </w:tcPr>
          <w:p w14:paraId="24A564C4" w14:textId="77777777" w:rsidR="003C6BFC" w:rsidRPr="003B605F" w:rsidRDefault="003C6BFC" w:rsidP="003C6BFC">
            <w:pPr>
              <w:pStyle w:val="Beschriftung"/>
              <w:jc w:val="center"/>
            </w:pPr>
            <w:r w:rsidRPr="003B605F">
              <w:t>M1</w:t>
            </w:r>
          </w:p>
        </w:tc>
        <w:tc>
          <w:tcPr>
            <w:tcW w:w="1134" w:type="dxa"/>
            <w:vMerge/>
            <w:noWrap/>
            <w:vAlign w:val="center"/>
            <w:hideMark/>
          </w:tcPr>
          <w:p w14:paraId="78177716" w14:textId="0AB086AB" w:rsidR="003C6BFC" w:rsidRPr="003B605F" w:rsidRDefault="003C6BFC" w:rsidP="003C6BFC">
            <w:pPr>
              <w:pStyle w:val="Beschriftung"/>
              <w:jc w:val="center"/>
            </w:pPr>
          </w:p>
        </w:tc>
        <w:tc>
          <w:tcPr>
            <w:tcW w:w="1088"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C222B4">
        <w:trPr>
          <w:trHeight w:val="300"/>
        </w:trPr>
        <w:tc>
          <w:tcPr>
            <w:tcW w:w="1271" w:type="dxa"/>
            <w:noWrap/>
            <w:vAlign w:val="center"/>
            <w:hideMark/>
          </w:tcPr>
          <w:p w14:paraId="3B50A86F" w14:textId="77777777" w:rsidR="003C6BFC" w:rsidRPr="003B605F" w:rsidRDefault="003C6BFC" w:rsidP="003C6BFC">
            <w:pPr>
              <w:pStyle w:val="Beschriftung"/>
              <w:jc w:val="center"/>
            </w:pPr>
            <w:r w:rsidRPr="003B605F">
              <w:t>SB-TK-C3-FP</w:t>
            </w:r>
          </w:p>
        </w:tc>
        <w:tc>
          <w:tcPr>
            <w:tcW w:w="754" w:type="dxa"/>
            <w:noWrap/>
            <w:vAlign w:val="center"/>
            <w:hideMark/>
          </w:tcPr>
          <w:p w14:paraId="205A7CBF" w14:textId="77777777" w:rsidR="003C6BFC" w:rsidRPr="003B605F" w:rsidRDefault="003C6BFC" w:rsidP="003C6BFC">
            <w:pPr>
              <w:pStyle w:val="Beschriftung"/>
              <w:jc w:val="center"/>
            </w:pPr>
            <w:r w:rsidRPr="003B605F">
              <w:t>4</w:t>
            </w:r>
          </w:p>
        </w:tc>
        <w:tc>
          <w:tcPr>
            <w:tcW w:w="805" w:type="dxa"/>
            <w:noWrap/>
            <w:vAlign w:val="center"/>
            <w:hideMark/>
          </w:tcPr>
          <w:p w14:paraId="4A707DBC" w14:textId="77777777" w:rsidR="003C6BFC" w:rsidRPr="003B605F" w:rsidRDefault="003C6BFC" w:rsidP="003C6BFC">
            <w:pPr>
              <w:pStyle w:val="Beschriftung"/>
              <w:jc w:val="center"/>
            </w:pPr>
            <w:r w:rsidRPr="003B605F">
              <w:t>5,57</w:t>
            </w:r>
          </w:p>
        </w:tc>
        <w:tc>
          <w:tcPr>
            <w:tcW w:w="993" w:type="dxa"/>
            <w:noWrap/>
            <w:vAlign w:val="center"/>
            <w:hideMark/>
          </w:tcPr>
          <w:p w14:paraId="589460AC" w14:textId="77777777" w:rsidR="003C6BFC" w:rsidRPr="003B605F" w:rsidRDefault="003C6BFC" w:rsidP="003C6BFC">
            <w:pPr>
              <w:pStyle w:val="Beschriftung"/>
              <w:jc w:val="center"/>
            </w:pPr>
            <w:r w:rsidRPr="003B605F">
              <w:t>M1</w:t>
            </w:r>
          </w:p>
        </w:tc>
        <w:tc>
          <w:tcPr>
            <w:tcW w:w="1134" w:type="dxa"/>
            <w:vMerge/>
            <w:noWrap/>
            <w:vAlign w:val="center"/>
            <w:hideMark/>
          </w:tcPr>
          <w:p w14:paraId="4F4D9C59" w14:textId="07F89879" w:rsidR="003C6BFC" w:rsidRPr="003B605F" w:rsidRDefault="003C6BFC" w:rsidP="003C6BFC">
            <w:pPr>
              <w:pStyle w:val="Beschriftung"/>
              <w:jc w:val="center"/>
            </w:pPr>
          </w:p>
        </w:tc>
        <w:tc>
          <w:tcPr>
            <w:tcW w:w="1088"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C222B4">
        <w:trPr>
          <w:trHeight w:val="300"/>
        </w:trPr>
        <w:tc>
          <w:tcPr>
            <w:tcW w:w="1271" w:type="dxa"/>
            <w:noWrap/>
            <w:vAlign w:val="center"/>
            <w:hideMark/>
          </w:tcPr>
          <w:p w14:paraId="05640A53" w14:textId="77777777" w:rsidR="003C6BFC" w:rsidRPr="003B605F" w:rsidRDefault="003C6BFC" w:rsidP="003C6BFC">
            <w:pPr>
              <w:pStyle w:val="Beschriftung"/>
              <w:jc w:val="center"/>
            </w:pPr>
            <w:r w:rsidRPr="003B605F">
              <w:t>SB-TK-C3-FP</w:t>
            </w:r>
          </w:p>
        </w:tc>
        <w:tc>
          <w:tcPr>
            <w:tcW w:w="754" w:type="dxa"/>
            <w:noWrap/>
            <w:vAlign w:val="center"/>
            <w:hideMark/>
          </w:tcPr>
          <w:p w14:paraId="69ECC9D2" w14:textId="77777777" w:rsidR="003C6BFC" w:rsidRPr="003B605F" w:rsidRDefault="003C6BFC" w:rsidP="003C6BFC">
            <w:pPr>
              <w:pStyle w:val="Beschriftung"/>
              <w:jc w:val="center"/>
            </w:pPr>
            <w:r w:rsidRPr="003B605F">
              <w:t>5</w:t>
            </w:r>
          </w:p>
        </w:tc>
        <w:tc>
          <w:tcPr>
            <w:tcW w:w="805" w:type="dxa"/>
            <w:noWrap/>
            <w:vAlign w:val="center"/>
            <w:hideMark/>
          </w:tcPr>
          <w:p w14:paraId="3C077BEB" w14:textId="77777777" w:rsidR="003C6BFC" w:rsidRPr="003B605F" w:rsidRDefault="003C6BFC" w:rsidP="003C6BFC">
            <w:pPr>
              <w:pStyle w:val="Beschriftung"/>
              <w:jc w:val="center"/>
            </w:pPr>
            <w:r w:rsidRPr="003B605F">
              <w:t>6,62</w:t>
            </w:r>
          </w:p>
        </w:tc>
        <w:tc>
          <w:tcPr>
            <w:tcW w:w="993" w:type="dxa"/>
            <w:noWrap/>
            <w:vAlign w:val="center"/>
            <w:hideMark/>
          </w:tcPr>
          <w:p w14:paraId="0629BF2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976B1A" w14:textId="5B467AB1" w:rsidR="003C6BFC" w:rsidRPr="003B605F" w:rsidRDefault="003C6BFC" w:rsidP="003C6BFC">
            <w:pPr>
              <w:pStyle w:val="Beschriftung"/>
              <w:jc w:val="center"/>
            </w:pPr>
          </w:p>
        </w:tc>
        <w:tc>
          <w:tcPr>
            <w:tcW w:w="1088"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C222B4">
        <w:trPr>
          <w:trHeight w:val="300"/>
        </w:trPr>
        <w:tc>
          <w:tcPr>
            <w:tcW w:w="1271" w:type="dxa"/>
            <w:noWrap/>
            <w:vAlign w:val="center"/>
            <w:hideMark/>
          </w:tcPr>
          <w:p w14:paraId="6A6AC751" w14:textId="77777777" w:rsidR="003C6BFC" w:rsidRPr="003B605F" w:rsidRDefault="003C6BFC" w:rsidP="003C6BFC">
            <w:pPr>
              <w:pStyle w:val="Beschriftung"/>
              <w:jc w:val="center"/>
            </w:pPr>
            <w:r w:rsidRPr="003B605F">
              <w:t>SB-TK-C3-FU</w:t>
            </w:r>
          </w:p>
        </w:tc>
        <w:tc>
          <w:tcPr>
            <w:tcW w:w="754" w:type="dxa"/>
            <w:noWrap/>
            <w:vAlign w:val="center"/>
            <w:hideMark/>
          </w:tcPr>
          <w:p w14:paraId="1D6D53F5" w14:textId="77777777" w:rsidR="003C6BFC" w:rsidRPr="003B605F" w:rsidRDefault="003C6BFC" w:rsidP="003C6BFC">
            <w:pPr>
              <w:pStyle w:val="Beschriftung"/>
              <w:jc w:val="center"/>
            </w:pPr>
            <w:r w:rsidRPr="003B605F">
              <w:t>1</w:t>
            </w:r>
          </w:p>
        </w:tc>
        <w:tc>
          <w:tcPr>
            <w:tcW w:w="805" w:type="dxa"/>
            <w:noWrap/>
            <w:vAlign w:val="center"/>
            <w:hideMark/>
          </w:tcPr>
          <w:p w14:paraId="063A9634" w14:textId="77777777" w:rsidR="003C6BFC" w:rsidRPr="003B605F" w:rsidRDefault="003C6BFC" w:rsidP="003C6BFC">
            <w:pPr>
              <w:pStyle w:val="Beschriftung"/>
              <w:jc w:val="center"/>
            </w:pPr>
            <w:r w:rsidRPr="003B605F">
              <w:t>3,79</w:t>
            </w:r>
          </w:p>
        </w:tc>
        <w:tc>
          <w:tcPr>
            <w:tcW w:w="993" w:type="dxa"/>
            <w:noWrap/>
            <w:vAlign w:val="center"/>
            <w:hideMark/>
          </w:tcPr>
          <w:p w14:paraId="10A10536"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88"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C222B4">
        <w:trPr>
          <w:trHeight w:val="300"/>
        </w:trPr>
        <w:tc>
          <w:tcPr>
            <w:tcW w:w="1271" w:type="dxa"/>
            <w:noWrap/>
            <w:vAlign w:val="center"/>
            <w:hideMark/>
          </w:tcPr>
          <w:p w14:paraId="3B3F980B" w14:textId="77777777" w:rsidR="003C6BFC" w:rsidRPr="003B605F" w:rsidRDefault="003C6BFC" w:rsidP="003C6BFC">
            <w:pPr>
              <w:pStyle w:val="Beschriftung"/>
              <w:jc w:val="center"/>
            </w:pPr>
            <w:r w:rsidRPr="003B605F">
              <w:t>SB-TK-C3-FU</w:t>
            </w:r>
          </w:p>
        </w:tc>
        <w:tc>
          <w:tcPr>
            <w:tcW w:w="754" w:type="dxa"/>
            <w:noWrap/>
            <w:vAlign w:val="center"/>
            <w:hideMark/>
          </w:tcPr>
          <w:p w14:paraId="11B8B7B0" w14:textId="77777777" w:rsidR="003C6BFC" w:rsidRPr="003B605F" w:rsidRDefault="003C6BFC" w:rsidP="003C6BFC">
            <w:pPr>
              <w:pStyle w:val="Beschriftung"/>
              <w:jc w:val="center"/>
            </w:pPr>
            <w:r w:rsidRPr="003B605F">
              <w:t>2</w:t>
            </w:r>
          </w:p>
        </w:tc>
        <w:tc>
          <w:tcPr>
            <w:tcW w:w="805" w:type="dxa"/>
            <w:noWrap/>
            <w:vAlign w:val="center"/>
            <w:hideMark/>
          </w:tcPr>
          <w:p w14:paraId="766B9EAB" w14:textId="77777777" w:rsidR="003C6BFC" w:rsidRPr="003B605F" w:rsidRDefault="003C6BFC" w:rsidP="003C6BFC">
            <w:pPr>
              <w:pStyle w:val="Beschriftung"/>
              <w:jc w:val="center"/>
            </w:pPr>
            <w:r w:rsidRPr="003B605F">
              <w:t>5,37</w:t>
            </w:r>
          </w:p>
        </w:tc>
        <w:tc>
          <w:tcPr>
            <w:tcW w:w="993" w:type="dxa"/>
            <w:noWrap/>
            <w:vAlign w:val="center"/>
            <w:hideMark/>
          </w:tcPr>
          <w:p w14:paraId="19B30E1E" w14:textId="77777777" w:rsidR="003C6BFC" w:rsidRPr="003B605F" w:rsidRDefault="003C6BFC" w:rsidP="003C6BFC">
            <w:pPr>
              <w:pStyle w:val="Beschriftung"/>
              <w:jc w:val="center"/>
            </w:pPr>
            <w:r w:rsidRPr="003B605F">
              <w:t>M1</w:t>
            </w:r>
          </w:p>
        </w:tc>
        <w:tc>
          <w:tcPr>
            <w:tcW w:w="1134" w:type="dxa"/>
            <w:vMerge/>
            <w:noWrap/>
            <w:vAlign w:val="center"/>
            <w:hideMark/>
          </w:tcPr>
          <w:p w14:paraId="05316274" w14:textId="7AB88578" w:rsidR="003C6BFC" w:rsidRPr="003B605F" w:rsidRDefault="003C6BFC" w:rsidP="003C6BFC">
            <w:pPr>
              <w:pStyle w:val="Beschriftung"/>
              <w:jc w:val="center"/>
            </w:pPr>
          </w:p>
        </w:tc>
        <w:tc>
          <w:tcPr>
            <w:tcW w:w="1088"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C222B4">
        <w:trPr>
          <w:trHeight w:val="300"/>
        </w:trPr>
        <w:tc>
          <w:tcPr>
            <w:tcW w:w="1271" w:type="dxa"/>
            <w:noWrap/>
            <w:vAlign w:val="center"/>
            <w:hideMark/>
          </w:tcPr>
          <w:p w14:paraId="22864F86" w14:textId="77777777" w:rsidR="003C6BFC" w:rsidRPr="003B605F" w:rsidRDefault="003C6BFC" w:rsidP="003C6BFC">
            <w:pPr>
              <w:pStyle w:val="Beschriftung"/>
              <w:jc w:val="center"/>
            </w:pPr>
            <w:r w:rsidRPr="003B605F">
              <w:t>SB-TK-C3-FU</w:t>
            </w:r>
          </w:p>
        </w:tc>
        <w:tc>
          <w:tcPr>
            <w:tcW w:w="754" w:type="dxa"/>
            <w:noWrap/>
            <w:vAlign w:val="center"/>
            <w:hideMark/>
          </w:tcPr>
          <w:p w14:paraId="15A58E44" w14:textId="77777777" w:rsidR="003C6BFC" w:rsidRPr="003B605F" w:rsidRDefault="003C6BFC" w:rsidP="003C6BFC">
            <w:pPr>
              <w:pStyle w:val="Beschriftung"/>
              <w:jc w:val="center"/>
            </w:pPr>
            <w:r w:rsidRPr="003B605F">
              <w:t>3</w:t>
            </w:r>
          </w:p>
        </w:tc>
        <w:tc>
          <w:tcPr>
            <w:tcW w:w="805" w:type="dxa"/>
            <w:noWrap/>
            <w:vAlign w:val="center"/>
            <w:hideMark/>
          </w:tcPr>
          <w:p w14:paraId="0B4F7E3B" w14:textId="77777777" w:rsidR="003C6BFC" w:rsidRPr="003B605F" w:rsidRDefault="003C6BFC" w:rsidP="003C6BFC">
            <w:pPr>
              <w:pStyle w:val="Beschriftung"/>
              <w:jc w:val="center"/>
            </w:pPr>
            <w:r w:rsidRPr="003B605F">
              <w:t>6,67</w:t>
            </w:r>
          </w:p>
        </w:tc>
        <w:tc>
          <w:tcPr>
            <w:tcW w:w="993" w:type="dxa"/>
            <w:noWrap/>
            <w:vAlign w:val="center"/>
            <w:hideMark/>
          </w:tcPr>
          <w:p w14:paraId="03AA4167" w14:textId="77777777" w:rsidR="003C6BFC" w:rsidRPr="003B605F" w:rsidRDefault="003C6BFC" w:rsidP="003C6BFC">
            <w:pPr>
              <w:pStyle w:val="Beschriftung"/>
              <w:jc w:val="center"/>
            </w:pPr>
            <w:r w:rsidRPr="003B605F">
              <w:t>M1</w:t>
            </w:r>
          </w:p>
        </w:tc>
        <w:tc>
          <w:tcPr>
            <w:tcW w:w="1134" w:type="dxa"/>
            <w:vMerge/>
            <w:noWrap/>
            <w:vAlign w:val="center"/>
            <w:hideMark/>
          </w:tcPr>
          <w:p w14:paraId="359BC716" w14:textId="53FCB4A1" w:rsidR="003C6BFC" w:rsidRPr="003B605F" w:rsidRDefault="003C6BFC" w:rsidP="003C6BFC">
            <w:pPr>
              <w:pStyle w:val="Beschriftung"/>
              <w:jc w:val="center"/>
            </w:pPr>
          </w:p>
        </w:tc>
        <w:tc>
          <w:tcPr>
            <w:tcW w:w="1088"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C222B4">
        <w:trPr>
          <w:trHeight w:val="300"/>
        </w:trPr>
        <w:tc>
          <w:tcPr>
            <w:tcW w:w="1271" w:type="dxa"/>
            <w:noWrap/>
            <w:vAlign w:val="center"/>
            <w:hideMark/>
          </w:tcPr>
          <w:p w14:paraId="49B3E496" w14:textId="77777777" w:rsidR="003C6BFC" w:rsidRPr="003B605F" w:rsidRDefault="003C6BFC" w:rsidP="003C6BFC">
            <w:pPr>
              <w:pStyle w:val="Beschriftung"/>
              <w:jc w:val="center"/>
            </w:pPr>
            <w:r w:rsidRPr="003B605F">
              <w:t>SB-TK-C3-FU</w:t>
            </w:r>
          </w:p>
        </w:tc>
        <w:tc>
          <w:tcPr>
            <w:tcW w:w="754" w:type="dxa"/>
            <w:noWrap/>
            <w:vAlign w:val="center"/>
            <w:hideMark/>
          </w:tcPr>
          <w:p w14:paraId="15552E8E" w14:textId="77777777" w:rsidR="003C6BFC" w:rsidRPr="003B605F" w:rsidRDefault="003C6BFC" w:rsidP="003C6BFC">
            <w:pPr>
              <w:pStyle w:val="Beschriftung"/>
              <w:jc w:val="center"/>
            </w:pPr>
            <w:r w:rsidRPr="003B605F">
              <w:t>4</w:t>
            </w:r>
          </w:p>
        </w:tc>
        <w:tc>
          <w:tcPr>
            <w:tcW w:w="805" w:type="dxa"/>
            <w:noWrap/>
            <w:vAlign w:val="center"/>
            <w:hideMark/>
          </w:tcPr>
          <w:p w14:paraId="7FE7ABD0" w14:textId="77777777" w:rsidR="003C6BFC" w:rsidRPr="003B605F" w:rsidRDefault="003C6BFC" w:rsidP="003C6BFC">
            <w:pPr>
              <w:pStyle w:val="Beschriftung"/>
              <w:jc w:val="center"/>
            </w:pPr>
            <w:r w:rsidRPr="003B605F">
              <w:t>4,99</w:t>
            </w:r>
          </w:p>
        </w:tc>
        <w:tc>
          <w:tcPr>
            <w:tcW w:w="993" w:type="dxa"/>
            <w:noWrap/>
            <w:vAlign w:val="center"/>
            <w:hideMark/>
          </w:tcPr>
          <w:p w14:paraId="75B74D89" w14:textId="77777777" w:rsidR="003C6BFC" w:rsidRPr="003B605F" w:rsidRDefault="003C6BFC" w:rsidP="003C6BFC">
            <w:pPr>
              <w:pStyle w:val="Beschriftung"/>
              <w:jc w:val="center"/>
            </w:pPr>
            <w:r w:rsidRPr="003B605F">
              <w:t>M1</w:t>
            </w:r>
          </w:p>
        </w:tc>
        <w:tc>
          <w:tcPr>
            <w:tcW w:w="1134" w:type="dxa"/>
            <w:vMerge/>
            <w:noWrap/>
            <w:vAlign w:val="center"/>
            <w:hideMark/>
          </w:tcPr>
          <w:p w14:paraId="14266E18" w14:textId="288C2415" w:rsidR="003C6BFC" w:rsidRPr="003B605F" w:rsidRDefault="003C6BFC" w:rsidP="003C6BFC">
            <w:pPr>
              <w:pStyle w:val="Beschriftung"/>
              <w:jc w:val="center"/>
            </w:pPr>
          </w:p>
        </w:tc>
        <w:tc>
          <w:tcPr>
            <w:tcW w:w="1088"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C222B4">
        <w:trPr>
          <w:trHeight w:val="300"/>
        </w:trPr>
        <w:tc>
          <w:tcPr>
            <w:tcW w:w="1271" w:type="dxa"/>
            <w:noWrap/>
            <w:vAlign w:val="center"/>
            <w:hideMark/>
          </w:tcPr>
          <w:p w14:paraId="79B60C8B" w14:textId="77777777" w:rsidR="003C6BFC" w:rsidRPr="003B605F" w:rsidRDefault="003C6BFC" w:rsidP="003C6BFC">
            <w:pPr>
              <w:pStyle w:val="Beschriftung"/>
              <w:jc w:val="center"/>
            </w:pPr>
            <w:r w:rsidRPr="003B605F">
              <w:t>SB-TK-C3-FU</w:t>
            </w:r>
          </w:p>
        </w:tc>
        <w:tc>
          <w:tcPr>
            <w:tcW w:w="754" w:type="dxa"/>
            <w:noWrap/>
            <w:vAlign w:val="center"/>
            <w:hideMark/>
          </w:tcPr>
          <w:p w14:paraId="580C3771" w14:textId="77777777" w:rsidR="003C6BFC" w:rsidRPr="003B605F" w:rsidRDefault="003C6BFC" w:rsidP="003C6BFC">
            <w:pPr>
              <w:pStyle w:val="Beschriftung"/>
              <w:jc w:val="center"/>
            </w:pPr>
            <w:r w:rsidRPr="003B605F">
              <w:t>5</w:t>
            </w:r>
          </w:p>
        </w:tc>
        <w:tc>
          <w:tcPr>
            <w:tcW w:w="805" w:type="dxa"/>
            <w:noWrap/>
            <w:vAlign w:val="center"/>
            <w:hideMark/>
          </w:tcPr>
          <w:p w14:paraId="67B7C922" w14:textId="77777777" w:rsidR="003C6BFC" w:rsidRPr="003B605F" w:rsidRDefault="003C6BFC" w:rsidP="003C6BFC">
            <w:pPr>
              <w:pStyle w:val="Beschriftung"/>
              <w:jc w:val="center"/>
            </w:pPr>
            <w:r w:rsidRPr="003B605F">
              <w:t>5,07</w:t>
            </w:r>
          </w:p>
        </w:tc>
        <w:tc>
          <w:tcPr>
            <w:tcW w:w="993" w:type="dxa"/>
            <w:noWrap/>
            <w:vAlign w:val="center"/>
            <w:hideMark/>
          </w:tcPr>
          <w:p w14:paraId="10AC0A73" w14:textId="77777777" w:rsidR="003C6BFC" w:rsidRPr="003B605F" w:rsidRDefault="003C6BFC" w:rsidP="003C6BFC">
            <w:pPr>
              <w:pStyle w:val="Beschriftung"/>
              <w:jc w:val="center"/>
            </w:pPr>
            <w:r w:rsidRPr="003B605F">
              <w:t>M1</w:t>
            </w:r>
          </w:p>
        </w:tc>
        <w:tc>
          <w:tcPr>
            <w:tcW w:w="1134" w:type="dxa"/>
            <w:vMerge/>
            <w:noWrap/>
            <w:vAlign w:val="center"/>
            <w:hideMark/>
          </w:tcPr>
          <w:p w14:paraId="3319A33D" w14:textId="72D1A540" w:rsidR="003C6BFC" w:rsidRPr="003B605F" w:rsidRDefault="003C6BFC" w:rsidP="003C6BFC">
            <w:pPr>
              <w:pStyle w:val="Beschriftung"/>
              <w:jc w:val="center"/>
            </w:pPr>
          </w:p>
        </w:tc>
        <w:tc>
          <w:tcPr>
            <w:tcW w:w="1088"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C222B4">
        <w:trPr>
          <w:trHeight w:val="300"/>
        </w:trPr>
        <w:tc>
          <w:tcPr>
            <w:tcW w:w="1271" w:type="dxa"/>
            <w:noWrap/>
            <w:vAlign w:val="center"/>
            <w:hideMark/>
          </w:tcPr>
          <w:p w14:paraId="18DC7CDE" w14:textId="77777777" w:rsidR="003C6BFC" w:rsidRPr="003B605F" w:rsidRDefault="003C6BFC" w:rsidP="003C6BFC">
            <w:pPr>
              <w:pStyle w:val="Beschriftung"/>
              <w:jc w:val="center"/>
            </w:pPr>
            <w:r w:rsidRPr="003B605F">
              <w:t>SB-TK-C3-FU</w:t>
            </w:r>
          </w:p>
        </w:tc>
        <w:tc>
          <w:tcPr>
            <w:tcW w:w="754" w:type="dxa"/>
            <w:noWrap/>
            <w:vAlign w:val="center"/>
            <w:hideMark/>
          </w:tcPr>
          <w:p w14:paraId="5DAF1BCD" w14:textId="77777777" w:rsidR="003C6BFC" w:rsidRPr="003B605F" w:rsidRDefault="003C6BFC" w:rsidP="003C6BFC">
            <w:pPr>
              <w:pStyle w:val="Beschriftung"/>
              <w:jc w:val="center"/>
            </w:pPr>
            <w:r w:rsidRPr="003B605F">
              <w:t>6</w:t>
            </w:r>
          </w:p>
        </w:tc>
        <w:tc>
          <w:tcPr>
            <w:tcW w:w="805" w:type="dxa"/>
            <w:noWrap/>
            <w:vAlign w:val="center"/>
            <w:hideMark/>
          </w:tcPr>
          <w:p w14:paraId="21CA686F" w14:textId="77777777" w:rsidR="003C6BFC" w:rsidRPr="003B605F" w:rsidRDefault="003C6BFC" w:rsidP="003C6BFC">
            <w:pPr>
              <w:pStyle w:val="Beschriftung"/>
              <w:jc w:val="center"/>
            </w:pPr>
            <w:r w:rsidRPr="003B605F">
              <w:t>7,13</w:t>
            </w:r>
          </w:p>
        </w:tc>
        <w:tc>
          <w:tcPr>
            <w:tcW w:w="993" w:type="dxa"/>
            <w:noWrap/>
            <w:vAlign w:val="center"/>
            <w:hideMark/>
          </w:tcPr>
          <w:p w14:paraId="6D151F72" w14:textId="77777777" w:rsidR="003C6BFC" w:rsidRPr="003B605F" w:rsidRDefault="003C6BFC" w:rsidP="003C6BFC">
            <w:pPr>
              <w:pStyle w:val="Beschriftung"/>
              <w:jc w:val="center"/>
            </w:pPr>
            <w:r w:rsidRPr="003B605F">
              <w:t>M1</w:t>
            </w:r>
          </w:p>
        </w:tc>
        <w:tc>
          <w:tcPr>
            <w:tcW w:w="1134" w:type="dxa"/>
            <w:vMerge/>
            <w:noWrap/>
            <w:vAlign w:val="center"/>
            <w:hideMark/>
          </w:tcPr>
          <w:p w14:paraId="5E64504C" w14:textId="0362C587" w:rsidR="003C6BFC" w:rsidRPr="003B605F" w:rsidRDefault="003C6BFC" w:rsidP="003C6BFC">
            <w:pPr>
              <w:pStyle w:val="Beschriftung"/>
              <w:jc w:val="center"/>
            </w:pPr>
          </w:p>
        </w:tc>
        <w:tc>
          <w:tcPr>
            <w:tcW w:w="1088"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C222B4">
        <w:trPr>
          <w:trHeight w:val="300"/>
        </w:trPr>
        <w:tc>
          <w:tcPr>
            <w:tcW w:w="1271" w:type="dxa"/>
            <w:noWrap/>
            <w:vAlign w:val="center"/>
            <w:hideMark/>
          </w:tcPr>
          <w:p w14:paraId="6DFD286B" w14:textId="77777777" w:rsidR="003C6BFC" w:rsidRPr="003B605F" w:rsidRDefault="003C6BFC" w:rsidP="003C6BFC">
            <w:pPr>
              <w:pStyle w:val="Beschriftung"/>
              <w:jc w:val="center"/>
            </w:pPr>
            <w:r w:rsidRPr="003B605F">
              <w:t>SB-TK-C3-S1</w:t>
            </w:r>
          </w:p>
        </w:tc>
        <w:tc>
          <w:tcPr>
            <w:tcW w:w="754" w:type="dxa"/>
            <w:noWrap/>
            <w:vAlign w:val="center"/>
            <w:hideMark/>
          </w:tcPr>
          <w:p w14:paraId="24048A1B" w14:textId="77777777" w:rsidR="003C6BFC" w:rsidRPr="003B605F" w:rsidRDefault="003C6BFC" w:rsidP="003C6BFC">
            <w:pPr>
              <w:pStyle w:val="Beschriftung"/>
              <w:jc w:val="center"/>
            </w:pPr>
            <w:r w:rsidRPr="003B605F">
              <w:t>1</w:t>
            </w:r>
          </w:p>
        </w:tc>
        <w:tc>
          <w:tcPr>
            <w:tcW w:w="805" w:type="dxa"/>
            <w:noWrap/>
            <w:vAlign w:val="center"/>
            <w:hideMark/>
          </w:tcPr>
          <w:p w14:paraId="5D3303C0" w14:textId="77777777" w:rsidR="003C6BFC" w:rsidRPr="003B605F" w:rsidRDefault="003C6BFC" w:rsidP="003C6BFC">
            <w:pPr>
              <w:pStyle w:val="Beschriftung"/>
              <w:jc w:val="center"/>
            </w:pPr>
            <w:r w:rsidRPr="003B605F">
              <w:t>6,42</w:t>
            </w:r>
          </w:p>
        </w:tc>
        <w:tc>
          <w:tcPr>
            <w:tcW w:w="993" w:type="dxa"/>
            <w:noWrap/>
            <w:vAlign w:val="center"/>
            <w:hideMark/>
          </w:tcPr>
          <w:p w14:paraId="0923C3B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88"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C222B4">
        <w:trPr>
          <w:trHeight w:val="300"/>
        </w:trPr>
        <w:tc>
          <w:tcPr>
            <w:tcW w:w="1271" w:type="dxa"/>
            <w:noWrap/>
            <w:vAlign w:val="center"/>
            <w:hideMark/>
          </w:tcPr>
          <w:p w14:paraId="6CBA469C" w14:textId="77777777" w:rsidR="003C6BFC" w:rsidRPr="003B605F" w:rsidRDefault="003C6BFC" w:rsidP="003C6BFC">
            <w:pPr>
              <w:pStyle w:val="Beschriftung"/>
              <w:jc w:val="center"/>
            </w:pPr>
            <w:r w:rsidRPr="003B605F">
              <w:t>SB-TK-C3-S1</w:t>
            </w:r>
          </w:p>
        </w:tc>
        <w:tc>
          <w:tcPr>
            <w:tcW w:w="754" w:type="dxa"/>
            <w:noWrap/>
            <w:vAlign w:val="center"/>
            <w:hideMark/>
          </w:tcPr>
          <w:p w14:paraId="4133CF40" w14:textId="77777777" w:rsidR="003C6BFC" w:rsidRPr="003B605F" w:rsidRDefault="003C6BFC" w:rsidP="003C6BFC">
            <w:pPr>
              <w:pStyle w:val="Beschriftung"/>
              <w:jc w:val="center"/>
            </w:pPr>
            <w:r w:rsidRPr="003B605F">
              <w:t>2</w:t>
            </w:r>
          </w:p>
        </w:tc>
        <w:tc>
          <w:tcPr>
            <w:tcW w:w="805" w:type="dxa"/>
            <w:noWrap/>
            <w:vAlign w:val="center"/>
            <w:hideMark/>
          </w:tcPr>
          <w:p w14:paraId="7BA29866" w14:textId="77777777" w:rsidR="003C6BFC" w:rsidRPr="003B605F" w:rsidRDefault="003C6BFC" w:rsidP="003C6BFC">
            <w:pPr>
              <w:pStyle w:val="Beschriftung"/>
              <w:jc w:val="center"/>
            </w:pPr>
            <w:r w:rsidRPr="003B605F">
              <w:t>7,09</w:t>
            </w:r>
          </w:p>
        </w:tc>
        <w:tc>
          <w:tcPr>
            <w:tcW w:w="993" w:type="dxa"/>
            <w:noWrap/>
            <w:vAlign w:val="center"/>
            <w:hideMark/>
          </w:tcPr>
          <w:p w14:paraId="27BD6C3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ECD724" w14:textId="738E2264" w:rsidR="003C6BFC" w:rsidRPr="003B605F" w:rsidRDefault="003C6BFC" w:rsidP="003C6BFC">
            <w:pPr>
              <w:pStyle w:val="Beschriftung"/>
              <w:jc w:val="center"/>
            </w:pPr>
          </w:p>
        </w:tc>
        <w:tc>
          <w:tcPr>
            <w:tcW w:w="1088"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C222B4">
        <w:trPr>
          <w:trHeight w:val="300"/>
        </w:trPr>
        <w:tc>
          <w:tcPr>
            <w:tcW w:w="1271" w:type="dxa"/>
            <w:noWrap/>
            <w:vAlign w:val="center"/>
            <w:hideMark/>
          </w:tcPr>
          <w:p w14:paraId="5C53D6BC" w14:textId="77777777" w:rsidR="003C6BFC" w:rsidRPr="003B605F" w:rsidRDefault="003C6BFC" w:rsidP="003C6BFC">
            <w:pPr>
              <w:pStyle w:val="Beschriftung"/>
              <w:jc w:val="center"/>
            </w:pPr>
            <w:r w:rsidRPr="003B605F">
              <w:t>SB-TK-C3-S1</w:t>
            </w:r>
          </w:p>
        </w:tc>
        <w:tc>
          <w:tcPr>
            <w:tcW w:w="754" w:type="dxa"/>
            <w:noWrap/>
            <w:vAlign w:val="center"/>
            <w:hideMark/>
          </w:tcPr>
          <w:p w14:paraId="1761DB97" w14:textId="77777777" w:rsidR="003C6BFC" w:rsidRPr="003B605F" w:rsidRDefault="003C6BFC" w:rsidP="003C6BFC">
            <w:pPr>
              <w:pStyle w:val="Beschriftung"/>
              <w:jc w:val="center"/>
            </w:pPr>
            <w:r w:rsidRPr="003B605F">
              <w:t>3</w:t>
            </w:r>
          </w:p>
        </w:tc>
        <w:tc>
          <w:tcPr>
            <w:tcW w:w="805" w:type="dxa"/>
            <w:noWrap/>
            <w:vAlign w:val="center"/>
            <w:hideMark/>
          </w:tcPr>
          <w:p w14:paraId="2031FBE9" w14:textId="77777777" w:rsidR="003C6BFC" w:rsidRPr="003B605F" w:rsidRDefault="003C6BFC" w:rsidP="003C6BFC">
            <w:pPr>
              <w:pStyle w:val="Beschriftung"/>
              <w:jc w:val="center"/>
            </w:pPr>
            <w:r w:rsidRPr="003B605F">
              <w:t>6,08</w:t>
            </w:r>
          </w:p>
        </w:tc>
        <w:tc>
          <w:tcPr>
            <w:tcW w:w="993" w:type="dxa"/>
            <w:noWrap/>
            <w:vAlign w:val="center"/>
            <w:hideMark/>
          </w:tcPr>
          <w:p w14:paraId="3899DB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17877C1" w14:textId="1817DC9F" w:rsidR="003C6BFC" w:rsidRPr="003B605F" w:rsidRDefault="003C6BFC" w:rsidP="003C6BFC">
            <w:pPr>
              <w:pStyle w:val="Beschriftung"/>
              <w:jc w:val="center"/>
            </w:pPr>
          </w:p>
        </w:tc>
        <w:tc>
          <w:tcPr>
            <w:tcW w:w="1088"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C222B4">
        <w:trPr>
          <w:trHeight w:val="300"/>
        </w:trPr>
        <w:tc>
          <w:tcPr>
            <w:tcW w:w="1271" w:type="dxa"/>
            <w:noWrap/>
            <w:vAlign w:val="center"/>
            <w:hideMark/>
          </w:tcPr>
          <w:p w14:paraId="28C05345" w14:textId="77777777" w:rsidR="003C6BFC" w:rsidRPr="003B605F" w:rsidRDefault="003C6BFC" w:rsidP="003C6BFC">
            <w:pPr>
              <w:pStyle w:val="Beschriftung"/>
              <w:jc w:val="center"/>
            </w:pPr>
            <w:r w:rsidRPr="003B605F">
              <w:t>SB-TK-C3-S1</w:t>
            </w:r>
          </w:p>
        </w:tc>
        <w:tc>
          <w:tcPr>
            <w:tcW w:w="754" w:type="dxa"/>
            <w:noWrap/>
            <w:vAlign w:val="center"/>
            <w:hideMark/>
          </w:tcPr>
          <w:p w14:paraId="75473E6D" w14:textId="77777777" w:rsidR="003C6BFC" w:rsidRPr="003B605F" w:rsidRDefault="003C6BFC" w:rsidP="003C6BFC">
            <w:pPr>
              <w:pStyle w:val="Beschriftung"/>
              <w:jc w:val="center"/>
            </w:pPr>
            <w:r w:rsidRPr="003B605F">
              <w:t>4</w:t>
            </w:r>
          </w:p>
        </w:tc>
        <w:tc>
          <w:tcPr>
            <w:tcW w:w="805" w:type="dxa"/>
            <w:noWrap/>
            <w:vAlign w:val="center"/>
            <w:hideMark/>
          </w:tcPr>
          <w:p w14:paraId="4932DCEC" w14:textId="77777777" w:rsidR="003C6BFC" w:rsidRPr="003B605F" w:rsidRDefault="003C6BFC" w:rsidP="003C6BFC">
            <w:pPr>
              <w:pStyle w:val="Beschriftung"/>
              <w:jc w:val="center"/>
            </w:pPr>
            <w:r w:rsidRPr="003B605F">
              <w:t>5,77</w:t>
            </w:r>
          </w:p>
        </w:tc>
        <w:tc>
          <w:tcPr>
            <w:tcW w:w="993" w:type="dxa"/>
            <w:noWrap/>
            <w:vAlign w:val="center"/>
            <w:hideMark/>
          </w:tcPr>
          <w:p w14:paraId="3F5237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226DEE" w14:textId="318BBAC0" w:rsidR="003C6BFC" w:rsidRPr="003B605F" w:rsidRDefault="003C6BFC" w:rsidP="003C6BFC">
            <w:pPr>
              <w:pStyle w:val="Beschriftung"/>
              <w:jc w:val="center"/>
            </w:pPr>
          </w:p>
        </w:tc>
        <w:tc>
          <w:tcPr>
            <w:tcW w:w="1088"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C222B4">
        <w:trPr>
          <w:trHeight w:val="300"/>
        </w:trPr>
        <w:tc>
          <w:tcPr>
            <w:tcW w:w="1271" w:type="dxa"/>
            <w:noWrap/>
            <w:vAlign w:val="center"/>
            <w:hideMark/>
          </w:tcPr>
          <w:p w14:paraId="2151C93E" w14:textId="77777777" w:rsidR="003C6BFC" w:rsidRPr="003B605F" w:rsidRDefault="003C6BFC" w:rsidP="003C6BFC">
            <w:pPr>
              <w:pStyle w:val="Beschriftung"/>
              <w:jc w:val="center"/>
            </w:pPr>
            <w:r w:rsidRPr="003B605F">
              <w:t>SB-TK-C3-S1</w:t>
            </w:r>
          </w:p>
        </w:tc>
        <w:tc>
          <w:tcPr>
            <w:tcW w:w="754" w:type="dxa"/>
            <w:noWrap/>
            <w:vAlign w:val="center"/>
            <w:hideMark/>
          </w:tcPr>
          <w:p w14:paraId="59A2065F" w14:textId="77777777" w:rsidR="003C6BFC" w:rsidRPr="003B605F" w:rsidRDefault="003C6BFC" w:rsidP="003C6BFC">
            <w:pPr>
              <w:pStyle w:val="Beschriftung"/>
              <w:jc w:val="center"/>
            </w:pPr>
            <w:r w:rsidRPr="003B605F">
              <w:t>5</w:t>
            </w:r>
          </w:p>
        </w:tc>
        <w:tc>
          <w:tcPr>
            <w:tcW w:w="805" w:type="dxa"/>
            <w:noWrap/>
            <w:vAlign w:val="center"/>
            <w:hideMark/>
          </w:tcPr>
          <w:p w14:paraId="37DB42DA" w14:textId="77777777" w:rsidR="003C6BFC" w:rsidRPr="003B605F" w:rsidRDefault="003C6BFC" w:rsidP="003C6BFC">
            <w:pPr>
              <w:pStyle w:val="Beschriftung"/>
              <w:jc w:val="center"/>
            </w:pPr>
            <w:r w:rsidRPr="003B605F">
              <w:t>6,47</w:t>
            </w:r>
          </w:p>
        </w:tc>
        <w:tc>
          <w:tcPr>
            <w:tcW w:w="993" w:type="dxa"/>
            <w:noWrap/>
            <w:vAlign w:val="center"/>
            <w:hideMark/>
          </w:tcPr>
          <w:p w14:paraId="71A084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963BA" w14:textId="6EBEADEC" w:rsidR="003C6BFC" w:rsidRPr="003B605F" w:rsidRDefault="003C6BFC" w:rsidP="003C6BFC">
            <w:pPr>
              <w:pStyle w:val="Beschriftung"/>
              <w:jc w:val="center"/>
            </w:pPr>
          </w:p>
        </w:tc>
        <w:tc>
          <w:tcPr>
            <w:tcW w:w="1088"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C222B4">
        <w:trPr>
          <w:trHeight w:val="300"/>
        </w:trPr>
        <w:tc>
          <w:tcPr>
            <w:tcW w:w="1271" w:type="dxa"/>
            <w:noWrap/>
            <w:vAlign w:val="center"/>
            <w:hideMark/>
          </w:tcPr>
          <w:p w14:paraId="1B0AFFFA" w14:textId="77777777" w:rsidR="003C6BFC" w:rsidRPr="003B605F" w:rsidRDefault="003C6BFC" w:rsidP="003C6BFC">
            <w:pPr>
              <w:pStyle w:val="Beschriftung"/>
              <w:jc w:val="center"/>
            </w:pPr>
            <w:r w:rsidRPr="003B605F">
              <w:t>SB-TK-C3-S1</w:t>
            </w:r>
          </w:p>
        </w:tc>
        <w:tc>
          <w:tcPr>
            <w:tcW w:w="754" w:type="dxa"/>
            <w:noWrap/>
            <w:vAlign w:val="center"/>
            <w:hideMark/>
          </w:tcPr>
          <w:p w14:paraId="100AEB45" w14:textId="77777777" w:rsidR="003C6BFC" w:rsidRPr="003B605F" w:rsidRDefault="003C6BFC" w:rsidP="003C6BFC">
            <w:pPr>
              <w:pStyle w:val="Beschriftung"/>
              <w:jc w:val="center"/>
            </w:pPr>
            <w:r w:rsidRPr="003B605F">
              <w:t>6</w:t>
            </w:r>
          </w:p>
        </w:tc>
        <w:tc>
          <w:tcPr>
            <w:tcW w:w="805" w:type="dxa"/>
            <w:noWrap/>
            <w:vAlign w:val="center"/>
            <w:hideMark/>
          </w:tcPr>
          <w:p w14:paraId="0DF07A8E" w14:textId="77777777" w:rsidR="003C6BFC" w:rsidRPr="003B605F" w:rsidRDefault="003C6BFC" w:rsidP="003C6BFC">
            <w:pPr>
              <w:pStyle w:val="Beschriftung"/>
              <w:jc w:val="center"/>
            </w:pPr>
            <w:r w:rsidRPr="003B605F">
              <w:t>6,7</w:t>
            </w:r>
          </w:p>
        </w:tc>
        <w:tc>
          <w:tcPr>
            <w:tcW w:w="993" w:type="dxa"/>
            <w:noWrap/>
            <w:vAlign w:val="center"/>
            <w:hideMark/>
          </w:tcPr>
          <w:p w14:paraId="5D9A4DC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3A7EF32" w14:textId="4CBC79E8" w:rsidR="003C6BFC" w:rsidRPr="003B605F" w:rsidRDefault="003C6BFC" w:rsidP="003C6BFC">
            <w:pPr>
              <w:pStyle w:val="Beschriftung"/>
              <w:jc w:val="center"/>
            </w:pPr>
          </w:p>
        </w:tc>
        <w:tc>
          <w:tcPr>
            <w:tcW w:w="1088"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C222B4">
        <w:trPr>
          <w:trHeight w:val="300"/>
        </w:trPr>
        <w:tc>
          <w:tcPr>
            <w:tcW w:w="1271" w:type="dxa"/>
            <w:noWrap/>
            <w:vAlign w:val="center"/>
            <w:hideMark/>
          </w:tcPr>
          <w:p w14:paraId="2BFD30F3" w14:textId="77777777" w:rsidR="003C6BFC" w:rsidRPr="003B605F" w:rsidRDefault="003C6BFC" w:rsidP="003C6BFC">
            <w:pPr>
              <w:pStyle w:val="Beschriftung"/>
              <w:jc w:val="center"/>
            </w:pPr>
            <w:r w:rsidRPr="003B605F">
              <w:t>SB-TK-E3-FG</w:t>
            </w:r>
          </w:p>
        </w:tc>
        <w:tc>
          <w:tcPr>
            <w:tcW w:w="754" w:type="dxa"/>
            <w:noWrap/>
            <w:vAlign w:val="center"/>
            <w:hideMark/>
          </w:tcPr>
          <w:p w14:paraId="2B4BB577" w14:textId="77777777" w:rsidR="003C6BFC" w:rsidRPr="003B605F" w:rsidRDefault="003C6BFC" w:rsidP="003C6BFC">
            <w:pPr>
              <w:pStyle w:val="Beschriftung"/>
              <w:jc w:val="center"/>
            </w:pPr>
            <w:r w:rsidRPr="003B605F">
              <w:t>1</w:t>
            </w:r>
          </w:p>
        </w:tc>
        <w:tc>
          <w:tcPr>
            <w:tcW w:w="805" w:type="dxa"/>
            <w:noWrap/>
            <w:vAlign w:val="center"/>
            <w:hideMark/>
          </w:tcPr>
          <w:p w14:paraId="127D723F" w14:textId="77777777" w:rsidR="003C6BFC" w:rsidRPr="003B605F" w:rsidRDefault="003C6BFC" w:rsidP="003C6BFC">
            <w:pPr>
              <w:pStyle w:val="Beschriftung"/>
              <w:jc w:val="center"/>
            </w:pPr>
            <w:r w:rsidRPr="003B605F">
              <w:t>4,31</w:t>
            </w:r>
          </w:p>
        </w:tc>
        <w:tc>
          <w:tcPr>
            <w:tcW w:w="993" w:type="dxa"/>
            <w:noWrap/>
            <w:vAlign w:val="center"/>
            <w:hideMark/>
          </w:tcPr>
          <w:p w14:paraId="719490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88"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C222B4">
        <w:trPr>
          <w:trHeight w:val="300"/>
        </w:trPr>
        <w:tc>
          <w:tcPr>
            <w:tcW w:w="1271" w:type="dxa"/>
            <w:noWrap/>
            <w:vAlign w:val="center"/>
            <w:hideMark/>
          </w:tcPr>
          <w:p w14:paraId="63B2D510" w14:textId="77777777" w:rsidR="003C6BFC" w:rsidRPr="003B605F" w:rsidRDefault="003C6BFC" w:rsidP="003C6BFC">
            <w:pPr>
              <w:pStyle w:val="Beschriftung"/>
              <w:jc w:val="center"/>
            </w:pPr>
            <w:r w:rsidRPr="003B605F">
              <w:t>SB-TK-E3-FG</w:t>
            </w:r>
          </w:p>
        </w:tc>
        <w:tc>
          <w:tcPr>
            <w:tcW w:w="754" w:type="dxa"/>
            <w:noWrap/>
            <w:vAlign w:val="center"/>
            <w:hideMark/>
          </w:tcPr>
          <w:p w14:paraId="5EA4AA77" w14:textId="77777777" w:rsidR="003C6BFC" w:rsidRPr="003B605F" w:rsidRDefault="003C6BFC" w:rsidP="003C6BFC">
            <w:pPr>
              <w:pStyle w:val="Beschriftung"/>
              <w:jc w:val="center"/>
            </w:pPr>
            <w:r w:rsidRPr="003B605F">
              <w:t>2</w:t>
            </w:r>
          </w:p>
        </w:tc>
        <w:tc>
          <w:tcPr>
            <w:tcW w:w="805" w:type="dxa"/>
            <w:noWrap/>
            <w:vAlign w:val="center"/>
            <w:hideMark/>
          </w:tcPr>
          <w:p w14:paraId="6E2C8765" w14:textId="77777777" w:rsidR="003C6BFC" w:rsidRPr="003B605F" w:rsidRDefault="003C6BFC" w:rsidP="003C6BFC">
            <w:pPr>
              <w:pStyle w:val="Beschriftung"/>
              <w:jc w:val="center"/>
            </w:pPr>
            <w:r w:rsidRPr="003B605F">
              <w:t>5,88</w:t>
            </w:r>
          </w:p>
        </w:tc>
        <w:tc>
          <w:tcPr>
            <w:tcW w:w="993" w:type="dxa"/>
            <w:noWrap/>
            <w:vAlign w:val="center"/>
            <w:hideMark/>
          </w:tcPr>
          <w:p w14:paraId="3D532AAC"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3A98E16D" w14:textId="4FB810B0" w:rsidR="003C6BFC" w:rsidRPr="003B605F" w:rsidRDefault="003C6BFC" w:rsidP="003C6BFC">
            <w:pPr>
              <w:pStyle w:val="Beschriftung"/>
              <w:jc w:val="center"/>
            </w:pPr>
          </w:p>
        </w:tc>
        <w:tc>
          <w:tcPr>
            <w:tcW w:w="1088"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C222B4">
        <w:trPr>
          <w:trHeight w:val="300"/>
        </w:trPr>
        <w:tc>
          <w:tcPr>
            <w:tcW w:w="1271" w:type="dxa"/>
            <w:noWrap/>
            <w:vAlign w:val="center"/>
            <w:hideMark/>
          </w:tcPr>
          <w:p w14:paraId="10CA9080" w14:textId="77777777" w:rsidR="003C6BFC" w:rsidRPr="003B605F" w:rsidRDefault="003C6BFC" w:rsidP="003C6BFC">
            <w:pPr>
              <w:pStyle w:val="Beschriftung"/>
              <w:jc w:val="center"/>
            </w:pPr>
            <w:r w:rsidRPr="003B605F">
              <w:t>SB-TK-E3-FG</w:t>
            </w:r>
          </w:p>
        </w:tc>
        <w:tc>
          <w:tcPr>
            <w:tcW w:w="754" w:type="dxa"/>
            <w:noWrap/>
            <w:vAlign w:val="center"/>
            <w:hideMark/>
          </w:tcPr>
          <w:p w14:paraId="46164023" w14:textId="77777777" w:rsidR="003C6BFC" w:rsidRPr="003B605F" w:rsidRDefault="003C6BFC" w:rsidP="003C6BFC">
            <w:pPr>
              <w:pStyle w:val="Beschriftung"/>
              <w:jc w:val="center"/>
            </w:pPr>
            <w:r w:rsidRPr="003B605F">
              <w:t>3</w:t>
            </w:r>
          </w:p>
        </w:tc>
        <w:tc>
          <w:tcPr>
            <w:tcW w:w="805" w:type="dxa"/>
            <w:noWrap/>
            <w:vAlign w:val="center"/>
            <w:hideMark/>
          </w:tcPr>
          <w:p w14:paraId="5EA75D0C" w14:textId="77777777" w:rsidR="003C6BFC" w:rsidRPr="003B605F" w:rsidRDefault="003C6BFC" w:rsidP="003C6BFC">
            <w:pPr>
              <w:pStyle w:val="Beschriftung"/>
              <w:jc w:val="center"/>
            </w:pPr>
            <w:r w:rsidRPr="003B605F">
              <w:t>4,01</w:t>
            </w:r>
          </w:p>
        </w:tc>
        <w:tc>
          <w:tcPr>
            <w:tcW w:w="993" w:type="dxa"/>
            <w:noWrap/>
            <w:vAlign w:val="center"/>
            <w:hideMark/>
          </w:tcPr>
          <w:p w14:paraId="55A9897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0CBBCE" w14:textId="26500D80" w:rsidR="003C6BFC" w:rsidRPr="003B605F" w:rsidRDefault="003C6BFC" w:rsidP="003C6BFC">
            <w:pPr>
              <w:pStyle w:val="Beschriftung"/>
              <w:jc w:val="center"/>
            </w:pPr>
          </w:p>
        </w:tc>
        <w:tc>
          <w:tcPr>
            <w:tcW w:w="1088"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C222B4">
        <w:trPr>
          <w:trHeight w:val="300"/>
        </w:trPr>
        <w:tc>
          <w:tcPr>
            <w:tcW w:w="1271" w:type="dxa"/>
            <w:noWrap/>
            <w:vAlign w:val="center"/>
            <w:hideMark/>
          </w:tcPr>
          <w:p w14:paraId="35B1F562" w14:textId="77777777" w:rsidR="003C6BFC" w:rsidRPr="003B605F" w:rsidRDefault="003C6BFC" w:rsidP="003C6BFC">
            <w:pPr>
              <w:pStyle w:val="Beschriftung"/>
              <w:jc w:val="center"/>
            </w:pPr>
            <w:r w:rsidRPr="003B605F">
              <w:t>SB-TK-E3-FG</w:t>
            </w:r>
          </w:p>
        </w:tc>
        <w:tc>
          <w:tcPr>
            <w:tcW w:w="754" w:type="dxa"/>
            <w:noWrap/>
            <w:vAlign w:val="center"/>
            <w:hideMark/>
          </w:tcPr>
          <w:p w14:paraId="071F6EF2" w14:textId="77777777" w:rsidR="003C6BFC" w:rsidRPr="003B605F" w:rsidRDefault="003C6BFC" w:rsidP="003C6BFC">
            <w:pPr>
              <w:pStyle w:val="Beschriftung"/>
              <w:jc w:val="center"/>
            </w:pPr>
            <w:r w:rsidRPr="003B605F">
              <w:t>4</w:t>
            </w:r>
          </w:p>
        </w:tc>
        <w:tc>
          <w:tcPr>
            <w:tcW w:w="805" w:type="dxa"/>
            <w:noWrap/>
            <w:vAlign w:val="center"/>
            <w:hideMark/>
          </w:tcPr>
          <w:p w14:paraId="5BEFF22F" w14:textId="77777777" w:rsidR="003C6BFC" w:rsidRPr="003B605F" w:rsidRDefault="003C6BFC" w:rsidP="003C6BFC">
            <w:pPr>
              <w:pStyle w:val="Beschriftung"/>
              <w:jc w:val="center"/>
            </w:pPr>
            <w:r w:rsidRPr="003B605F">
              <w:t>4,52</w:t>
            </w:r>
          </w:p>
        </w:tc>
        <w:tc>
          <w:tcPr>
            <w:tcW w:w="993" w:type="dxa"/>
            <w:noWrap/>
            <w:vAlign w:val="center"/>
            <w:hideMark/>
          </w:tcPr>
          <w:p w14:paraId="1F2ADEB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4AAF3D64" w14:textId="50CA3F3B" w:rsidR="003C6BFC" w:rsidRPr="003B605F" w:rsidRDefault="003C6BFC" w:rsidP="003C6BFC">
            <w:pPr>
              <w:pStyle w:val="Beschriftung"/>
              <w:jc w:val="center"/>
            </w:pPr>
          </w:p>
        </w:tc>
        <w:tc>
          <w:tcPr>
            <w:tcW w:w="1088"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C222B4">
        <w:trPr>
          <w:trHeight w:val="300"/>
        </w:trPr>
        <w:tc>
          <w:tcPr>
            <w:tcW w:w="1271" w:type="dxa"/>
            <w:noWrap/>
            <w:vAlign w:val="center"/>
            <w:hideMark/>
          </w:tcPr>
          <w:p w14:paraId="6B38E360" w14:textId="77777777" w:rsidR="003C6BFC" w:rsidRPr="003B605F" w:rsidRDefault="003C6BFC" w:rsidP="003C6BFC">
            <w:pPr>
              <w:pStyle w:val="Beschriftung"/>
              <w:jc w:val="center"/>
            </w:pPr>
            <w:r w:rsidRPr="003B605F">
              <w:t>SB-TK-E3-FG</w:t>
            </w:r>
          </w:p>
        </w:tc>
        <w:tc>
          <w:tcPr>
            <w:tcW w:w="754" w:type="dxa"/>
            <w:noWrap/>
            <w:vAlign w:val="center"/>
            <w:hideMark/>
          </w:tcPr>
          <w:p w14:paraId="0077BCEF" w14:textId="77777777" w:rsidR="003C6BFC" w:rsidRPr="003B605F" w:rsidRDefault="003C6BFC" w:rsidP="003C6BFC">
            <w:pPr>
              <w:pStyle w:val="Beschriftung"/>
              <w:jc w:val="center"/>
            </w:pPr>
            <w:r w:rsidRPr="003B605F">
              <w:t>5</w:t>
            </w:r>
          </w:p>
        </w:tc>
        <w:tc>
          <w:tcPr>
            <w:tcW w:w="805" w:type="dxa"/>
            <w:noWrap/>
            <w:vAlign w:val="center"/>
            <w:hideMark/>
          </w:tcPr>
          <w:p w14:paraId="0C97D566" w14:textId="77777777" w:rsidR="003C6BFC" w:rsidRPr="003B605F" w:rsidRDefault="003C6BFC" w:rsidP="003C6BFC">
            <w:pPr>
              <w:pStyle w:val="Beschriftung"/>
              <w:jc w:val="center"/>
            </w:pPr>
            <w:r w:rsidRPr="003B605F">
              <w:t>4,32</w:t>
            </w:r>
          </w:p>
        </w:tc>
        <w:tc>
          <w:tcPr>
            <w:tcW w:w="993" w:type="dxa"/>
            <w:noWrap/>
            <w:vAlign w:val="center"/>
            <w:hideMark/>
          </w:tcPr>
          <w:p w14:paraId="37E262D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02F71E67" w14:textId="5C238BEE" w:rsidR="003C6BFC" w:rsidRPr="003B605F" w:rsidRDefault="003C6BFC" w:rsidP="003C6BFC">
            <w:pPr>
              <w:pStyle w:val="Beschriftung"/>
              <w:jc w:val="center"/>
            </w:pPr>
          </w:p>
        </w:tc>
        <w:tc>
          <w:tcPr>
            <w:tcW w:w="1088"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C222B4">
        <w:trPr>
          <w:trHeight w:val="300"/>
        </w:trPr>
        <w:tc>
          <w:tcPr>
            <w:tcW w:w="1271" w:type="dxa"/>
            <w:noWrap/>
            <w:vAlign w:val="center"/>
            <w:hideMark/>
          </w:tcPr>
          <w:p w14:paraId="0D604E84" w14:textId="77777777" w:rsidR="003C6BFC" w:rsidRPr="003B605F" w:rsidRDefault="003C6BFC" w:rsidP="003C6BFC">
            <w:pPr>
              <w:pStyle w:val="Beschriftung"/>
              <w:jc w:val="center"/>
            </w:pPr>
            <w:r w:rsidRPr="003B605F">
              <w:t>SB-TK-E3-FU</w:t>
            </w:r>
          </w:p>
        </w:tc>
        <w:tc>
          <w:tcPr>
            <w:tcW w:w="754" w:type="dxa"/>
            <w:noWrap/>
            <w:vAlign w:val="center"/>
            <w:hideMark/>
          </w:tcPr>
          <w:p w14:paraId="42B0E8A8" w14:textId="77777777" w:rsidR="003C6BFC" w:rsidRPr="003B605F" w:rsidRDefault="003C6BFC" w:rsidP="003C6BFC">
            <w:pPr>
              <w:pStyle w:val="Beschriftung"/>
              <w:jc w:val="center"/>
            </w:pPr>
            <w:r w:rsidRPr="003B605F">
              <w:t>1</w:t>
            </w:r>
          </w:p>
        </w:tc>
        <w:tc>
          <w:tcPr>
            <w:tcW w:w="805" w:type="dxa"/>
            <w:noWrap/>
            <w:vAlign w:val="center"/>
            <w:hideMark/>
          </w:tcPr>
          <w:p w14:paraId="17DA528B" w14:textId="77777777" w:rsidR="003C6BFC" w:rsidRPr="003B605F" w:rsidRDefault="003C6BFC" w:rsidP="003C6BFC">
            <w:pPr>
              <w:pStyle w:val="Beschriftung"/>
              <w:jc w:val="center"/>
            </w:pPr>
            <w:r w:rsidRPr="003B605F">
              <w:t>5,05</w:t>
            </w:r>
          </w:p>
        </w:tc>
        <w:tc>
          <w:tcPr>
            <w:tcW w:w="993" w:type="dxa"/>
            <w:noWrap/>
            <w:vAlign w:val="center"/>
            <w:hideMark/>
          </w:tcPr>
          <w:p w14:paraId="2D9D6C59" w14:textId="77777777" w:rsidR="003C6BFC" w:rsidRPr="003B605F" w:rsidRDefault="003C6BFC" w:rsidP="003C6BFC">
            <w:pPr>
              <w:pStyle w:val="Beschriftung"/>
              <w:jc w:val="center"/>
            </w:pPr>
            <w:r w:rsidRPr="003B605F">
              <w:t>AF</w:t>
            </w:r>
          </w:p>
        </w:tc>
        <w:tc>
          <w:tcPr>
            <w:tcW w:w="1134"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88"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C222B4">
        <w:trPr>
          <w:trHeight w:val="300"/>
        </w:trPr>
        <w:tc>
          <w:tcPr>
            <w:tcW w:w="1271" w:type="dxa"/>
            <w:noWrap/>
            <w:vAlign w:val="center"/>
            <w:hideMark/>
          </w:tcPr>
          <w:p w14:paraId="373182C4" w14:textId="77777777" w:rsidR="003C6BFC" w:rsidRPr="003B605F" w:rsidRDefault="003C6BFC" w:rsidP="003C6BFC">
            <w:pPr>
              <w:pStyle w:val="Beschriftung"/>
              <w:jc w:val="center"/>
            </w:pPr>
            <w:r w:rsidRPr="003B605F">
              <w:t>SB-TK-E3-FU</w:t>
            </w:r>
          </w:p>
        </w:tc>
        <w:tc>
          <w:tcPr>
            <w:tcW w:w="754" w:type="dxa"/>
            <w:noWrap/>
            <w:vAlign w:val="center"/>
            <w:hideMark/>
          </w:tcPr>
          <w:p w14:paraId="017262DD" w14:textId="77777777" w:rsidR="003C6BFC" w:rsidRPr="003B605F" w:rsidRDefault="003C6BFC" w:rsidP="003C6BFC">
            <w:pPr>
              <w:pStyle w:val="Beschriftung"/>
              <w:jc w:val="center"/>
            </w:pPr>
            <w:r w:rsidRPr="003B605F">
              <w:t>2</w:t>
            </w:r>
          </w:p>
        </w:tc>
        <w:tc>
          <w:tcPr>
            <w:tcW w:w="805" w:type="dxa"/>
            <w:noWrap/>
            <w:vAlign w:val="center"/>
            <w:hideMark/>
          </w:tcPr>
          <w:p w14:paraId="1C475A9B" w14:textId="77777777" w:rsidR="003C6BFC" w:rsidRPr="003B605F" w:rsidRDefault="003C6BFC" w:rsidP="003C6BFC">
            <w:pPr>
              <w:pStyle w:val="Beschriftung"/>
              <w:jc w:val="center"/>
            </w:pPr>
            <w:r w:rsidRPr="003B605F">
              <w:t>3,75</w:t>
            </w:r>
          </w:p>
        </w:tc>
        <w:tc>
          <w:tcPr>
            <w:tcW w:w="993" w:type="dxa"/>
            <w:noWrap/>
            <w:vAlign w:val="center"/>
            <w:hideMark/>
          </w:tcPr>
          <w:p w14:paraId="786BA72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4F77285" w14:textId="52714C2E" w:rsidR="003C6BFC" w:rsidRPr="003B605F" w:rsidRDefault="003C6BFC" w:rsidP="003C6BFC">
            <w:pPr>
              <w:pStyle w:val="Beschriftung"/>
              <w:jc w:val="center"/>
            </w:pPr>
          </w:p>
        </w:tc>
        <w:tc>
          <w:tcPr>
            <w:tcW w:w="1088"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C222B4">
        <w:trPr>
          <w:trHeight w:val="300"/>
        </w:trPr>
        <w:tc>
          <w:tcPr>
            <w:tcW w:w="1271" w:type="dxa"/>
            <w:noWrap/>
            <w:vAlign w:val="center"/>
            <w:hideMark/>
          </w:tcPr>
          <w:p w14:paraId="33B7DB99" w14:textId="77777777" w:rsidR="003C6BFC" w:rsidRPr="003B605F" w:rsidRDefault="003C6BFC" w:rsidP="003C6BFC">
            <w:pPr>
              <w:pStyle w:val="Beschriftung"/>
              <w:jc w:val="center"/>
            </w:pPr>
            <w:r w:rsidRPr="003B605F">
              <w:t>SB-TK-E3-FU</w:t>
            </w:r>
          </w:p>
        </w:tc>
        <w:tc>
          <w:tcPr>
            <w:tcW w:w="754" w:type="dxa"/>
            <w:noWrap/>
            <w:vAlign w:val="center"/>
            <w:hideMark/>
          </w:tcPr>
          <w:p w14:paraId="2F7041AB" w14:textId="77777777" w:rsidR="003C6BFC" w:rsidRPr="003B605F" w:rsidRDefault="003C6BFC" w:rsidP="003C6BFC">
            <w:pPr>
              <w:pStyle w:val="Beschriftung"/>
              <w:jc w:val="center"/>
            </w:pPr>
            <w:r w:rsidRPr="003B605F">
              <w:t>3</w:t>
            </w:r>
          </w:p>
        </w:tc>
        <w:tc>
          <w:tcPr>
            <w:tcW w:w="805" w:type="dxa"/>
            <w:noWrap/>
            <w:vAlign w:val="center"/>
            <w:hideMark/>
          </w:tcPr>
          <w:p w14:paraId="009402BC" w14:textId="77777777" w:rsidR="003C6BFC" w:rsidRPr="003B605F" w:rsidRDefault="003C6BFC" w:rsidP="003C6BFC">
            <w:pPr>
              <w:pStyle w:val="Beschriftung"/>
              <w:jc w:val="center"/>
            </w:pPr>
            <w:r w:rsidRPr="003B605F">
              <w:t>6,76</w:t>
            </w:r>
          </w:p>
        </w:tc>
        <w:tc>
          <w:tcPr>
            <w:tcW w:w="993" w:type="dxa"/>
            <w:noWrap/>
            <w:vAlign w:val="center"/>
            <w:hideMark/>
          </w:tcPr>
          <w:p w14:paraId="49398FF5"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54838B" w14:textId="16B089B2" w:rsidR="003C6BFC" w:rsidRPr="003B605F" w:rsidRDefault="003C6BFC" w:rsidP="003C6BFC">
            <w:pPr>
              <w:pStyle w:val="Beschriftung"/>
              <w:jc w:val="center"/>
            </w:pPr>
          </w:p>
        </w:tc>
        <w:tc>
          <w:tcPr>
            <w:tcW w:w="1088"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C222B4">
        <w:trPr>
          <w:trHeight w:val="300"/>
        </w:trPr>
        <w:tc>
          <w:tcPr>
            <w:tcW w:w="1271" w:type="dxa"/>
            <w:noWrap/>
            <w:vAlign w:val="center"/>
            <w:hideMark/>
          </w:tcPr>
          <w:p w14:paraId="17366469" w14:textId="77777777" w:rsidR="003C6BFC" w:rsidRPr="003B605F" w:rsidRDefault="003C6BFC" w:rsidP="003C6BFC">
            <w:pPr>
              <w:pStyle w:val="Beschriftung"/>
              <w:jc w:val="center"/>
            </w:pPr>
            <w:r w:rsidRPr="003B605F">
              <w:t>SB-TK-E3-FU</w:t>
            </w:r>
          </w:p>
        </w:tc>
        <w:tc>
          <w:tcPr>
            <w:tcW w:w="754" w:type="dxa"/>
            <w:noWrap/>
            <w:vAlign w:val="center"/>
            <w:hideMark/>
          </w:tcPr>
          <w:p w14:paraId="1CB6CA11" w14:textId="77777777" w:rsidR="003C6BFC" w:rsidRPr="003B605F" w:rsidRDefault="003C6BFC" w:rsidP="003C6BFC">
            <w:pPr>
              <w:pStyle w:val="Beschriftung"/>
              <w:jc w:val="center"/>
            </w:pPr>
            <w:r w:rsidRPr="003B605F">
              <w:t>4</w:t>
            </w:r>
          </w:p>
        </w:tc>
        <w:tc>
          <w:tcPr>
            <w:tcW w:w="805" w:type="dxa"/>
            <w:noWrap/>
            <w:vAlign w:val="center"/>
            <w:hideMark/>
          </w:tcPr>
          <w:p w14:paraId="2B72B150" w14:textId="77777777" w:rsidR="003C6BFC" w:rsidRPr="003B605F" w:rsidRDefault="003C6BFC" w:rsidP="003C6BFC">
            <w:pPr>
              <w:pStyle w:val="Beschriftung"/>
              <w:jc w:val="center"/>
            </w:pPr>
            <w:r w:rsidRPr="003B605F">
              <w:t>6,81</w:t>
            </w:r>
          </w:p>
        </w:tc>
        <w:tc>
          <w:tcPr>
            <w:tcW w:w="993" w:type="dxa"/>
            <w:noWrap/>
            <w:vAlign w:val="center"/>
            <w:hideMark/>
          </w:tcPr>
          <w:p w14:paraId="6A091A4F" w14:textId="77777777" w:rsidR="003C6BFC" w:rsidRPr="003B605F" w:rsidRDefault="003C6BFC" w:rsidP="003C6BFC">
            <w:pPr>
              <w:pStyle w:val="Beschriftung"/>
              <w:jc w:val="center"/>
            </w:pPr>
            <w:r w:rsidRPr="003B605F">
              <w:t>M1</w:t>
            </w:r>
          </w:p>
        </w:tc>
        <w:tc>
          <w:tcPr>
            <w:tcW w:w="1134" w:type="dxa"/>
            <w:vMerge/>
            <w:noWrap/>
            <w:vAlign w:val="center"/>
            <w:hideMark/>
          </w:tcPr>
          <w:p w14:paraId="7A433724" w14:textId="0DA3026A" w:rsidR="003C6BFC" w:rsidRPr="003B605F" w:rsidRDefault="003C6BFC" w:rsidP="003C6BFC">
            <w:pPr>
              <w:pStyle w:val="Beschriftung"/>
              <w:jc w:val="center"/>
            </w:pPr>
          </w:p>
        </w:tc>
        <w:tc>
          <w:tcPr>
            <w:tcW w:w="1088"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C222B4">
        <w:trPr>
          <w:trHeight w:val="300"/>
        </w:trPr>
        <w:tc>
          <w:tcPr>
            <w:tcW w:w="1271" w:type="dxa"/>
            <w:noWrap/>
            <w:vAlign w:val="center"/>
            <w:hideMark/>
          </w:tcPr>
          <w:p w14:paraId="535B19C5" w14:textId="77777777" w:rsidR="003C6BFC" w:rsidRPr="003B605F" w:rsidRDefault="003C6BFC" w:rsidP="003C6BFC">
            <w:pPr>
              <w:pStyle w:val="Beschriftung"/>
              <w:jc w:val="center"/>
            </w:pPr>
            <w:r w:rsidRPr="003B605F">
              <w:t>SB-TK-E3-FU</w:t>
            </w:r>
          </w:p>
        </w:tc>
        <w:tc>
          <w:tcPr>
            <w:tcW w:w="754" w:type="dxa"/>
            <w:noWrap/>
            <w:vAlign w:val="center"/>
            <w:hideMark/>
          </w:tcPr>
          <w:p w14:paraId="68F874DA" w14:textId="77777777" w:rsidR="003C6BFC" w:rsidRPr="003B605F" w:rsidRDefault="003C6BFC" w:rsidP="003C6BFC">
            <w:pPr>
              <w:pStyle w:val="Beschriftung"/>
              <w:jc w:val="center"/>
            </w:pPr>
            <w:r w:rsidRPr="003B605F">
              <w:t>5</w:t>
            </w:r>
          </w:p>
        </w:tc>
        <w:tc>
          <w:tcPr>
            <w:tcW w:w="805" w:type="dxa"/>
            <w:noWrap/>
            <w:vAlign w:val="center"/>
            <w:hideMark/>
          </w:tcPr>
          <w:p w14:paraId="1EA7CAAE" w14:textId="77777777" w:rsidR="003C6BFC" w:rsidRPr="003B605F" w:rsidRDefault="003C6BFC" w:rsidP="003C6BFC">
            <w:pPr>
              <w:pStyle w:val="Beschriftung"/>
              <w:jc w:val="center"/>
            </w:pPr>
            <w:r w:rsidRPr="003B605F">
              <w:t>5,72</w:t>
            </w:r>
          </w:p>
        </w:tc>
        <w:tc>
          <w:tcPr>
            <w:tcW w:w="993" w:type="dxa"/>
            <w:noWrap/>
            <w:vAlign w:val="center"/>
            <w:hideMark/>
          </w:tcPr>
          <w:p w14:paraId="261735E0" w14:textId="77777777" w:rsidR="003C6BFC" w:rsidRPr="003B605F" w:rsidRDefault="003C6BFC" w:rsidP="003C6BFC">
            <w:pPr>
              <w:pStyle w:val="Beschriftung"/>
              <w:jc w:val="center"/>
            </w:pPr>
            <w:r w:rsidRPr="003B605F">
              <w:t>M2</w:t>
            </w:r>
          </w:p>
        </w:tc>
        <w:tc>
          <w:tcPr>
            <w:tcW w:w="1134" w:type="dxa"/>
            <w:vMerge/>
            <w:noWrap/>
            <w:vAlign w:val="center"/>
            <w:hideMark/>
          </w:tcPr>
          <w:p w14:paraId="637AA2D9" w14:textId="3F5ED8D0" w:rsidR="003C6BFC" w:rsidRPr="003B605F" w:rsidRDefault="003C6BFC" w:rsidP="003C6BFC">
            <w:pPr>
              <w:pStyle w:val="Beschriftung"/>
              <w:jc w:val="center"/>
            </w:pPr>
          </w:p>
        </w:tc>
        <w:tc>
          <w:tcPr>
            <w:tcW w:w="1088"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C222B4">
        <w:trPr>
          <w:trHeight w:val="300"/>
        </w:trPr>
        <w:tc>
          <w:tcPr>
            <w:tcW w:w="1271" w:type="dxa"/>
            <w:noWrap/>
            <w:vAlign w:val="center"/>
            <w:hideMark/>
          </w:tcPr>
          <w:p w14:paraId="422BB64F" w14:textId="77777777" w:rsidR="003C6BFC" w:rsidRPr="003B605F" w:rsidRDefault="003C6BFC" w:rsidP="003C6BFC">
            <w:pPr>
              <w:pStyle w:val="Beschriftung"/>
              <w:jc w:val="center"/>
            </w:pPr>
            <w:r w:rsidRPr="003B605F">
              <w:t>SB-TK-PU-FM</w:t>
            </w:r>
          </w:p>
        </w:tc>
        <w:tc>
          <w:tcPr>
            <w:tcW w:w="754" w:type="dxa"/>
            <w:noWrap/>
            <w:vAlign w:val="center"/>
            <w:hideMark/>
          </w:tcPr>
          <w:p w14:paraId="21FDD788" w14:textId="77777777" w:rsidR="003C6BFC" w:rsidRPr="003B605F" w:rsidRDefault="003C6BFC" w:rsidP="003C6BFC">
            <w:pPr>
              <w:pStyle w:val="Beschriftung"/>
              <w:jc w:val="center"/>
            </w:pPr>
            <w:r w:rsidRPr="003B605F">
              <w:t>1</w:t>
            </w:r>
          </w:p>
        </w:tc>
        <w:tc>
          <w:tcPr>
            <w:tcW w:w="805" w:type="dxa"/>
            <w:noWrap/>
            <w:vAlign w:val="center"/>
            <w:hideMark/>
          </w:tcPr>
          <w:p w14:paraId="2242464A" w14:textId="77777777" w:rsidR="003C6BFC" w:rsidRPr="003B605F" w:rsidRDefault="003C6BFC" w:rsidP="003C6BFC">
            <w:pPr>
              <w:pStyle w:val="Beschriftung"/>
              <w:jc w:val="center"/>
            </w:pPr>
            <w:r w:rsidRPr="003B605F">
              <w:t>6,16</w:t>
            </w:r>
          </w:p>
        </w:tc>
        <w:tc>
          <w:tcPr>
            <w:tcW w:w="993" w:type="dxa"/>
            <w:noWrap/>
            <w:vAlign w:val="center"/>
            <w:hideMark/>
          </w:tcPr>
          <w:p w14:paraId="638F3C1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88"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C222B4">
        <w:trPr>
          <w:trHeight w:val="300"/>
        </w:trPr>
        <w:tc>
          <w:tcPr>
            <w:tcW w:w="1271" w:type="dxa"/>
            <w:noWrap/>
            <w:vAlign w:val="center"/>
            <w:hideMark/>
          </w:tcPr>
          <w:p w14:paraId="4A23F71C" w14:textId="77777777" w:rsidR="003C6BFC" w:rsidRPr="003B605F" w:rsidRDefault="003C6BFC" w:rsidP="003C6BFC">
            <w:pPr>
              <w:pStyle w:val="Beschriftung"/>
              <w:jc w:val="center"/>
            </w:pPr>
            <w:r w:rsidRPr="003B605F">
              <w:t>SB-TK-PU-FM</w:t>
            </w:r>
          </w:p>
        </w:tc>
        <w:tc>
          <w:tcPr>
            <w:tcW w:w="754" w:type="dxa"/>
            <w:noWrap/>
            <w:vAlign w:val="center"/>
            <w:hideMark/>
          </w:tcPr>
          <w:p w14:paraId="60CBB82C" w14:textId="77777777" w:rsidR="003C6BFC" w:rsidRPr="003B605F" w:rsidRDefault="003C6BFC" w:rsidP="003C6BFC">
            <w:pPr>
              <w:pStyle w:val="Beschriftung"/>
              <w:jc w:val="center"/>
            </w:pPr>
            <w:r w:rsidRPr="003B605F">
              <w:t>2</w:t>
            </w:r>
          </w:p>
        </w:tc>
        <w:tc>
          <w:tcPr>
            <w:tcW w:w="805" w:type="dxa"/>
            <w:noWrap/>
            <w:vAlign w:val="center"/>
            <w:hideMark/>
          </w:tcPr>
          <w:p w14:paraId="0265695F" w14:textId="77777777" w:rsidR="003C6BFC" w:rsidRPr="003B605F" w:rsidRDefault="003C6BFC" w:rsidP="003C6BFC">
            <w:pPr>
              <w:pStyle w:val="Beschriftung"/>
              <w:jc w:val="center"/>
            </w:pPr>
            <w:r w:rsidRPr="003B605F">
              <w:t>5,56</w:t>
            </w:r>
          </w:p>
        </w:tc>
        <w:tc>
          <w:tcPr>
            <w:tcW w:w="993" w:type="dxa"/>
            <w:noWrap/>
            <w:vAlign w:val="center"/>
            <w:hideMark/>
          </w:tcPr>
          <w:p w14:paraId="07881EE2"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0C156E84" w14:textId="5F0C23A9" w:rsidR="003C6BFC" w:rsidRPr="003B605F" w:rsidRDefault="003C6BFC" w:rsidP="003C6BFC">
            <w:pPr>
              <w:pStyle w:val="Beschriftung"/>
              <w:jc w:val="center"/>
            </w:pPr>
          </w:p>
        </w:tc>
        <w:tc>
          <w:tcPr>
            <w:tcW w:w="1088"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C222B4">
        <w:trPr>
          <w:trHeight w:val="300"/>
        </w:trPr>
        <w:tc>
          <w:tcPr>
            <w:tcW w:w="1271" w:type="dxa"/>
            <w:noWrap/>
            <w:vAlign w:val="center"/>
            <w:hideMark/>
          </w:tcPr>
          <w:p w14:paraId="282820F3" w14:textId="77777777" w:rsidR="003C6BFC" w:rsidRPr="003B605F" w:rsidRDefault="003C6BFC" w:rsidP="003C6BFC">
            <w:pPr>
              <w:pStyle w:val="Beschriftung"/>
              <w:jc w:val="center"/>
            </w:pPr>
            <w:r w:rsidRPr="003B605F">
              <w:t>SB-TK-PU-LU</w:t>
            </w:r>
          </w:p>
        </w:tc>
        <w:tc>
          <w:tcPr>
            <w:tcW w:w="754" w:type="dxa"/>
            <w:noWrap/>
            <w:vAlign w:val="center"/>
            <w:hideMark/>
          </w:tcPr>
          <w:p w14:paraId="2684DF2C" w14:textId="77777777" w:rsidR="003C6BFC" w:rsidRPr="003B605F" w:rsidRDefault="003C6BFC" w:rsidP="003C6BFC">
            <w:pPr>
              <w:pStyle w:val="Beschriftung"/>
              <w:jc w:val="center"/>
            </w:pPr>
            <w:r w:rsidRPr="003B605F">
              <w:t>1</w:t>
            </w:r>
          </w:p>
        </w:tc>
        <w:tc>
          <w:tcPr>
            <w:tcW w:w="805" w:type="dxa"/>
            <w:noWrap/>
            <w:vAlign w:val="center"/>
            <w:hideMark/>
          </w:tcPr>
          <w:p w14:paraId="52726D1B" w14:textId="77777777" w:rsidR="003C6BFC" w:rsidRPr="003B605F" w:rsidRDefault="003C6BFC" w:rsidP="003C6BFC">
            <w:pPr>
              <w:pStyle w:val="Beschriftung"/>
              <w:jc w:val="center"/>
            </w:pPr>
            <w:r w:rsidRPr="003B605F">
              <w:t>5,16</w:t>
            </w:r>
          </w:p>
        </w:tc>
        <w:tc>
          <w:tcPr>
            <w:tcW w:w="993" w:type="dxa"/>
            <w:noWrap/>
            <w:vAlign w:val="center"/>
            <w:hideMark/>
          </w:tcPr>
          <w:p w14:paraId="0AD081A6"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88"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C222B4">
        <w:trPr>
          <w:trHeight w:val="300"/>
        </w:trPr>
        <w:tc>
          <w:tcPr>
            <w:tcW w:w="1271" w:type="dxa"/>
            <w:noWrap/>
            <w:vAlign w:val="center"/>
            <w:hideMark/>
          </w:tcPr>
          <w:p w14:paraId="3E33A777" w14:textId="77777777" w:rsidR="003C6BFC" w:rsidRPr="003B605F" w:rsidRDefault="003C6BFC" w:rsidP="003C6BFC">
            <w:pPr>
              <w:pStyle w:val="Beschriftung"/>
              <w:jc w:val="center"/>
            </w:pPr>
            <w:r w:rsidRPr="003B605F">
              <w:t>SB-TK-PU-LU</w:t>
            </w:r>
          </w:p>
        </w:tc>
        <w:tc>
          <w:tcPr>
            <w:tcW w:w="754" w:type="dxa"/>
            <w:noWrap/>
            <w:vAlign w:val="center"/>
            <w:hideMark/>
          </w:tcPr>
          <w:p w14:paraId="5EAC6575" w14:textId="77777777" w:rsidR="003C6BFC" w:rsidRPr="003B605F" w:rsidRDefault="003C6BFC" w:rsidP="003C6BFC">
            <w:pPr>
              <w:pStyle w:val="Beschriftung"/>
              <w:jc w:val="center"/>
            </w:pPr>
            <w:r w:rsidRPr="003B605F">
              <w:t>2</w:t>
            </w:r>
          </w:p>
        </w:tc>
        <w:tc>
          <w:tcPr>
            <w:tcW w:w="805" w:type="dxa"/>
            <w:noWrap/>
            <w:vAlign w:val="center"/>
            <w:hideMark/>
          </w:tcPr>
          <w:p w14:paraId="16BD228E" w14:textId="77777777" w:rsidR="003C6BFC" w:rsidRPr="003B605F" w:rsidRDefault="003C6BFC" w:rsidP="003C6BFC">
            <w:pPr>
              <w:pStyle w:val="Beschriftung"/>
              <w:jc w:val="center"/>
            </w:pPr>
            <w:r w:rsidRPr="003B605F">
              <w:t>6,03</w:t>
            </w:r>
          </w:p>
        </w:tc>
        <w:tc>
          <w:tcPr>
            <w:tcW w:w="993" w:type="dxa"/>
            <w:noWrap/>
            <w:vAlign w:val="center"/>
            <w:hideMark/>
          </w:tcPr>
          <w:p w14:paraId="70E36E63"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600EACC5" w14:textId="67DF15B3" w:rsidR="003C6BFC" w:rsidRPr="003B605F" w:rsidRDefault="003C6BFC" w:rsidP="003C6BFC">
            <w:pPr>
              <w:pStyle w:val="Beschriftung"/>
              <w:jc w:val="center"/>
            </w:pPr>
          </w:p>
        </w:tc>
        <w:tc>
          <w:tcPr>
            <w:tcW w:w="1088"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C222B4">
        <w:trPr>
          <w:trHeight w:val="300"/>
        </w:trPr>
        <w:tc>
          <w:tcPr>
            <w:tcW w:w="1271" w:type="dxa"/>
            <w:noWrap/>
            <w:vAlign w:val="center"/>
            <w:hideMark/>
          </w:tcPr>
          <w:p w14:paraId="768867B9" w14:textId="77777777" w:rsidR="003C6BFC" w:rsidRPr="003B605F" w:rsidRDefault="003C6BFC" w:rsidP="003C6BFC">
            <w:pPr>
              <w:pStyle w:val="Beschriftung"/>
              <w:jc w:val="center"/>
            </w:pPr>
            <w:r w:rsidRPr="003B605F">
              <w:t>SB-TK-PU-S1</w:t>
            </w:r>
          </w:p>
        </w:tc>
        <w:tc>
          <w:tcPr>
            <w:tcW w:w="754" w:type="dxa"/>
            <w:noWrap/>
            <w:vAlign w:val="center"/>
            <w:hideMark/>
          </w:tcPr>
          <w:p w14:paraId="6A002B27" w14:textId="77777777" w:rsidR="003C6BFC" w:rsidRPr="003B605F" w:rsidRDefault="003C6BFC" w:rsidP="003C6BFC">
            <w:pPr>
              <w:pStyle w:val="Beschriftung"/>
              <w:jc w:val="center"/>
            </w:pPr>
            <w:r w:rsidRPr="003B605F">
              <w:t>1</w:t>
            </w:r>
          </w:p>
        </w:tc>
        <w:tc>
          <w:tcPr>
            <w:tcW w:w="805" w:type="dxa"/>
            <w:noWrap/>
            <w:vAlign w:val="center"/>
            <w:hideMark/>
          </w:tcPr>
          <w:p w14:paraId="23845641" w14:textId="77777777" w:rsidR="003C6BFC" w:rsidRPr="003B605F" w:rsidRDefault="003C6BFC" w:rsidP="003C6BFC">
            <w:pPr>
              <w:pStyle w:val="Beschriftung"/>
              <w:jc w:val="center"/>
            </w:pPr>
            <w:r w:rsidRPr="003B605F">
              <w:t>6,45</w:t>
            </w:r>
          </w:p>
        </w:tc>
        <w:tc>
          <w:tcPr>
            <w:tcW w:w="993" w:type="dxa"/>
            <w:noWrap/>
            <w:vAlign w:val="center"/>
            <w:hideMark/>
          </w:tcPr>
          <w:p w14:paraId="26EDC259"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88"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C222B4">
        <w:trPr>
          <w:trHeight w:val="300"/>
        </w:trPr>
        <w:tc>
          <w:tcPr>
            <w:tcW w:w="1271" w:type="dxa"/>
            <w:noWrap/>
            <w:vAlign w:val="center"/>
            <w:hideMark/>
          </w:tcPr>
          <w:p w14:paraId="79B43CAD" w14:textId="77777777" w:rsidR="003C6BFC" w:rsidRPr="003B605F" w:rsidRDefault="003C6BFC" w:rsidP="003C6BFC">
            <w:pPr>
              <w:pStyle w:val="Beschriftung"/>
              <w:jc w:val="center"/>
            </w:pPr>
            <w:r w:rsidRPr="003B605F">
              <w:t>SB-TK-PU-S1</w:t>
            </w:r>
          </w:p>
        </w:tc>
        <w:tc>
          <w:tcPr>
            <w:tcW w:w="754" w:type="dxa"/>
            <w:noWrap/>
            <w:vAlign w:val="center"/>
            <w:hideMark/>
          </w:tcPr>
          <w:p w14:paraId="1288BBC0" w14:textId="77777777" w:rsidR="003C6BFC" w:rsidRPr="003B605F" w:rsidRDefault="003C6BFC" w:rsidP="003C6BFC">
            <w:pPr>
              <w:pStyle w:val="Beschriftung"/>
              <w:jc w:val="center"/>
            </w:pPr>
            <w:r w:rsidRPr="003B605F">
              <w:t>10</w:t>
            </w:r>
          </w:p>
        </w:tc>
        <w:tc>
          <w:tcPr>
            <w:tcW w:w="805" w:type="dxa"/>
            <w:noWrap/>
            <w:vAlign w:val="center"/>
            <w:hideMark/>
          </w:tcPr>
          <w:p w14:paraId="229774D1" w14:textId="77777777" w:rsidR="003C6BFC" w:rsidRPr="003B605F" w:rsidRDefault="003C6BFC" w:rsidP="003C6BFC">
            <w:pPr>
              <w:pStyle w:val="Beschriftung"/>
              <w:jc w:val="center"/>
            </w:pPr>
            <w:r w:rsidRPr="003B605F">
              <w:t>6,24</w:t>
            </w:r>
          </w:p>
        </w:tc>
        <w:tc>
          <w:tcPr>
            <w:tcW w:w="993" w:type="dxa"/>
            <w:noWrap/>
            <w:vAlign w:val="center"/>
            <w:hideMark/>
          </w:tcPr>
          <w:p w14:paraId="276935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23B20C" w14:textId="0A6EAED2" w:rsidR="003C6BFC" w:rsidRPr="003B605F" w:rsidRDefault="003C6BFC" w:rsidP="003C6BFC">
            <w:pPr>
              <w:pStyle w:val="Beschriftung"/>
              <w:jc w:val="center"/>
            </w:pPr>
          </w:p>
        </w:tc>
        <w:tc>
          <w:tcPr>
            <w:tcW w:w="1088"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C222B4">
        <w:trPr>
          <w:trHeight w:val="300"/>
        </w:trPr>
        <w:tc>
          <w:tcPr>
            <w:tcW w:w="1271" w:type="dxa"/>
            <w:noWrap/>
            <w:vAlign w:val="center"/>
            <w:hideMark/>
          </w:tcPr>
          <w:p w14:paraId="2E550EF0" w14:textId="77777777" w:rsidR="003C6BFC" w:rsidRPr="003B605F" w:rsidRDefault="003C6BFC" w:rsidP="003C6BFC">
            <w:pPr>
              <w:pStyle w:val="Beschriftung"/>
              <w:jc w:val="center"/>
            </w:pPr>
            <w:r w:rsidRPr="003B605F">
              <w:t>SB-TK-PU-S1</w:t>
            </w:r>
          </w:p>
        </w:tc>
        <w:tc>
          <w:tcPr>
            <w:tcW w:w="754" w:type="dxa"/>
            <w:noWrap/>
            <w:vAlign w:val="center"/>
            <w:hideMark/>
          </w:tcPr>
          <w:p w14:paraId="102AD8DE" w14:textId="77777777" w:rsidR="003C6BFC" w:rsidRPr="003B605F" w:rsidRDefault="003C6BFC" w:rsidP="003C6BFC">
            <w:pPr>
              <w:pStyle w:val="Beschriftung"/>
              <w:jc w:val="center"/>
            </w:pPr>
            <w:r w:rsidRPr="003B605F">
              <w:t>11</w:t>
            </w:r>
          </w:p>
        </w:tc>
        <w:tc>
          <w:tcPr>
            <w:tcW w:w="805" w:type="dxa"/>
            <w:noWrap/>
            <w:vAlign w:val="center"/>
            <w:hideMark/>
          </w:tcPr>
          <w:p w14:paraId="56CE81A8" w14:textId="77777777" w:rsidR="003C6BFC" w:rsidRPr="003B605F" w:rsidRDefault="003C6BFC" w:rsidP="003C6BFC">
            <w:pPr>
              <w:pStyle w:val="Beschriftung"/>
              <w:jc w:val="center"/>
            </w:pPr>
            <w:r w:rsidRPr="003B605F">
              <w:t>5,02</w:t>
            </w:r>
          </w:p>
        </w:tc>
        <w:tc>
          <w:tcPr>
            <w:tcW w:w="993" w:type="dxa"/>
            <w:noWrap/>
            <w:vAlign w:val="center"/>
            <w:hideMark/>
          </w:tcPr>
          <w:p w14:paraId="4B50EF09"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AEF0069" w14:textId="71977ECC" w:rsidR="003C6BFC" w:rsidRPr="003B605F" w:rsidRDefault="003C6BFC" w:rsidP="003C6BFC">
            <w:pPr>
              <w:pStyle w:val="Beschriftung"/>
              <w:jc w:val="center"/>
            </w:pPr>
          </w:p>
        </w:tc>
        <w:tc>
          <w:tcPr>
            <w:tcW w:w="1088"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C222B4">
        <w:trPr>
          <w:trHeight w:val="300"/>
        </w:trPr>
        <w:tc>
          <w:tcPr>
            <w:tcW w:w="1271" w:type="dxa"/>
            <w:noWrap/>
            <w:vAlign w:val="center"/>
            <w:hideMark/>
          </w:tcPr>
          <w:p w14:paraId="61C603FA" w14:textId="77777777" w:rsidR="003C6BFC" w:rsidRPr="003B605F" w:rsidRDefault="003C6BFC" w:rsidP="003C6BFC">
            <w:pPr>
              <w:pStyle w:val="Beschriftung"/>
              <w:jc w:val="center"/>
            </w:pPr>
            <w:r w:rsidRPr="003B605F">
              <w:t>SB-TK-PU-S1</w:t>
            </w:r>
          </w:p>
        </w:tc>
        <w:tc>
          <w:tcPr>
            <w:tcW w:w="754" w:type="dxa"/>
            <w:noWrap/>
            <w:vAlign w:val="center"/>
            <w:hideMark/>
          </w:tcPr>
          <w:p w14:paraId="0493815D" w14:textId="77777777" w:rsidR="003C6BFC" w:rsidRPr="003B605F" w:rsidRDefault="003C6BFC" w:rsidP="003C6BFC">
            <w:pPr>
              <w:pStyle w:val="Beschriftung"/>
              <w:jc w:val="center"/>
            </w:pPr>
            <w:r w:rsidRPr="003B605F">
              <w:t>12</w:t>
            </w:r>
          </w:p>
        </w:tc>
        <w:tc>
          <w:tcPr>
            <w:tcW w:w="805" w:type="dxa"/>
            <w:noWrap/>
            <w:vAlign w:val="center"/>
            <w:hideMark/>
          </w:tcPr>
          <w:p w14:paraId="29D69218" w14:textId="77777777" w:rsidR="003C6BFC" w:rsidRPr="003B605F" w:rsidRDefault="003C6BFC" w:rsidP="003C6BFC">
            <w:pPr>
              <w:pStyle w:val="Beschriftung"/>
              <w:jc w:val="center"/>
            </w:pPr>
            <w:r w:rsidRPr="003B605F">
              <w:t>6,91</w:t>
            </w:r>
          </w:p>
        </w:tc>
        <w:tc>
          <w:tcPr>
            <w:tcW w:w="993" w:type="dxa"/>
            <w:noWrap/>
            <w:vAlign w:val="center"/>
            <w:hideMark/>
          </w:tcPr>
          <w:p w14:paraId="27AF7D3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12642A76" w14:textId="6506F7F2" w:rsidR="003C6BFC" w:rsidRPr="003B605F" w:rsidRDefault="003C6BFC" w:rsidP="003C6BFC">
            <w:pPr>
              <w:pStyle w:val="Beschriftung"/>
              <w:jc w:val="center"/>
            </w:pPr>
          </w:p>
        </w:tc>
        <w:tc>
          <w:tcPr>
            <w:tcW w:w="1088"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C222B4">
        <w:trPr>
          <w:trHeight w:val="300"/>
        </w:trPr>
        <w:tc>
          <w:tcPr>
            <w:tcW w:w="1271" w:type="dxa"/>
            <w:noWrap/>
            <w:vAlign w:val="center"/>
            <w:hideMark/>
          </w:tcPr>
          <w:p w14:paraId="14D29A99" w14:textId="77777777" w:rsidR="003C6BFC" w:rsidRPr="003B605F" w:rsidRDefault="003C6BFC" w:rsidP="003C6BFC">
            <w:pPr>
              <w:pStyle w:val="Beschriftung"/>
              <w:jc w:val="center"/>
            </w:pPr>
            <w:r w:rsidRPr="003B605F">
              <w:t>SB-TK-PU-S1</w:t>
            </w:r>
          </w:p>
        </w:tc>
        <w:tc>
          <w:tcPr>
            <w:tcW w:w="754" w:type="dxa"/>
            <w:noWrap/>
            <w:vAlign w:val="center"/>
            <w:hideMark/>
          </w:tcPr>
          <w:p w14:paraId="6E819647" w14:textId="77777777" w:rsidR="003C6BFC" w:rsidRPr="003B605F" w:rsidRDefault="003C6BFC" w:rsidP="003C6BFC">
            <w:pPr>
              <w:pStyle w:val="Beschriftung"/>
              <w:jc w:val="center"/>
            </w:pPr>
            <w:r w:rsidRPr="003B605F">
              <w:t>2</w:t>
            </w:r>
          </w:p>
        </w:tc>
        <w:tc>
          <w:tcPr>
            <w:tcW w:w="805" w:type="dxa"/>
            <w:noWrap/>
            <w:vAlign w:val="center"/>
            <w:hideMark/>
          </w:tcPr>
          <w:p w14:paraId="7C6F128F" w14:textId="77777777" w:rsidR="003C6BFC" w:rsidRPr="003B605F" w:rsidRDefault="003C6BFC" w:rsidP="003C6BFC">
            <w:pPr>
              <w:pStyle w:val="Beschriftung"/>
              <w:jc w:val="center"/>
            </w:pPr>
            <w:r w:rsidRPr="003B605F">
              <w:t>6,5</w:t>
            </w:r>
          </w:p>
        </w:tc>
        <w:tc>
          <w:tcPr>
            <w:tcW w:w="993" w:type="dxa"/>
            <w:noWrap/>
            <w:vAlign w:val="center"/>
            <w:hideMark/>
          </w:tcPr>
          <w:p w14:paraId="4C27E006"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30CA2B8F" w14:textId="2EA5BEF4" w:rsidR="003C6BFC" w:rsidRPr="003B605F" w:rsidRDefault="003C6BFC" w:rsidP="003C6BFC">
            <w:pPr>
              <w:pStyle w:val="Beschriftung"/>
              <w:jc w:val="center"/>
            </w:pPr>
          </w:p>
        </w:tc>
        <w:tc>
          <w:tcPr>
            <w:tcW w:w="1088"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C222B4">
        <w:trPr>
          <w:trHeight w:val="300"/>
        </w:trPr>
        <w:tc>
          <w:tcPr>
            <w:tcW w:w="1271" w:type="dxa"/>
            <w:noWrap/>
            <w:vAlign w:val="center"/>
            <w:hideMark/>
          </w:tcPr>
          <w:p w14:paraId="52A8D085" w14:textId="77777777" w:rsidR="003C6BFC" w:rsidRPr="003B605F" w:rsidRDefault="003C6BFC" w:rsidP="003C6BFC">
            <w:pPr>
              <w:pStyle w:val="Beschriftung"/>
              <w:jc w:val="center"/>
            </w:pPr>
            <w:r w:rsidRPr="003B605F">
              <w:t>SB-TK-PU-S1</w:t>
            </w:r>
          </w:p>
        </w:tc>
        <w:tc>
          <w:tcPr>
            <w:tcW w:w="754" w:type="dxa"/>
            <w:noWrap/>
            <w:vAlign w:val="center"/>
            <w:hideMark/>
          </w:tcPr>
          <w:p w14:paraId="31545EFA" w14:textId="77777777" w:rsidR="003C6BFC" w:rsidRPr="003B605F" w:rsidRDefault="003C6BFC" w:rsidP="003C6BFC">
            <w:pPr>
              <w:pStyle w:val="Beschriftung"/>
              <w:jc w:val="center"/>
            </w:pPr>
            <w:r w:rsidRPr="003B605F">
              <w:t>3</w:t>
            </w:r>
          </w:p>
        </w:tc>
        <w:tc>
          <w:tcPr>
            <w:tcW w:w="805" w:type="dxa"/>
            <w:noWrap/>
            <w:vAlign w:val="center"/>
            <w:hideMark/>
          </w:tcPr>
          <w:p w14:paraId="0CCC5C70" w14:textId="77777777" w:rsidR="003C6BFC" w:rsidRPr="003B605F" w:rsidRDefault="003C6BFC" w:rsidP="003C6BFC">
            <w:pPr>
              <w:pStyle w:val="Beschriftung"/>
              <w:jc w:val="center"/>
            </w:pPr>
            <w:r w:rsidRPr="003B605F">
              <w:t>6,13</w:t>
            </w:r>
          </w:p>
        </w:tc>
        <w:tc>
          <w:tcPr>
            <w:tcW w:w="993" w:type="dxa"/>
            <w:noWrap/>
            <w:vAlign w:val="center"/>
            <w:hideMark/>
          </w:tcPr>
          <w:p w14:paraId="1702F055" w14:textId="77777777" w:rsidR="003C6BFC" w:rsidRPr="003B605F" w:rsidRDefault="003C6BFC" w:rsidP="003C6BFC">
            <w:pPr>
              <w:pStyle w:val="Beschriftung"/>
              <w:jc w:val="center"/>
            </w:pPr>
            <w:r w:rsidRPr="003B605F">
              <w:t>M1</w:t>
            </w:r>
          </w:p>
        </w:tc>
        <w:tc>
          <w:tcPr>
            <w:tcW w:w="1134" w:type="dxa"/>
            <w:vMerge/>
            <w:noWrap/>
            <w:vAlign w:val="center"/>
            <w:hideMark/>
          </w:tcPr>
          <w:p w14:paraId="66CAB6D5" w14:textId="67D422D3" w:rsidR="003C6BFC" w:rsidRPr="003B605F" w:rsidRDefault="003C6BFC" w:rsidP="003C6BFC">
            <w:pPr>
              <w:pStyle w:val="Beschriftung"/>
              <w:jc w:val="center"/>
            </w:pPr>
          </w:p>
        </w:tc>
        <w:tc>
          <w:tcPr>
            <w:tcW w:w="1088"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C222B4">
        <w:trPr>
          <w:trHeight w:val="300"/>
        </w:trPr>
        <w:tc>
          <w:tcPr>
            <w:tcW w:w="1271" w:type="dxa"/>
            <w:noWrap/>
            <w:vAlign w:val="center"/>
            <w:hideMark/>
          </w:tcPr>
          <w:p w14:paraId="6781AF57" w14:textId="77777777" w:rsidR="003C6BFC" w:rsidRPr="003B605F" w:rsidRDefault="003C6BFC" w:rsidP="003C6BFC">
            <w:pPr>
              <w:pStyle w:val="Beschriftung"/>
              <w:jc w:val="center"/>
            </w:pPr>
            <w:r w:rsidRPr="003B605F">
              <w:t>SB-TK-PU-S1</w:t>
            </w:r>
          </w:p>
        </w:tc>
        <w:tc>
          <w:tcPr>
            <w:tcW w:w="754" w:type="dxa"/>
            <w:noWrap/>
            <w:vAlign w:val="center"/>
            <w:hideMark/>
          </w:tcPr>
          <w:p w14:paraId="753078B0" w14:textId="77777777" w:rsidR="003C6BFC" w:rsidRPr="003B605F" w:rsidRDefault="003C6BFC" w:rsidP="003C6BFC">
            <w:pPr>
              <w:pStyle w:val="Beschriftung"/>
              <w:jc w:val="center"/>
            </w:pPr>
            <w:r w:rsidRPr="003B605F">
              <w:t>4</w:t>
            </w:r>
          </w:p>
        </w:tc>
        <w:tc>
          <w:tcPr>
            <w:tcW w:w="805" w:type="dxa"/>
            <w:noWrap/>
            <w:vAlign w:val="center"/>
            <w:hideMark/>
          </w:tcPr>
          <w:p w14:paraId="5F930134" w14:textId="77777777" w:rsidR="003C6BFC" w:rsidRPr="003B605F" w:rsidRDefault="003C6BFC" w:rsidP="003C6BFC">
            <w:pPr>
              <w:pStyle w:val="Beschriftung"/>
              <w:jc w:val="center"/>
            </w:pPr>
            <w:r w:rsidRPr="003B605F">
              <w:t>5,68</w:t>
            </w:r>
          </w:p>
        </w:tc>
        <w:tc>
          <w:tcPr>
            <w:tcW w:w="993" w:type="dxa"/>
            <w:noWrap/>
            <w:vAlign w:val="center"/>
            <w:hideMark/>
          </w:tcPr>
          <w:p w14:paraId="25A21F1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79001E9" w14:textId="1F44262F" w:rsidR="003C6BFC" w:rsidRPr="003B605F" w:rsidRDefault="003C6BFC" w:rsidP="003C6BFC">
            <w:pPr>
              <w:pStyle w:val="Beschriftung"/>
              <w:jc w:val="center"/>
            </w:pPr>
          </w:p>
        </w:tc>
        <w:tc>
          <w:tcPr>
            <w:tcW w:w="1088"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C222B4">
        <w:trPr>
          <w:trHeight w:val="300"/>
        </w:trPr>
        <w:tc>
          <w:tcPr>
            <w:tcW w:w="1271" w:type="dxa"/>
            <w:noWrap/>
            <w:vAlign w:val="center"/>
            <w:hideMark/>
          </w:tcPr>
          <w:p w14:paraId="2F43D09B" w14:textId="77777777" w:rsidR="003C6BFC" w:rsidRPr="003B605F" w:rsidRDefault="003C6BFC" w:rsidP="003C6BFC">
            <w:pPr>
              <w:pStyle w:val="Beschriftung"/>
              <w:jc w:val="center"/>
            </w:pPr>
            <w:r w:rsidRPr="003B605F">
              <w:t>SB-TK-PU-S1</w:t>
            </w:r>
          </w:p>
        </w:tc>
        <w:tc>
          <w:tcPr>
            <w:tcW w:w="754" w:type="dxa"/>
            <w:noWrap/>
            <w:vAlign w:val="center"/>
            <w:hideMark/>
          </w:tcPr>
          <w:p w14:paraId="57A683C7" w14:textId="77777777" w:rsidR="003C6BFC" w:rsidRPr="003B605F" w:rsidRDefault="003C6BFC" w:rsidP="003C6BFC">
            <w:pPr>
              <w:pStyle w:val="Beschriftung"/>
              <w:jc w:val="center"/>
            </w:pPr>
            <w:r w:rsidRPr="003B605F">
              <w:t>5</w:t>
            </w:r>
          </w:p>
        </w:tc>
        <w:tc>
          <w:tcPr>
            <w:tcW w:w="805" w:type="dxa"/>
            <w:noWrap/>
            <w:vAlign w:val="center"/>
            <w:hideMark/>
          </w:tcPr>
          <w:p w14:paraId="2A1A4F59" w14:textId="77777777" w:rsidR="003C6BFC" w:rsidRPr="003B605F" w:rsidRDefault="003C6BFC" w:rsidP="003C6BFC">
            <w:pPr>
              <w:pStyle w:val="Beschriftung"/>
              <w:jc w:val="center"/>
            </w:pPr>
            <w:r w:rsidRPr="003B605F">
              <w:t>6,52</w:t>
            </w:r>
          </w:p>
        </w:tc>
        <w:tc>
          <w:tcPr>
            <w:tcW w:w="993" w:type="dxa"/>
            <w:noWrap/>
            <w:vAlign w:val="center"/>
            <w:hideMark/>
          </w:tcPr>
          <w:p w14:paraId="4E62CB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F36C8BF" w14:textId="718D71B2" w:rsidR="003C6BFC" w:rsidRPr="003B605F" w:rsidRDefault="003C6BFC" w:rsidP="003C6BFC">
            <w:pPr>
              <w:pStyle w:val="Beschriftung"/>
              <w:jc w:val="center"/>
            </w:pPr>
          </w:p>
        </w:tc>
        <w:tc>
          <w:tcPr>
            <w:tcW w:w="1088"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C222B4">
        <w:trPr>
          <w:trHeight w:val="300"/>
        </w:trPr>
        <w:tc>
          <w:tcPr>
            <w:tcW w:w="1271" w:type="dxa"/>
            <w:noWrap/>
            <w:vAlign w:val="center"/>
            <w:hideMark/>
          </w:tcPr>
          <w:p w14:paraId="777547B0" w14:textId="77777777" w:rsidR="003C6BFC" w:rsidRPr="003B605F" w:rsidRDefault="003C6BFC" w:rsidP="003C6BFC">
            <w:pPr>
              <w:pStyle w:val="Beschriftung"/>
              <w:jc w:val="center"/>
            </w:pPr>
            <w:r w:rsidRPr="003B605F">
              <w:t>SB-TK-PU-S1</w:t>
            </w:r>
          </w:p>
        </w:tc>
        <w:tc>
          <w:tcPr>
            <w:tcW w:w="754" w:type="dxa"/>
            <w:noWrap/>
            <w:vAlign w:val="center"/>
            <w:hideMark/>
          </w:tcPr>
          <w:p w14:paraId="694C17BB" w14:textId="77777777" w:rsidR="003C6BFC" w:rsidRPr="003B605F" w:rsidRDefault="003C6BFC" w:rsidP="003C6BFC">
            <w:pPr>
              <w:pStyle w:val="Beschriftung"/>
              <w:jc w:val="center"/>
            </w:pPr>
            <w:r w:rsidRPr="003B605F">
              <w:t>6</w:t>
            </w:r>
          </w:p>
        </w:tc>
        <w:tc>
          <w:tcPr>
            <w:tcW w:w="805" w:type="dxa"/>
            <w:noWrap/>
            <w:vAlign w:val="center"/>
            <w:hideMark/>
          </w:tcPr>
          <w:p w14:paraId="2737573F" w14:textId="77777777" w:rsidR="003C6BFC" w:rsidRPr="003B605F" w:rsidRDefault="003C6BFC" w:rsidP="003C6BFC">
            <w:pPr>
              <w:pStyle w:val="Beschriftung"/>
              <w:jc w:val="center"/>
            </w:pPr>
            <w:r w:rsidRPr="003B605F">
              <w:t>6,35</w:t>
            </w:r>
          </w:p>
        </w:tc>
        <w:tc>
          <w:tcPr>
            <w:tcW w:w="993" w:type="dxa"/>
            <w:noWrap/>
            <w:vAlign w:val="center"/>
            <w:hideMark/>
          </w:tcPr>
          <w:p w14:paraId="111ADE7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ED50EC9" w14:textId="2249136C" w:rsidR="003C6BFC" w:rsidRPr="003B605F" w:rsidRDefault="003C6BFC" w:rsidP="003C6BFC">
            <w:pPr>
              <w:pStyle w:val="Beschriftung"/>
              <w:jc w:val="center"/>
            </w:pPr>
          </w:p>
        </w:tc>
        <w:tc>
          <w:tcPr>
            <w:tcW w:w="1088"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C222B4">
        <w:trPr>
          <w:trHeight w:val="300"/>
        </w:trPr>
        <w:tc>
          <w:tcPr>
            <w:tcW w:w="1271" w:type="dxa"/>
            <w:noWrap/>
            <w:vAlign w:val="center"/>
            <w:hideMark/>
          </w:tcPr>
          <w:p w14:paraId="20A899C7" w14:textId="77777777" w:rsidR="003C6BFC" w:rsidRPr="003B605F" w:rsidRDefault="003C6BFC" w:rsidP="003C6BFC">
            <w:pPr>
              <w:pStyle w:val="Beschriftung"/>
              <w:jc w:val="center"/>
            </w:pPr>
            <w:r w:rsidRPr="003B605F">
              <w:t>SB-TK-PU-S1</w:t>
            </w:r>
          </w:p>
        </w:tc>
        <w:tc>
          <w:tcPr>
            <w:tcW w:w="754" w:type="dxa"/>
            <w:noWrap/>
            <w:vAlign w:val="center"/>
            <w:hideMark/>
          </w:tcPr>
          <w:p w14:paraId="7F20264E" w14:textId="77777777" w:rsidR="003C6BFC" w:rsidRPr="003B605F" w:rsidRDefault="003C6BFC" w:rsidP="003C6BFC">
            <w:pPr>
              <w:pStyle w:val="Beschriftung"/>
              <w:jc w:val="center"/>
            </w:pPr>
            <w:r w:rsidRPr="003B605F">
              <w:t>7</w:t>
            </w:r>
          </w:p>
        </w:tc>
        <w:tc>
          <w:tcPr>
            <w:tcW w:w="805" w:type="dxa"/>
            <w:noWrap/>
            <w:vAlign w:val="center"/>
            <w:hideMark/>
          </w:tcPr>
          <w:p w14:paraId="0F6A7553" w14:textId="77777777" w:rsidR="003C6BFC" w:rsidRPr="003B605F" w:rsidRDefault="003C6BFC" w:rsidP="003C6BFC">
            <w:pPr>
              <w:pStyle w:val="Beschriftung"/>
              <w:jc w:val="center"/>
            </w:pPr>
            <w:r w:rsidRPr="003B605F">
              <w:t>5,91</w:t>
            </w:r>
          </w:p>
        </w:tc>
        <w:tc>
          <w:tcPr>
            <w:tcW w:w="993" w:type="dxa"/>
            <w:noWrap/>
            <w:vAlign w:val="center"/>
            <w:hideMark/>
          </w:tcPr>
          <w:p w14:paraId="0223B5B7" w14:textId="77777777" w:rsidR="003C6BFC" w:rsidRPr="003B605F" w:rsidRDefault="003C6BFC" w:rsidP="003C6BFC">
            <w:pPr>
              <w:pStyle w:val="Beschriftung"/>
              <w:jc w:val="center"/>
            </w:pPr>
            <w:r w:rsidRPr="003B605F">
              <w:t>M1</w:t>
            </w:r>
          </w:p>
        </w:tc>
        <w:tc>
          <w:tcPr>
            <w:tcW w:w="1134" w:type="dxa"/>
            <w:vMerge/>
            <w:noWrap/>
            <w:vAlign w:val="center"/>
            <w:hideMark/>
          </w:tcPr>
          <w:p w14:paraId="2EFEE8AD" w14:textId="4BDF505D" w:rsidR="003C6BFC" w:rsidRPr="003B605F" w:rsidRDefault="003C6BFC" w:rsidP="003C6BFC">
            <w:pPr>
              <w:pStyle w:val="Beschriftung"/>
              <w:jc w:val="center"/>
            </w:pPr>
          </w:p>
        </w:tc>
        <w:tc>
          <w:tcPr>
            <w:tcW w:w="1088"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C222B4">
        <w:trPr>
          <w:trHeight w:val="300"/>
        </w:trPr>
        <w:tc>
          <w:tcPr>
            <w:tcW w:w="1271" w:type="dxa"/>
            <w:noWrap/>
            <w:vAlign w:val="center"/>
            <w:hideMark/>
          </w:tcPr>
          <w:p w14:paraId="6D02A65C" w14:textId="77777777" w:rsidR="003C6BFC" w:rsidRPr="003B605F" w:rsidRDefault="003C6BFC" w:rsidP="003C6BFC">
            <w:pPr>
              <w:pStyle w:val="Beschriftung"/>
              <w:jc w:val="center"/>
            </w:pPr>
            <w:r w:rsidRPr="003B605F">
              <w:lastRenderedPageBreak/>
              <w:t>SB-TK-PU-S1</w:t>
            </w:r>
          </w:p>
        </w:tc>
        <w:tc>
          <w:tcPr>
            <w:tcW w:w="754" w:type="dxa"/>
            <w:noWrap/>
            <w:vAlign w:val="center"/>
            <w:hideMark/>
          </w:tcPr>
          <w:p w14:paraId="19B50BDD" w14:textId="77777777" w:rsidR="003C6BFC" w:rsidRPr="003B605F" w:rsidRDefault="003C6BFC" w:rsidP="003C6BFC">
            <w:pPr>
              <w:pStyle w:val="Beschriftung"/>
              <w:jc w:val="center"/>
            </w:pPr>
            <w:r w:rsidRPr="003B605F">
              <w:t>8</w:t>
            </w:r>
          </w:p>
        </w:tc>
        <w:tc>
          <w:tcPr>
            <w:tcW w:w="805" w:type="dxa"/>
            <w:noWrap/>
            <w:vAlign w:val="center"/>
            <w:hideMark/>
          </w:tcPr>
          <w:p w14:paraId="5194DB40" w14:textId="77777777" w:rsidR="003C6BFC" w:rsidRPr="003B605F" w:rsidRDefault="003C6BFC" w:rsidP="003C6BFC">
            <w:pPr>
              <w:pStyle w:val="Beschriftung"/>
              <w:jc w:val="center"/>
            </w:pPr>
            <w:r w:rsidRPr="003B605F">
              <w:t>6,38</w:t>
            </w:r>
          </w:p>
        </w:tc>
        <w:tc>
          <w:tcPr>
            <w:tcW w:w="993" w:type="dxa"/>
            <w:noWrap/>
            <w:vAlign w:val="center"/>
            <w:hideMark/>
          </w:tcPr>
          <w:p w14:paraId="56AC086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0CB55AD" w14:textId="47E42ED0" w:rsidR="003C6BFC" w:rsidRPr="003B605F" w:rsidRDefault="003C6BFC" w:rsidP="003C6BFC">
            <w:pPr>
              <w:pStyle w:val="Beschriftung"/>
              <w:jc w:val="center"/>
            </w:pPr>
          </w:p>
        </w:tc>
        <w:tc>
          <w:tcPr>
            <w:tcW w:w="1088"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C222B4">
        <w:trPr>
          <w:trHeight w:val="300"/>
        </w:trPr>
        <w:tc>
          <w:tcPr>
            <w:tcW w:w="1271" w:type="dxa"/>
            <w:noWrap/>
            <w:vAlign w:val="center"/>
            <w:hideMark/>
          </w:tcPr>
          <w:p w14:paraId="2CEC168A" w14:textId="77777777" w:rsidR="003C6BFC" w:rsidRPr="003B605F" w:rsidRDefault="003C6BFC" w:rsidP="003C6BFC">
            <w:pPr>
              <w:pStyle w:val="Beschriftung"/>
              <w:jc w:val="center"/>
            </w:pPr>
            <w:r w:rsidRPr="003B605F">
              <w:t>SB-TK-PU-S1</w:t>
            </w:r>
          </w:p>
        </w:tc>
        <w:tc>
          <w:tcPr>
            <w:tcW w:w="754" w:type="dxa"/>
            <w:noWrap/>
            <w:vAlign w:val="center"/>
            <w:hideMark/>
          </w:tcPr>
          <w:p w14:paraId="78297EDA" w14:textId="77777777" w:rsidR="003C6BFC" w:rsidRPr="003B605F" w:rsidRDefault="003C6BFC" w:rsidP="003C6BFC">
            <w:pPr>
              <w:pStyle w:val="Beschriftung"/>
              <w:jc w:val="center"/>
            </w:pPr>
            <w:r w:rsidRPr="003B605F">
              <w:t>9</w:t>
            </w:r>
          </w:p>
        </w:tc>
        <w:tc>
          <w:tcPr>
            <w:tcW w:w="805" w:type="dxa"/>
            <w:noWrap/>
            <w:vAlign w:val="center"/>
            <w:hideMark/>
          </w:tcPr>
          <w:p w14:paraId="6AF45F6A" w14:textId="77777777" w:rsidR="003C6BFC" w:rsidRPr="003B605F" w:rsidRDefault="003C6BFC" w:rsidP="003C6BFC">
            <w:pPr>
              <w:pStyle w:val="Beschriftung"/>
              <w:jc w:val="center"/>
            </w:pPr>
            <w:r w:rsidRPr="003B605F">
              <w:t>6,63</w:t>
            </w:r>
          </w:p>
        </w:tc>
        <w:tc>
          <w:tcPr>
            <w:tcW w:w="993" w:type="dxa"/>
            <w:noWrap/>
            <w:vAlign w:val="center"/>
            <w:hideMark/>
          </w:tcPr>
          <w:p w14:paraId="3BFD46D7"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7E937E25" w14:textId="2CBA9F38" w:rsidR="003C6BFC" w:rsidRPr="003B605F" w:rsidRDefault="003C6BFC" w:rsidP="003C6BFC">
            <w:pPr>
              <w:pStyle w:val="Beschriftung"/>
              <w:jc w:val="center"/>
            </w:pPr>
          </w:p>
        </w:tc>
        <w:tc>
          <w:tcPr>
            <w:tcW w:w="1088"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C222B4">
        <w:trPr>
          <w:trHeight w:val="300"/>
        </w:trPr>
        <w:tc>
          <w:tcPr>
            <w:tcW w:w="1271" w:type="dxa"/>
            <w:noWrap/>
            <w:vAlign w:val="center"/>
            <w:hideMark/>
          </w:tcPr>
          <w:p w14:paraId="25CB8C01" w14:textId="77777777" w:rsidR="003C6BFC" w:rsidRPr="003B605F" w:rsidRDefault="003C6BFC" w:rsidP="003C6BFC">
            <w:pPr>
              <w:pStyle w:val="Beschriftung"/>
              <w:jc w:val="center"/>
            </w:pPr>
            <w:r w:rsidRPr="003B605F">
              <w:t>SB-TK-PU-S2</w:t>
            </w:r>
          </w:p>
        </w:tc>
        <w:tc>
          <w:tcPr>
            <w:tcW w:w="754" w:type="dxa"/>
            <w:noWrap/>
            <w:vAlign w:val="center"/>
            <w:hideMark/>
          </w:tcPr>
          <w:p w14:paraId="0CC6D191" w14:textId="77777777" w:rsidR="003C6BFC" w:rsidRPr="003B605F" w:rsidRDefault="003C6BFC" w:rsidP="003C6BFC">
            <w:pPr>
              <w:pStyle w:val="Beschriftung"/>
              <w:jc w:val="center"/>
            </w:pPr>
            <w:r w:rsidRPr="003B605F">
              <w:t>1</w:t>
            </w:r>
          </w:p>
        </w:tc>
        <w:tc>
          <w:tcPr>
            <w:tcW w:w="805" w:type="dxa"/>
            <w:noWrap/>
            <w:vAlign w:val="center"/>
            <w:hideMark/>
          </w:tcPr>
          <w:p w14:paraId="42625AED" w14:textId="77777777" w:rsidR="003C6BFC" w:rsidRPr="003B605F" w:rsidRDefault="003C6BFC" w:rsidP="003C6BFC">
            <w:pPr>
              <w:pStyle w:val="Beschriftung"/>
              <w:jc w:val="center"/>
            </w:pPr>
            <w:r w:rsidRPr="003B605F">
              <w:t>4,88</w:t>
            </w:r>
          </w:p>
        </w:tc>
        <w:tc>
          <w:tcPr>
            <w:tcW w:w="993" w:type="dxa"/>
            <w:noWrap/>
            <w:vAlign w:val="center"/>
            <w:hideMark/>
          </w:tcPr>
          <w:p w14:paraId="524719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88"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C222B4">
        <w:trPr>
          <w:trHeight w:val="300"/>
        </w:trPr>
        <w:tc>
          <w:tcPr>
            <w:tcW w:w="1271" w:type="dxa"/>
            <w:noWrap/>
            <w:vAlign w:val="center"/>
            <w:hideMark/>
          </w:tcPr>
          <w:p w14:paraId="398DB873" w14:textId="77777777" w:rsidR="003C6BFC" w:rsidRPr="003B605F" w:rsidRDefault="003C6BFC" w:rsidP="003C6BFC">
            <w:pPr>
              <w:pStyle w:val="Beschriftung"/>
              <w:jc w:val="center"/>
            </w:pPr>
            <w:r w:rsidRPr="003B605F">
              <w:t>SB-TK-PU-S2</w:t>
            </w:r>
          </w:p>
        </w:tc>
        <w:tc>
          <w:tcPr>
            <w:tcW w:w="754" w:type="dxa"/>
            <w:noWrap/>
            <w:vAlign w:val="center"/>
            <w:hideMark/>
          </w:tcPr>
          <w:p w14:paraId="0CE9E980" w14:textId="77777777" w:rsidR="003C6BFC" w:rsidRPr="003B605F" w:rsidRDefault="003C6BFC" w:rsidP="003C6BFC">
            <w:pPr>
              <w:pStyle w:val="Beschriftung"/>
              <w:jc w:val="center"/>
            </w:pPr>
            <w:r w:rsidRPr="003B605F">
              <w:t>2</w:t>
            </w:r>
          </w:p>
        </w:tc>
        <w:tc>
          <w:tcPr>
            <w:tcW w:w="805" w:type="dxa"/>
            <w:noWrap/>
            <w:vAlign w:val="center"/>
            <w:hideMark/>
          </w:tcPr>
          <w:p w14:paraId="04AF7F30" w14:textId="77777777" w:rsidR="003C6BFC" w:rsidRPr="003B605F" w:rsidRDefault="003C6BFC" w:rsidP="003C6BFC">
            <w:pPr>
              <w:pStyle w:val="Beschriftung"/>
              <w:jc w:val="center"/>
            </w:pPr>
            <w:r w:rsidRPr="003B605F">
              <w:t>6,22</w:t>
            </w:r>
          </w:p>
        </w:tc>
        <w:tc>
          <w:tcPr>
            <w:tcW w:w="993" w:type="dxa"/>
            <w:noWrap/>
            <w:vAlign w:val="center"/>
            <w:hideMark/>
          </w:tcPr>
          <w:p w14:paraId="5BAF03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371488" w14:textId="259CE2DC" w:rsidR="003C6BFC" w:rsidRPr="003B605F" w:rsidRDefault="003C6BFC" w:rsidP="003C6BFC">
            <w:pPr>
              <w:pStyle w:val="Beschriftung"/>
              <w:jc w:val="center"/>
            </w:pPr>
          </w:p>
        </w:tc>
        <w:tc>
          <w:tcPr>
            <w:tcW w:w="1088"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478" w:name="_Ref82263605"/>
      <w:bookmarkStart w:id="479" w:name="_Toc92091746"/>
      <w:bookmarkStart w:id="480" w:name="_Toc92092188"/>
      <w:bookmarkStart w:id="481" w:name="_Toc92092300"/>
      <w:bookmarkStart w:id="482" w:name="_Toc96874588"/>
      <w:r>
        <w:t>Schub-Biege-Versuche</w:t>
      </w:r>
      <w:bookmarkEnd w:id="478"/>
      <w:bookmarkEnd w:id="479"/>
      <w:bookmarkEnd w:id="480"/>
      <w:bookmarkEnd w:id="481"/>
      <w:bookmarkEnd w:id="482"/>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w:t>
      </w:r>
      <w:proofErr w:type="spellStart"/>
      <w:r w:rsidR="00677B92">
        <w:rPr>
          <w:rFonts w:eastAsia="Calibri"/>
        </w:rPr>
        <w:t>Drittelspunkten</w:t>
      </w:r>
      <w:proofErr w:type="spellEnd"/>
      <w:r w:rsidR="00677B92">
        <w:rPr>
          <w:rFonts w:eastAsia="Calibri"/>
        </w:rPr>
        <w:t xml:space="preserve">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6"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5BE8D05" w:rsidR="760CF52A" w:rsidRPr="00E81B1B" w:rsidRDefault="001076D7" w:rsidP="001076D7">
      <w:pPr>
        <w:pStyle w:val="Beschriftung"/>
        <w:spacing w:after="240"/>
        <w:rPr>
          <w:rFonts w:eastAsia="Calibri"/>
          <w:szCs w:val="20"/>
        </w:rPr>
      </w:pPr>
      <w:bookmarkStart w:id="483" w:name="_Ref80103432"/>
      <w:bookmarkStart w:id="484" w:name="_Ref80103349"/>
      <w:bookmarkStart w:id="485" w:name="_Toc96874671"/>
      <w:r w:rsidRPr="00E81B1B">
        <w:t xml:space="preserve">Abbildung </w:t>
      </w:r>
      <w:r>
        <w:fldChar w:fldCharType="begin"/>
      </w:r>
      <w:r>
        <w:instrText>SEQ Abbildung \* ARABIC</w:instrText>
      </w:r>
      <w:r>
        <w:fldChar w:fldCharType="separate"/>
      </w:r>
      <w:r w:rsidR="00D41CAF">
        <w:rPr>
          <w:noProof/>
        </w:rPr>
        <w:t>36</w:t>
      </w:r>
      <w:r>
        <w:fldChar w:fldCharType="end"/>
      </w:r>
      <w:bookmarkEnd w:id="483"/>
      <w:r w:rsidRPr="00E81B1B">
        <w:t xml:space="preserve"> Aufbau der Schub-Biege-Versuche sowie Übersicht über die Messstellen</w:t>
      </w:r>
      <w:bookmarkEnd w:id="484"/>
      <w:bookmarkEnd w:id="485"/>
    </w:p>
    <w:p w14:paraId="5EBCB5C9" w14:textId="1C6EBCD6" w:rsidR="00A6585D" w:rsidRPr="00E81B1B" w:rsidRDefault="357BF186" w:rsidP="001076D7">
      <w:pPr>
        <w:pStyle w:val="Beschriftung"/>
      </w:pPr>
      <w:bookmarkStart w:id="486" w:name="_Ref80103385"/>
      <w:bookmarkStart w:id="487" w:name="_Toc96874722"/>
      <w:r w:rsidRPr="00E81B1B">
        <w:t xml:space="preserve">Tabelle </w:t>
      </w:r>
      <w:r>
        <w:fldChar w:fldCharType="begin"/>
      </w:r>
      <w:r>
        <w:instrText>SEQ Tabelle \* ARABIC</w:instrText>
      </w:r>
      <w:r>
        <w:fldChar w:fldCharType="separate"/>
      </w:r>
      <w:r w:rsidR="004E72ED">
        <w:rPr>
          <w:noProof/>
        </w:rPr>
        <w:t>14</w:t>
      </w:r>
      <w:r>
        <w:fldChar w:fldCharType="end"/>
      </w:r>
      <w:bookmarkEnd w:id="486"/>
      <w:r w:rsidRPr="00E81B1B">
        <w:t xml:space="preserve"> Übersicht über d</w:t>
      </w:r>
      <w:r w:rsidR="001E0BF2">
        <w:t>as Versuchsprogramm</w:t>
      </w:r>
      <w:r w:rsidRPr="00E81B1B">
        <w:t xml:space="preserve"> Schub-Biege-Versuche</w:t>
      </w:r>
      <w:bookmarkEnd w:id="487"/>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lastRenderedPageBreak/>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lastRenderedPageBreak/>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4B294A4A"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1093783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4153B1B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488" w:name="_Toc92091747"/>
      <w:bookmarkStart w:id="489" w:name="_Toc92092189"/>
      <w:bookmarkStart w:id="490" w:name="_Toc92092301"/>
      <w:bookmarkStart w:id="491"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488"/>
      <w:bookmarkEnd w:id="489"/>
      <w:bookmarkEnd w:id="490"/>
      <w:bookmarkEnd w:id="491"/>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492"/>
      <w:commentRangeStart w:id="493"/>
      <w:r w:rsidR="760CF52A" w:rsidRPr="00E81B1B">
        <w:t>Peter-Behrens-Halle</w:t>
      </w:r>
      <w:r>
        <w:t xml:space="preserve"> </w:t>
      </w:r>
      <w:commentRangeEnd w:id="492"/>
      <w:r>
        <w:rPr>
          <w:rStyle w:val="Kommentarzeichen"/>
        </w:rPr>
        <w:commentReference w:id="492"/>
      </w:r>
      <w:commentRangeEnd w:id="493"/>
      <w:r w:rsidR="00120055">
        <w:rPr>
          <w:rStyle w:val="Kommentarzeichen"/>
        </w:rPr>
        <w:commentReference w:id="493"/>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494"/>
      <w:r w:rsidR="00C838A4" w:rsidRPr="00E81B1B">
        <w:t>Spalte</w:t>
      </w:r>
      <w:commentRangeEnd w:id="494"/>
      <w:r w:rsidR="0011102E">
        <w:rPr>
          <w:rStyle w:val="Kommentarzeichen"/>
        </w:rPr>
        <w:commentReference w:id="494"/>
      </w:r>
      <w:r w:rsidR="00C838A4" w:rsidRPr="00E81B1B">
        <w:t xml:space="preserve"> wie bei der Trockenklebung sichtbar. </w:t>
      </w:r>
      <w:r w:rsidR="760CF52A" w:rsidRPr="00E81B1B">
        <w:t xml:space="preserve">Eine </w:t>
      </w:r>
      <w:commentRangeStart w:id="495"/>
      <w:r w:rsidR="760CF52A" w:rsidRPr="00E81B1B">
        <w:t>Betrachtung</w:t>
      </w:r>
      <w:commentRangeEnd w:id="495"/>
      <w:r w:rsidR="00975866">
        <w:rPr>
          <w:rStyle w:val="Kommentarzeichen"/>
        </w:rPr>
        <w:commentReference w:id="495"/>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lastRenderedPageBreak/>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6E92F13B" w:rsidR="00817F6D" w:rsidRPr="00E81B1B" w:rsidRDefault="00817F6D" w:rsidP="00817F6D">
            <w:pPr>
              <w:pStyle w:val="Beschriftung"/>
              <w:rPr>
                <w:rFonts w:eastAsia="Calibri"/>
                <w:szCs w:val="20"/>
              </w:rPr>
            </w:pPr>
            <w:bookmarkStart w:id="496" w:name="_Ref82341842"/>
            <w:bookmarkStart w:id="497" w:name="_Toc96874672"/>
            <w:r w:rsidRPr="00E81B1B">
              <w:t xml:space="preserve">Abbildung </w:t>
            </w:r>
            <w:r>
              <w:fldChar w:fldCharType="begin"/>
            </w:r>
            <w:r>
              <w:instrText>SEQ Abbildung \* ARABIC</w:instrText>
            </w:r>
            <w:r>
              <w:fldChar w:fldCharType="separate"/>
            </w:r>
            <w:r w:rsidR="00D41CAF">
              <w:rPr>
                <w:noProof/>
              </w:rPr>
              <w:t>37</w:t>
            </w:r>
            <w:r>
              <w:fldChar w:fldCharType="end"/>
            </w:r>
            <w:bookmarkEnd w:id="496"/>
            <w:r w:rsidRPr="00E81B1B">
              <w:t xml:space="preserve"> </w:t>
            </w:r>
            <w:r w:rsidR="001A2394">
              <w:t>Holzba</w:t>
            </w:r>
            <w:r w:rsidRPr="00E81B1B">
              <w:t>lken</w:t>
            </w:r>
            <w:r w:rsidR="001A2394">
              <w:t xml:space="preserve"> mit Klebstoff </w:t>
            </w:r>
            <w:r w:rsidRPr="00E81B1B">
              <w:t>vor Auflegen des Betonfertigteils (hier Prüfserie SBB-TK-E3-FG)</w:t>
            </w:r>
            <w:bookmarkEnd w:id="497"/>
          </w:p>
        </w:tc>
        <w:tc>
          <w:tcPr>
            <w:tcW w:w="4954" w:type="dxa"/>
          </w:tcPr>
          <w:p w14:paraId="0FA99F65" w14:textId="7F038CAA" w:rsidR="00817F6D" w:rsidRPr="00E81B1B" w:rsidRDefault="00817F6D" w:rsidP="00817F6D">
            <w:pPr>
              <w:pStyle w:val="Beschriftung"/>
            </w:pPr>
            <w:bookmarkStart w:id="498" w:name="_Ref82341846"/>
            <w:bookmarkStart w:id="499" w:name="_Toc96874673"/>
            <w:r w:rsidRPr="00E81B1B">
              <w:t xml:space="preserve">Abbildung </w:t>
            </w:r>
            <w:r>
              <w:fldChar w:fldCharType="begin"/>
            </w:r>
            <w:r>
              <w:instrText>SEQ Abbildung \* ARABIC</w:instrText>
            </w:r>
            <w:r>
              <w:fldChar w:fldCharType="separate"/>
            </w:r>
            <w:r w:rsidR="00D41CAF">
              <w:rPr>
                <w:noProof/>
              </w:rPr>
              <w:t>38</w:t>
            </w:r>
            <w:r>
              <w:fldChar w:fldCharType="end"/>
            </w:r>
            <w:bookmarkEnd w:id="498"/>
            <w:r w:rsidRPr="00E81B1B">
              <w:t xml:space="preserve"> </w:t>
            </w:r>
            <w:proofErr w:type="spellStart"/>
            <w:r w:rsidRPr="00E81B1B">
              <w:t>Betonagevorgang</w:t>
            </w:r>
            <w:proofErr w:type="spellEnd"/>
            <w:r w:rsidRPr="00E81B1B">
              <w:t xml:space="preserve"> bei der Nassklebung (hier SBB-NK-E3)</w:t>
            </w:r>
            <w:bookmarkEnd w:id="499"/>
            <w:r w:rsidRPr="00E81B1B">
              <w:t xml:space="preserve"> </w:t>
            </w:r>
          </w:p>
          <w:p w14:paraId="2FF998AA" w14:textId="77777777" w:rsidR="00817F6D" w:rsidRPr="00E81B1B" w:rsidRDefault="00817F6D" w:rsidP="00817F6D">
            <w:pPr>
              <w:keepNext/>
              <w:rPr>
                <w:rFonts w:eastAsia="Calibri"/>
                <w:szCs w:val="20"/>
              </w:rPr>
            </w:pPr>
          </w:p>
        </w:tc>
      </w:tr>
      <w:tr w:rsidR="008727D1" w:rsidRPr="00E81B1B" w14:paraId="7A46D168" w14:textId="77777777" w:rsidTr="00817F6D">
        <w:tc>
          <w:tcPr>
            <w:tcW w:w="4106" w:type="dxa"/>
          </w:tcPr>
          <w:p w14:paraId="031BD02C" w14:textId="77777777" w:rsidR="008727D1" w:rsidRPr="00E81B1B" w:rsidRDefault="008727D1" w:rsidP="00817F6D">
            <w:pPr>
              <w:pStyle w:val="Beschriftung"/>
            </w:pPr>
          </w:p>
        </w:tc>
        <w:tc>
          <w:tcPr>
            <w:tcW w:w="4954" w:type="dxa"/>
          </w:tcPr>
          <w:p w14:paraId="5D0DECEB" w14:textId="77777777" w:rsidR="008727D1" w:rsidRPr="00E81B1B" w:rsidRDefault="008727D1" w:rsidP="00817F6D">
            <w:pPr>
              <w:pStyle w:val="Beschriftung"/>
            </w:pPr>
          </w:p>
        </w:tc>
      </w:tr>
      <w:tr w:rsidR="008727D1" w:rsidRPr="00E81B1B" w14:paraId="06E69387" w14:textId="77777777" w:rsidTr="00817F6D">
        <w:tc>
          <w:tcPr>
            <w:tcW w:w="4106" w:type="dxa"/>
          </w:tcPr>
          <w:p w14:paraId="49C932DB" w14:textId="77777777" w:rsidR="008727D1" w:rsidRPr="00E81B1B" w:rsidRDefault="008727D1" w:rsidP="00817F6D">
            <w:pPr>
              <w:pStyle w:val="Beschriftung"/>
            </w:pPr>
            <w:commentRangeStart w:id="500"/>
            <w:commentRangeEnd w:id="500"/>
            <w:r>
              <w:rPr>
                <w:rStyle w:val="Kommentarzeichen"/>
                <w:iCs w:val="0"/>
              </w:rPr>
              <w:commentReference w:id="500"/>
            </w:r>
          </w:p>
        </w:tc>
        <w:tc>
          <w:tcPr>
            <w:tcW w:w="4954" w:type="dxa"/>
          </w:tcPr>
          <w:p w14:paraId="46B0C79C" w14:textId="77777777" w:rsidR="008727D1" w:rsidRPr="00E81B1B" w:rsidRDefault="008727D1" w:rsidP="00817F6D">
            <w:pPr>
              <w:pStyle w:val="Beschriftung"/>
            </w:pPr>
          </w:p>
        </w:tc>
      </w:tr>
    </w:tbl>
    <w:p w14:paraId="4F7695CB" w14:textId="28FA6E16" w:rsidR="00105B09" w:rsidRPr="00E81B1B" w:rsidRDefault="7A19152F" w:rsidP="00F4193D">
      <w:pPr>
        <w:pStyle w:val="berschrift3"/>
        <w:numPr>
          <w:ilvl w:val="2"/>
          <w:numId w:val="43"/>
        </w:numPr>
        <w:rPr>
          <w:noProof w:val="0"/>
          <w:lang w:val="de-DE"/>
        </w:rPr>
      </w:pPr>
      <w:bookmarkStart w:id="501" w:name="_Toc92091748"/>
      <w:bookmarkStart w:id="502" w:name="_Toc92092190"/>
      <w:bookmarkStart w:id="503" w:name="_Toc92092302"/>
      <w:bookmarkStart w:id="504" w:name="_Toc96874590"/>
      <w:r w:rsidRPr="64B3F377">
        <w:rPr>
          <w:noProof w:val="0"/>
          <w:lang w:val="de-DE"/>
        </w:rPr>
        <w:t>Versuchsdurchführung</w:t>
      </w:r>
      <w:bookmarkEnd w:id="501"/>
      <w:bookmarkEnd w:id="502"/>
      <w:bookmarkEnd w:id="503"/>
      <w:bookmarkEnd w:id="504"/>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36CAB43A" w:rsidR="00105B09" w:rsidRPr="00E81B1B" w:rsidRDefault="004034EF" w:rsidP="004034EF">
            <w:pPr>
              <w:pStyle w:val="Beschriftung"/>
            </w:pPr>
            <w:bookmarkStart w:id="505" w:name="_Ref77342018"/>
            <w:bookmarkStart w:id="506" w:name="_Toc96874674"/>
            <w:r w:rsidRPr="00E81B1B">
              <w:t xml:space="preserve">Abbildung </w:t>
            </w:r>
            <w:r w:rsidRPr="00E81B1B">
              <w:fldChar w:fldCharType="begin"/>
            </w:r>
            <w:r w:rsidRPr="00E81B1B">
              <w:instrText>SEQ Abbildung \* ARABIC</w:instrText>
            </w:r>
            <w:r w:rsidRPr="00E81B1B">
              <w:fldChar w:fldCharType="separate"/>
            </w:r>
            <w:r w:rsidR="00D41CAF">
              <w:rPr>
                <w:noProof/>
              </w:rPr>
              <w:t>39</w:t>
            </w:r>
            <w:r w:rsidRPr="00E81B1B">
              <w:fldChar w:fldCharType="end"/>
            </w:r>
            <w:bookmarkEnd w:id="505"/>
            <w:r w:rsidRPr="00E81B1B">
              <w:t xml:space="preserve"> Belastungsschema der Schub-Biege-Balken</w:t>
            </w:r>
            <w:bookmarkEnd w:id="506"/>
          </w:p>
        </w:tc>
        <w:tc>
          <w:tcPr>
            <w:tcW w:w="4530" w:type="dxa"/>
          </w:tcPr>
          <w:p w14:paraId="16E15545" w14:textId="503D2C8C" w:rsidR="00105B09" w:rsidRPr="00E81B1B" w:rsidRDefault="004034EF" w:rsidP="004034EF">
            <w:pPr>
              <w:pStyle w:val="Beschriftung"/>
            </w:pPr>
            <w:bookmarkStart w:id="507" w:name="_Toc96874675"/>
            <w:r w:rsidRPr="00E81B1B">
              <w:t xml:space="preserve">Abbildung </w:t>
            </w:r>
            <w:r w:rsidRPr="00E81B1B">
              <w:fldChar w:fldCharType="begin"/>
            </w:r>
            <w:r w:rsidRPr="00E81B1B">
              <w:instrText>SEQ Abbildung \* ARABIC</w:instrText>
            </w:r>
            <w:r w:rsidRPr="00E81B1B">
              <w:fldChar w:fldCharType="separate"/>
            </w:r>
            <w:r w:rsidR="00D41CAF">
              <w:rPr>
                <w:noProof/>
              </w:rPr>
              <w:t>40</w:t>
            </w:r>
            <w:r w:rsidRPr="00E81B1B">
              <w:fldChar w:fldCharType="end"/>
            </w:r>
            <w:r w:rsidRPr="00E81B1B">
              <w:t xml:space="preserve"> Schub-Biege-Balken in der Prüfeinrichtung</w:t>
            </w:r>
            <w:bookmarkEnd w:id="507"/>
          </w:p>
        </w:tc>
      </w:tr>
    </w:tbl>
    <w:p w14:paraId="70FE3815" w14:textId="6B816F6A" w:rsidR="00C60957" w:rsidRPr="00E81B1B" w:rsidRDefault="53845AB7" w:rsidP="00F4193D">
      <w:pPr>
        <w:pStyle w:val="berschrift3"/>
        <w:numPr>
          <w:ilvl w:val="2"/>
          <w:numId w:val="43"/>
        </w:numPr>
        <w:rPr>
          <w:noProof w:val="0"/>
          <w:lang w:val="de-DE"/>
        </w:rPr>
      </w:pPr>
      <w:bookmarkStart w:id="508" w:name="_Ref82336901"/>
      <w:bookmarkStart w:id="509" w:name="_Toc96874591"/>
      <w:r w:rsidRPr="64B3F377">
        <w:rPr>
          <w:noProof w:val="0"/>
          <w:lang w:val="de-DE"/>
        </w:rPr>
        <w:t xml:space="preserve">Beobachtungen </w:t>
      </w:r>
      <w:bookmarkStart w:id="510" w:name="_Toc92091749"/>
      <w:bookmarkStart w:id="511" w:name="_Toc92092191"/>
      <w:bookmarkStart w:id="512" w:name="_Toc92092303"/>
      <w:r w:rsidRPr="64B3F377">
        <w:rPr>
          <w:noProof w:val="0"/>
          <w:lang w:val="de-DE"/>
        </w:rPr>
        <w:t>und Ergebnisse</w:t>
      </w:r>
      <w:bookmarkEnd w:id="508"/>
      <w:bookmarkEnd w:id="509"/>
      <w:bookmarkEnd w:id="510"/>
      <w:bookmarkEnd w:id="511"/>
      <w:bookmarkEnd w:id="512"/>
    </w:p>
    <w:p w14:paraId="4C7E9ED6" w14:textId="5FF25BBF"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w:t>
      </w:r>
      <w:proofErr w:type="spellStart"/>
      <w:r w:rsidR="00725216">
        <w:t>SF_t</w:t>
      </w:r>
      <w:proofErr w:type="spellEnd"/>
      <w:r w:rsidR="00725216">
        <w:t>“ ein Fügeteilversagen des Holzes</w:t>
      </w:r>
      <w:r w:rsidR="00D41CAF">
        <w:t xml:space="preserve"> (siehe </w:t>
      </w:r>
      <w:r w:rsidR="00D41CAF">
        <w:fldChar w:fldCharType="begin"/>
      </w:r>
      <w:r w:rsidR="00D41CAF">
        <w:instrText xml:space="preserve"> REF _Ref77341346 \h </w:instrText>
      </w:r>
      <w:r w:rsidR="00D41CAF">
        <w:fldChar w:fldCharType="separate"/>
      </w:r>
      <w:r w:rsidR="00D41CAF" w:rsidRPr="00E81B1B">
        <w:t xml:space="preserve">Abbildung </w:t>
      </w:r>
      <w:r w:rsidR="00D41CAF">
        <w:rPr>
          <w:noProof/>
        </w:rPr>
        <w:t>43</w:t>
      </w:r>
      <w:r w:rsidR="00D41CAF">
        <w:fldChar w:fldCharType="end"/>
      </w:r>
      <w:r w:rsidR="00D41CAF">
        <w:t>)</w:t>
      </w:r>
      <w:r w:rsidR="00725216">
        <w:t>, „AF“ ein Adhäsionsversagen</w:t>
      </w:r>
      <w:r w:rsidR="00D41CAF">
        <w:t xml:space="preserve"> (siehe </w:t>
      </w:r>
      <w:r w:rsidR="00D41CAF">
        <w:fldChar w:fldCharType="begin"/>
      </w:r>
      <w:r w:rsidR="00D41CAF">
        <w:instrText xml:space="preserve"> REF _Ref82343228 \h </w:instrText>
      </w:r>
      <w:r w:rsidR="00D41CAF">
        <w:fldChar w:fldCharType="separate"/>
      </w:r>
      <w:r w:rsidR="00D41CAF" w:rsidRPr="00E81B1B">
        <w:t xml:space="preserve">Abbildung </w:t>
      </w:r>
      <w:r w:rsidR="00D41CAF">
        <w:rPr>
          <w:noProof/>
        </w:rPr>
        <w:t>42</w:t>
      </w:r>
      <w:r w:rsidR="00D41CAF">
        <w:fldChar w:fldCharType="end"/>
      </w:r>
      <w:r w:rsidR="00D41CAF">
        <w:t xml:space="preserve"> und </w:t>
      </w:r>
      <w:r w:rsidR="00D41CAF">
        <w:fldChar w:fldCharType="begin"/>
      </w:r>
      <w:r w:rsidR="00D41CAF">
        <w:instrText xml:space="preserve"> REF _Ref77341373 \h </w:instrText>
      </w:r>
      <w:r w:rsidR="00D41CAF">
        <w:fldChar w:fldCharType="separate"/>
      </w:r>
      <w:r w:rsidR="00D41CAF" w:rsidRPr="00A0040C">
        <w:t xml:space="preserve">Abbildung </w:t>
      </w:r>
      <w:r w:rsidR="00D41CAF">
        <w:rPr>
          <w:noProof/>
        </w:rPr>
        <w:t>41</w:t>
      </w:r>
      <w:r w:rsidR="00D41CAF">
        <w:fldChar w:fldCharType="end"/>
      </w:r>
      <w:r w:rsidR="00D41CAF">
        <w:t>)</w:t>
      </w:r>
      <w:r w:rsidR="00725216">
        <w:t xml:space="preserve">. </w:t>
      </w:r>
      <w:r w:rsidR="00A17436">
        <w:t>Ein fugennahes Fügeteilversagen des Betons wird mit „</w:t>
      </w:r>
      <w:proofErr w:type="spellStart"/>
      <w:r w:rsidR="00A17436">
        <w:t>CSF_c</w:t>
      </w:r>
      <w:proofErr w:type="spellEnd"/>
      <w:r w:rsidR="00A17436">
        <w:t>“ bezeichnet</w:t>
      </w:r>
      <w:r w:rsidR="00D41CAF">
        <w:t xml:space="preserve"> und ist in </w:t>
      </w:r>
      <w:r w:rsidR="00D41CAF">
        <w:fldChar w:fldCharType="begin"/>
      </w:r>
      <w:r w:rsidR="00D41CAF">
        <w:instrText xml:space="preserve"> REF _Ref99905085 \h </w:instrText>
      </w:r>
      <w:r w:rsidR="00D41CAF">
        <w:fldChar w:fldCharType="separate"/>
      </w:r>
      <w:r w:rsidR="00D41CAF">
        <w:t xml:space="preserve">Abbildung </w:t>
      </w:r>
      <w:r w:rsidR="00D41CAF">
        <w:rPr>
          <w:noProof/>
        </w:rPr>
        <w:t>46</w:t>
      </w:r>
      <w:r w:rsidR="00D41CAF">
        <w:fldChar w:fldCharType="end"/>
      </w:r>
      <w:r w:rsidR="00D41CAF">
        <w:t xml:space="preserve"> sichtbar</w:t>
      </w:r>
      <w:r w:rsidR="00A17436">
        <w:t xml:space="preserve">.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Rissen zwischen Fuge und Beton auf</w:t>
      </w:r>
      <w:r w:rsidR="00D41CAF">
        <w:t xml:space="preserve">, siehe </w:t>
      </w:r>
      <w:r w:rsidR="00D41CAF">
        <w:fldChar w:fldCharType="begin"/>
      </w:r>
      <w:r w:rsidR="00D41CAF">
        <w:instrText xml:space="preserve"> REF _Ref82343897 \h </w:instrText>
      </w:r>
      <w:r w:rsidR="00D41CAF">
        <w:fldChar w:fldCharType="separate"/>
      </w:r>
      <w:r w:rsidR="00D41CAF" w:rsidRPr="00E81B1B">
        <w:t xml:space="preserve">Abbildung </w:t>
      </w:r>
      <w:r w:rsidR="00D41CAF">
        <w:rPr>
          <w:noProof/>
        </w:rPr>
        <w:t>44</w:t>
      </w:r>
      <w:r w:rsidR="00D41CAF">
        <w:fldChar w:fldCharType="end"/>
      </w:r>
      <w:r w:rsidR="00725216">
        <w:t xml:space="preserve">.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Auch 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lastRenderedPageBreak/>
        <w:t>Dieser Versagensmodus wird mit „</w:t>
      </w:r>
      <w:proofErr w:type="spellStart"/>
      <w:r w:rsidR="00725216">
        <w:t>SF_t</w:t>
      </w:r>
      <w:proofErr w:type="spellEnd"/>
      <w:r w:rsidR="00725216">
        <w:t>*“ gekennzeichnet. Traten zwei eindeutig identifizierbare Versagensmodi gleichzeitig auf, werden beide Bezeichnungen genannt.</w:t>
      </w:r>
    </w:p>
    <w:p w14:paraId="2E10FDD5" w14:textId="708930C0" w:rsidR="00070845" w:rsidRDefault="00070845" w:rsidP="00C60957">
      <w:pPr>
        <w:spacing w:after="240"/>
      </w:pP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0C6A30F" w:rsidR="00070845" w:rsidRPr="00A0040C" w:rsidRDefault="00070845" w:rsidP="00A0040C">
            <w:pPr>
              <w:pStyle w:val="Beschriftung"/>
            </w:pPr>
            <w:bookmarkStart w:id="513" w:name="_Ref77341373"/>
            <w:bookmarkStart w:id="514" w:name="_Toc96874676"/>
            <w:r w:rsidRPr="00A0040C">
              <w:t xml:space="preserve">Abbildung </w:t>
            </w:r>
            <w:r w:rsidRPr="00A0040C">
              <w:fldChar w:fldCharType="begin"/>
            </w:r>
            <w:r w:rsidRPr="00A0040C">
              <w:instrText>SEQ Abbildung \* ARABIC</w:instrText>
            </w:r>
            <w:r w:rsidRPr="00A0040C">
              <w:fldChar w:fldCharType="separate"/>
            </w:r>
            <w:r w:rsidR="00D41CAF">
              <w:rPr>
                <w:noProof/>
              </w:rPr>
              <w:t>41</w:t>
            </w:r>
            <w:r w:rsidRPr="00A0040C">
              <w:fldChar w:fldCharType="end"/>
            </w:r>
            <w:bookmarkEnd w:id="513"/>
            <w:r w:rsidRPr="00A0040C">
              <w:t xml:space="preserve"> Adhäsives Versagen einer Nassklebung mit Klebstoff C3 (Serie SBB-NK-C3)</w:t>
            </w:r>
            <w:bookmarkEnd w:id="514"/>
          </w:p>
        </w:tc>
        <w:tc>
          <w:tcPr>
            <w:tcW w:w="5022" w:type="dxa"/>
          </w:tcPr>
          <w:p w14:paraId="2B64B7B3" w14:textId="350F638E" w:rsidR="00070845" w:rsidRPr="00E81B1B" w:rsidRDefault="00070845" w:rsidP="008727D1">
            <w:pPr>
              <w:pStyle w:val="Beschriftung"/>
            </w:pPr>
            <w:bookmarkStart w:id="515" w:name="_Ref82343228"/>
            <w:bookmarkStart w:id="516" w:name="_Toc96874677"/>
            <w:r w:rsidRPr="00E81B1B">
              <w:t xml:space="preserve">Abbildung </w:t>
            </w:r>
            <w:r w:rsidRPr="00E81B1B">
              <w:fldChar w:fldCharType="begin"/>
            </w:r>
            <w:r w:rsidRPr="00E81B1B">
              <w:instrText>SEQ Abbildung \* ARABIC</w:instrText>
            </w:r>
            <w:r w:rsidRPr="00E81B1B">
              <w:fldChar w:fldCharType="separate"/>
            </w:r>
            <w:r w:rsidR="00D41CAF">
              <w:rPr>
                <w:noProof/>
              </w:rPr>
              <w:t>42</w:t>
            </w:r>
            <w:r w:rsidRPr="00E81B1B">
              <w:fldChar w:fldCharType="end"/>
            </w:r>
            <w:bookmarkEnd w:id="515"/>
            <w:r w:rsidRPr="00E81B1B">
              <w:t xml:space="preserve"> Adhäsives Verhalten mit leichten Restanhaftungen von Beton bei einer Trockenklebung mit C3 (Serie SBB-TK-C3-FU)</w:t>
            </w:r>
            <w:bookmarkEnd w:id="516"/>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3B93F0" w:rsidR="008727D1" w:rsidRPr="008727D1" w:rsidRDefault="00070845" w:rsidP="008727D1">
            <w:pPr>
              <w:pStyle w:val="Beschriftung"/>
              <w:spacing w:after="240"/>
            </w:pPr>
            <w:bookmarkStart w:id="517" w:name="_Ref77341346"/>
            <w:bookmarkStart w:id="518" w:name="_Ref77341339"/>
            <w:bookmarkStart w:id="519" w:name="_Toc96874678"/>
            <w:r w:rsidRPr="00E81B1B">
              <w:t xml:space="preserve">Abbildung </w:t>
            </w:r>
            <w:r w:rsidRPr="00E81B1B">
              <w:fldChar w:fldCharType="begin"/>
            </w:r>
            <w:r w:rsidRPr="00E81B1B">
              <w:instrText>SEQ Abbildung \* ARABIC</w:instrText>
            </w:r>
            <w:r w:rsidRPr="00E81B1B">
              <w:fldChar w:fldCharType="separate"/>
            </w:r>
            <w:r w:rsidR="00D41CAF">
              <w:rPr>
                <w:noProof/>
              </w:rPr>
              <w:t>43</w:t>
            </w:r>
            <w:r w:rsidRPr="00E81B1B">
              <w:fldChar w:fldCharType="end"/>
            </w:r>
            <w:bookmarkEnd w:id="517"/>
            <w:r w:rsidRPr="00E81B1B">
              <w:t xml:space="preserve"> Bruchbild bei Holzversagen (hier am Beispiel einer Probe aus der Serie SBB-NK-C3)</w:t>
            </w:r>
            <w:bookmarkEnd w:id="518"/>
            <w:bookmarkEnd w:id="519"/>
          </w:p>
        </w:tc>
        <w:tc>
          <w:tcPr>
            <w:tcW w:w="5022" w:type="dxa"/>
          </w:tcPr>
          <w:p w14:paraId="261463BB" w14:textId="7C522E34" w:rsidR="00070845" w:rsidRPr="00E81B1B" w:rsidRDefault="00070845" w:rsidP="00A0040C">
            <w:pPr>
              <w:pStyle w:val="Beschriftung"/>
              <w:rPr>
                <w:sz w:val="20"/>
              </w:rPr>
            </w:pPr>
            <w:bookmarkStart w:id="520" w:name="_Ref82343897"/>
            <w:bookmarkStart w:id="521" w:name="_Toc96874679"/>
            <w:r w:rsidRPr="00E81B1B">
              <w:t xml:space="preserve">Abbildung </w:t>
            </w:r>
            <w:r w:rsidRPr="00E81B1B">
              <w:fldChar w:fldCharType="begin"/>
            </w:r>
            <w:r w:rsidRPr="00E81B1B">
              <w:instrText>SEQ Abbildung \* ARABIC</w:instrText>
            </w:r>
            <w:r w:rsidRPr="00E81B1B">
              <w:fldChar w:fldCharType="separate"/>
            </w:r>
            <w:r w:rsidR="00D41CAF">
              <w:rPr>
                <w:noProof/>
              </w:rPr>
              <w:t>44</w:t>
            </w:r>
            <w:r w:rsidRPr="00E81B1B">
              <w:fldChar w:fldCharType="end"/>
            </w:r>
            <w:bookmarkEnd w:id="520"/>
            <w:r w:rsidRPr="00E81B1B">
              <w:t xml:space="preserve"> Versagen von Holz und anfängliche Risse im Beton (hier am Beispiel einer Probe aus der Serie SBB-TK-C3-FP)</w:t>
            </w:r>
            <w:bookmarkEnd w:id="521"/>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04A98570" w:rsidR="008727D1" w:rsidRPr="00E81B1B" w:rsidRDefault="0010227F" w:rsidP="00A0040C">
            <w:pPr>
              <w:pStyle w:val="Beschriftung"/>
            </w:pPr>
            <w:r>
              <w:rPr>
                <w:noProof/>
              </w:rPr>
              <w:drawing>
                <wp:inline distT="0" distB="0" distL="0" distR="0" wp14:anchorId="7670BD47" wp14:editId="3CC7CF57">
                  <wp:extent cx="2730500" cy="2047878"/>
                  <wp:effectExtent l="0" t="0" r="0" b="952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1" name="IMG_20220211_133145.jpg"/>
                          <pic:cNvPicPr/>
                        </pic:nvPicPr>
                        <pic:blipFill rotWithShape="1">
                          <a:blip r:embed="rId87" cstate="print">
                            <a:extLst>
                              <a:ext uri="{28A0092B-C50C-407E-A947-70E740481C1C}">
                                <a14:useLocalDpi xmlns:a14="http://schemas.microsoft.com/office/drawing/2010/main" val="0"/>
                              </a:ext>
                            </a:extLst>
                          </a:blip>
                          <a:srcRect l="886" t="17992" r="32702" b="15598"/>
                          <a:stretch/>
                        </pic:blipFill>
                        <pic:spPr bwMode="auto">
                          <a:xfrm>
                            <a:off x="0" y="0"/>
                            <a:ext cx="2737329" cy="2053000"/>
                          </a:xfrm>
                          <a:prstGeom prst="rect">
                            <a:avLst/>
                          </a:prstGeom>
                          <a:ln>
                            <a:noFill/>
                          </a:ln>
                          <a:extLst>
                            <a:ext uri="{53640926-AAD7-44D8-BBD7-CCE9431645EC}">
                              <a14:shadowObscured xmlns:a14="http://schemas.microsoft.com/office/drawing/2010/main"/>
                            </a:ext>
                          </a:extLst>
                        </pic:spPr>
                      </pic:pic>
                    </a:graphicData>
                  </a:graphic>
                </wp:inline>
              </w:drawing>
            </w:r>
          </w:p>
        </w:tc>
      </w:tr>
      <w:tr w:rsidR="008727D1" w:rsidRPr="00E81B1B" w14:paraId="4E53D41B" w14:textId="77777777" w:rsidTr="009E2294">
        <w:tc>
          <w:tcPr>
            <w:tcW w:w="4274" w:type="dxa"/>
          </w:tcPr>
          <w:p w14:paraId="09C3860F" w14:textId="3867D4D4" w:rsidR="008727D1" w:rsidRDefault="008727D1" w:rsidP="008727D1">
            <w:pPr>
              <w:pStyle w:val="Beschriftung"/>
            </w:pPr>
            <w:r>
              <w:t xml:space="preserve">Abbildung </w:t>
            </w:r>
            <w:r>
              <w:fldChar w:fldCharType="begin"/>
            </w:r>
            <w:r>
              <w:instrText xml:space="preserve"> SEQ Abbildung \* ARABIC </w:instrText>
            </w:r>
            <w:r>
              <w:fldChar w:fldCharType="separate"/>
            </w:r>
            <w:r w:rsidR="00D41CAF">
              <w:rPr>
                <w:noProof/>
              </w:rPr>
              <w:t>45</w:t>
            </w:r>
            <w:r>
              <w:fldChar w:fldCharType="end"/>
            </w:r>
            <w:r>
              <w:t xml:space="preserve"> Weiße Ausblühungen an mit C3 nassgeklebten Probekörpern</w:t>
            </w:r>
          </w:p>
          <w:p w14:paraId="1641D4FF" w14:textId="77777777" w:rsidR="008727D1" w:rsidRPr="00E81B1B" w:rsidRDefault="008727D1" w:rsidP="00A0040C">
            <w:pPr>
              <w:pStyle w:val="Beschriftung"/>
            </w:pPr>
          </w:p>
        </w:tc>
        <w:tc>
          <w:tcPr>
            <w:tcW w:w="5022" w:type="dxa"/>
          </w:tcPr>
          <w:p w14:paraId="769507A9" w14:textId="34FE086B" w:rsidR="008727D1" w:rsidRPr="00E81B1B" w:rsidRDefault="00D41CAF" w:rsidP="00D41CAF">
            <w:pPr>
              <w:pStyle w:val="Beschriftung"/>
            </w:pPr>
            <w:bookmarkStart w:id="522" w:name="_Ref99905085"/>
            <w:r>
              <w:t xml:space="preserve">Abbildung </w:t>
            </w:r>
            <w:r>
              <w:fldChar w:fldCharType="begin"/>
            </w:r>
            <w:r>
              <w:instrText xml:space="preserve"> SEQ Abbildung \* ARABIC </w:instrText>
            </w:r>
            <w:r>
              <w:fldChar w:fldCharType="separate"/>
            </w:r>
            <w:r>
              <w:rPr>
                <w:noProof/>
              </w:rPr>
              <w:t>46</w:t>
            </w:r>
            <w:r>
              <w:fldChar w:fldCharType="end"/>
            </w:r>
            <w:bookmarkEnd w:id="522"/>
            <w:r>
              <w:t xml:space="preserve"> Oberflächennahes Fügeteileversagen im Beton mit Anteilen von Adhäsionsversagen (am Beispiel einer Probe aus Serie SBB-TK-C3-FP)</w:t>
            </w:r>
          </w:p>
        </w:tc>
      </w:tr>
    </w:tbl>
    <w:p w14:paraId="3DDCA450" w14:textId="472BCF25" w:rsidR="00FC5682" w:rsidRDefault="0074063E" w:rsidP="00C60957">
      <w:pPr>
        <w:spacing w:after="240"/>
      </w:pPr>
      <w:r>
        <w:t>Etwa jeweils die Hälfte der mit C3 trocken- oder nassgeklebten Probekörper (</w:t>
      </w:r>
      <w:r w:rsidRPr="00E81B1B">
        <w:t>SBB-TK-</w:t>
      </w:r>
      <w:r>
        <w:t>C</w:t>
      </w:r>
      <w:r w:rsidRPr="00E81B1B">
        <w:t>3-FU Proben 1-6</w:t>
      </w:r>
      <w:r>
        <w:t xml:space="preserve"> und SBB-NK-C3 Proben 1-6), die</w:t>
      </w:r>
      <w:r w:rsidR="001F4D46" w:rsidRPr="00E81B1B">
        <w:t xml:space="preserve"> </w:t>
      </w:r>
      <w:r w:rsidR="001F4D46">
        <w:t xml:space="preserve">bei Brüninghoff </w:t>
      </w:r>
      <w:r>
        <w:t xml:space="preserve">gefertigt und </w:t>
      </w:r>
      <w:r w:rsidR="001F4D46">
        <w:t>an der TU Berlin zwischengelagert</w:t>
      </w:r>
      <w:r>
        <w:t xml:space="preserve"> worden waren wiesen deutliche Schäden an der Verbundfuge in Form von Rissen auf. </w:t>
      </w:r>
      <w:r w:rsidR="00C56291">
        <w:t xml:space="preserve">Bei den trockengeklebten Probekörpern lag ein glatter Riss zwischen Beton und Fuge vor, während bei den nassgeklebten durch die Verzahnung von Beton und Klebschicht </w:t>
      </w:r>
      <w:r w:rsidR="00AD726F">
        <w:t xml:space="preserve">kein glatter Riss zu sehen war. </w:t>
      </w:r>
      <w:r>
        <w:t xml:space="preserve">Die </w:t>
      </w:r>
      <w:r w:rsidR="00AD726F">
        <w:t xml:space="preserve">jeweils </w:t>
      </w:r>
      <w:r>
        <w:t xml:space="preserve">andere Hälfte </w:t>
      </w:r>
      <w:r w:rsidR="00AD726F">
        <w:t xml:space="preserve">der </w:t>
      </w:r>
      <w:r w:rsidR="00AD726F">
        <w:lastRenderedPageBreak/>
        <w:t xml:space="preserve">Probekörper </w:t>
      </w:r>
      <w:r>
        <w:t xml:space="preserve">war entweder weniger deutlich oder </w:t>
      </w:r>
      <w:r w:rsidR="00AD726F">
        <w:t xml:space="preserve">gar </w:t>
      </w:r>
      <w:r>
        <w:t>nicht geschädigt. Zwei zusätzliche Probekörper für Vorversuche (SBB-TK-C3-FU Proben 10 und 11) waren ebenfalls nicht geschädigt. Die</w:t>
      </w:r>
      <w:r w:rsidR="001F4D46">
        <w:t xml:space="preserve"> </w:t>
      </w:r>
      <w:r w:rsidR="001F4D46" w:rsidRPr="00E81B1B">
        <w:t xml:space="preserve">Probekörper </w:t>
      </w:r>
      <w:r>
        <w:t>mit deutlichen Schäden versagten</w:t>
      </w:r>
      <w:r w:rsidR="001F4D46" w:rsidRPr="00E81B1B">
        <w:t xml:space="preserve"> </w:t>
      </w:r>
      <w:r>
        <w:t xml:space="preserve">nahezu alle bei unterhalb von </w:t>
      </w:r>
      <w:r w:rsidR="001F4D46">
        <w:t xml:space="preserve">50% der geschätzten Bruchlast durch </w:t>
      </w:r>
      <w:r w:rsidR="001F4D46" w:rsidRPr="00E81B1B">
        <w:t>ein adhäsives Versagen</w:t>
      </w:r>
      <w:r w:rsidR="001F4D46">
        <w:t xml:space="preserve"> an der Grenzfläche von Klebstoff und Beton</w:t>
      </w:r>
      <w:r>
        <w:t xml:space="preserve"> </w:t>
      </w:r>
      <w:r w:rsidR="001F4D46" w:rsidRPr="00E81B1B">
        <w:t xml:space="preserve">(siehe </w:t>
      </w:r>
      <w:r w:rsidR="001F4D46" w:rsidRPr="00E81B1B">
        <w:fldChar w:fldCharType="begin"/>
      </w:r>
      <w:r w:rsidR="001F4D46" w:rsidRPr="00E81B1B">
        <w:instrText xml:space="preserve"> REF _Ref82343228 \h </w:instrText>
      </w:r>
      <w:r w:rsidR="001F4D46" w:rsidRPr="00E81B1B">
        <w:fldChar w:fldCharType="separate"/>
      </w:r>
      <w:r w:rsidR="001F4D46" w:rsidRPr="00E81B1B">
        <w:t xml:space="preserve">Abbildung </w:t>
      </w:r>
      <w:r w:rsidR="001F4D46">
        <w:rPr>
          <w:noProof/>
        </w:rPr>
        <w:t>40</w:t>
      </w:r>
      <w:r w:rsidR="001F4D46" w:rsidRPr="00E81B1B">
        <w:fldChar w:fldCharType="end"/>
      </w:r>
      <w:r w:rsidR="001F4D46" w:rsidRPr="00E81B1B">
        <w:t>)</w:t>
      </w:r>
      <w:r w:rsidR="00D96E52">
        <w:t>. Lediglich eine der nassgeklebten, vorgeschädigten Probe versagte im Holz</w:t>
      </w:r>
      <w:r w:rsidR="001F4D46" w:rsidRPr="00E81B1B">
        <w:t xml:space="preserve">. </w:t>
      </w:r>
      <w:r>
        <w:t>Dabei feilen fielen die Lasten der trockengeklebten Varianten niedriger aus als die der nassgeklebten Varianten. Bei den trockengeklebten lagen die Bruchlasten zwischen ca. 72 und 122 kN und bei den nassgeklebten zwischen ca. 127 und 163 kN. Die Probekörper dieser Serien, die nicht sichtbar geschädigt waren versagten bei wesentlich höheren Bruchlasten. Bei den nassgeklebten Probekörper</w:t>
      </w:r>
      <w:r w:rsidR="00337194">
        <w:t>n</w:t>
      </w:r>
      <w:r>
        <w:t xml:space="preserve"> lag die mittlere Bruchlast bei</w:t>
      </w:r>
      <w:r w:rsidR="00337194">
        <w:t xml:space="preserve"> </w:t>
      </w:r>
      <w:r>
        <w:t>2</w:t>
      </w:r>
      <w:r w:rsidR="00751FFE">
        <w:t xml:space="preserve">07 </w:t>
      </w:r>
      <w:r>
        <w:t xml:space="preserve">kN und bei den trockengeklebten bei </w:t>
      </w:r>
      <w:r w:rsidR="00FC5682">
        <w:t>182</w:t>
      </w:r>
      <w:r>
        <w:t xml:space="preserve"> kN. D</w:t>
      </w:r>
      <w:r w:rsidR="00D96E52">
        <w:t xml:space="preserve">as Versagen fand </w:t>
      </w:r>
      <w:r w:rsidR="00C56291">
        <w:t xml:space="preserve">bei den nassgeklebten </w:t>
      </w:r>
      <w:r w:rsidR="00D96E52">
        <w:t>mehrheitlich im Holz stat</w:t>
      </w:r>
      <w:r w:rsidR="00C56291">
        <w:t>t</w:t>
      </w:r>
      <w:r w:rsidR="00D96E52">
        <w:t xml:space="preserve">. </w:t>
      </w:r>
      <w:r w:rsidR="00C56291">
        <w:t>Bei den trockengeklebten wurde weiterhin mehrheitlich ein adhäsives Versagen in der Grenzschicht zwischen Beton und Klebstoff beobachtet. Von der weiteren Betrachtung sind die Probekörper ausgeschlossen, die sowohl sichtbar geschädigt waren als auch adhäsiv versagten. Die Ursache für die beobachteten Schäden konnte nicht abschließend geklärt werden. Überlegungen zu möglichen Gründen finden sich im Anschluss an dieses Kapitel. Da die Ursache für die Schäden nicht geklärt werden konnte und auch bei den zumindest nicht sichtbar geschädigten, trockengeklebten Probekörpern weiterhin adhäsives Versagen beobachtet wurde, wurden weitere Probekörper</w:t>
      </w:r>
      <w:r w:rsidR="00FC5682">
        <w:t xml:space="preserve"> dieser Serie hergestellt (SBB-TK-C3-FU Proben 7-9). Zusätzlich wurden drei weitere Probekörper hergestellt, bei denen die Betonoberfläche zusätzlich geprimert wurde (SBB-TK-C3-FP). Diese versagten mehrheitlich durch ein Versagen des Holzes. In den meisten Fällen</w:t>
      </w:r>
      <w:r w:rsidR="001F4D46">
        <w:t xml:space="preserve"> trat dieses jedoch in Kombination mit Rissen </w:t>
      </w:r>
      <w:r w:rsidR="00FC5682">
        <w:t>an</w:t>
      </w:r>
      <w:r w:rsidR="001F4D46">
        <w:t xml:space="preserve"> der Fuge auf, wobei unklar ist, ob es sich um ein Betonversagen oder ein Adhäsionsversagen oder eine Mischung von beidem handelt </w:t>
      </w:r>
      <w:r w:rsidR="001F4D46" w:rsidRPr="00E81B1B">
        <w:t xml:space="preserve">(siehe </w:t>
      </w:r>
      <w:r w:rsidR="001F4D46" w:rsidRPr="00E81B1B">
        <w:fldChar w:fldCharType="begin"/>
      </w:r>
      <w:r w:rsidR="001F4D46" w:rsidRPr="00E81B1B">
        <w:instrText xml:space="preserve"> REF _Ref82343897 \h </w:instrText>
      </w:r>
      <w:r w:rsidR="001F4D46" w:rsidRPr="00E81B1B">
        <w:fldChar w:fldCharType="separate"/>
      </w:r>
      <w:r w:rsidR="001F4D46" w:rsidRPr="00E81B1B">
        <w:t xml:space="preserve">Abbildung </w:t>
      </w:r>
      <w:r w:rsidR="001F4D46">
        <w:rPr>
          <w:noProof/>
        </w:rPr>
        <w:t>42</w:t>
      </w:r>
      <w:r w:rsidR="001F4D46" w:rsidRPr="00E81B1B">
        <w:fldChar w:fldCharType="end"/>
      </w:r>
      <w:r w:rsidR="001F4D46" w:rsidRPr="00E81B1B">
        <w:t xml:space="preserve">). </w:t>
      </w:r>
      <w:r w:rsidR="00FC5682">
        <w:t xml:space="preserve">Einige Probekörper zeigten klare Zeichen von adhäsivem Versagen. Für die gültigen Versuche der Serie SBB-TK-C3-FU ergibt sich eine mittlere Bruchlast von 193 kN. Für die geprimerten Versuche ergibt sich eine mittlere Bruchlast von 207 kN. </w:t>
      </w:r>
    </w:p>
    <w:p w14:paraId="20A73152" w14:textId="134D507D" w:rsidR="00F673B8" w:rsidRDefault="00FC5682" w:rsidP="00C60957">
      <w:pPr>
        <w:spacing w:after="240"/>
      </w:pPr>
      <w:r>
        <w:t>Aufgrund der weiterhin auftretenden Anzeichen von adhäsivem Versagen wurde eine</w:t>
      </w:r>
      <w:r w:rsidR="00F673B8">
        <w:t xml:space="preserve"> weitere</w:t>
      </w:r>
      <w:r>
        <w:t xml:space="preserve"> Serie mit geschliffener Betonoberfläche</w:t>
      </w:r>
      <w:r w:rsidR="00F673B8">
        <w:t xml:space="preserve"> hergestellt. Zusätzlich wurde der Klebstoff E3 für die Nass- und die Trockenklebung dem Versuchsprogramm zugefügt, der eine bessere Verarbeitung versprach und eine längere Topfzeit besaß. Ebenso zeigten kleinere Vorversuche, dass bei der Nassklebung mit dem Klebstoff E3 keine Ausblühungen zwischen Klebstoff und Beton auftragen. Diese wurden bei Verwendung des Klebstoffs C3 bei den hier geschilderten Versuchen weiterhin beobachtet (siehe…), sodass diese Variante ausgeschlossen wurde.</w:t>
      </w:r>
    </w:p>
    <w:p w14:paraId="50B6E9FD" w14:textId="11A19E15" w:rsidR="001F4D46" w:rsidRDefault="001F4D46" w:rsidP="00C60957">
      <w:pPr>
        <w:spacing w:after="240"/>
      </w:pPr>
      <w:r>
        <w:t>Die Probekörper mit geschliffener Betonoberfläche versagten stets durch einen Bruch im Holz parallel zur Fuge, unabhängig davon, ob Klebstoff E3 oder C3 verwendet wurde.</w:t>
      </w:r>
      <w:r w:rsidR="00F673B8">
        <w:t xml:space="preserve"> Die mittleren Bruchlasten lagen für C3 bei 217kN und für E3 bei 151 kN.</w:t>
      </w:r>
      <w:r>
        <w:t xml:space="preserve"> Die mit Klebstoff E3 nassgeklebten Probekörper versagten ebenfalls in allen Fällen im Holz.</w:t>
      </w:r>
      <w:r w:rsidR="00F673B8">
        <w:t xml:space="preserve"> Die mittlere B</w:t>
      </w:r>
      <w:r w:rsidR="00D92C3C">
        <w:t>r</w:t>
      </w:r>
      <w:r w:rsidR="00F673B8">
        <w:t xml:space="preserve">uchlast beträgt hier 213 kN. </w:t>
      </w:r>
    </w:p>
    <w:p w14:paraId="6699DED1" w14:textId="77777777" w:rsidR="00D106B0"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w:t>
      </w:r>
      <w:r w:rsidR="00F673B8">
        <w:t xml:space="preserve">Besonders auffällig sind die geringen Bruchlasten der Serie mit geschliffener Betonoberfläche und Klebstoff E3 (SBB-TK-E3-FG). Da jedoch stets Holzversagen auftrat, sind die geringen Festigkeiten nicht auf die Festigkeit der Verbundfuge zurückzuführen. Das Holz </w:t>
      </w:r>
      <w:r w:rsidR="00D92C3C">
        <w:t xml:space="preserve">dieser Probekörper </w:t>
      </w:r>
      <w:r w:rsidR="00F673B8">
        <w:t>entstammte der gleichen Charge wie das der Serie SBB-TK-C3-FG. Auch hier wurde stets Holzversagen beobachtet, allerdings bei wesentlich höheren Lasten</w:t>
      </w:r>
      <w:r w:rsidR="00D106B0">
        <w:t xml:space="preserve">……… Aufgrund der vorliegenden Ergebnisse kann keine Aussage getroffen werden, welcher Klebstoff günstiger für die Verklebung ist. </w:t>
      </w:r>
    </w:p>
    <w:p w14:paraId="4B44F71C" w14:textId="240172B2" w:rsidR="007E15C0" w:rsidRPr="00E81B1B" w:rsidRDefault="00D92C3C" w:rsidP="00C60957">
      <w:pPr>
        <w:spacing w:after="240"/>
      </w:pPr>
      <w:r>
        <w:t xml:space="preserve"> </w:t>
      </w:r>
    </w:p>
    <w:p w14:paraId="05ADBD05" w14:textId="6EBE06BA" w:rsidR="000F1616" w:rsidRDefault="000F1616" w:rsidP="0067646D">
      <w:pPr>
        <w:pStyle w:val="Beschriftung"/>
      </w:pPr>
      <w:bookmarkStart w:id="523" w:name="_Ref82378176"/>
      <w:bookmarkStart w:id="524" w:name="_Ref82378169"/>
      <w:r>
        <w:rPr>
          <w:noProof/>
        </w:rPr>
        <w:lastRenderedPageBreak/>
        <w:drawing>
          <wp:inline distT="0" distB="0" distL="0" distR="0" wp14:anchorId="0B150AB4" wp14:editId="466739C0">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37DF4FBC" w:rsidR="0039347C" w:rsidRPr="00E81B1B" w:rsidRDefault="0067646D" w:rsidP="00200220">
      <w:pPr>
        <w:pStyle w:val="Beschriftung"/>
      </w:pPr>
      <w:bookmarkStart w:id="525" w:name="_Ref93344842"/>
      <w:bookmarkStart w:id="526" w:name="_Ref93344834"/>
      <w:bookmarkStart w:id="527" w:name="_Toc96874680"/>
      <w:r w:rsidRPr="00E81B1B">
        <w:t xml:space="preserve">Abbildung </w:t>
      </w:r>
      <w:r>
        <w:fldChar w:fldCharType="begin"/>
      </w:r>
      <w:r>
        <w:instrText>SEQ Abbildung \* ARABIC</w:instrText>
      </w:r>
      <w:r>
        <w:fldChar w:fldCharType="separate"/>
      </w:r>
      <w:r w:rsidR="00D41CAF">
        <w:rPr>
          <w:noProof/>
        </w:rPr>
        <w:t>47</w:t>
      </w:r>
      <w:r>
        <w:fldChar w:fldCharType="end"/>
      </w:r>
      <w:bookmarkEnd w:id="523"/>
      <w:bookmarkEnd w:id="525"/>
      <w:r w:rsidRPr="00E81B1B">
        <w:t xml:space="preserve"> </w:t>
      </w:r>
      <w:bookmarkEnd w:id="524"/>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526"/>
      <w:r w:rsidR="008727D1">
        <w:t xml:space="preserve"> (FG=geschliffen, FU=Filmschalung unbehandelt</w:t>
      </w:r>
      <w:r w:rsidR="00385AC2">
        <w:t xml:space="preserve">, </w:t>
      </w:r>
      <w:r w:rsidR="008727D1">
        <w:t xml:space="preserve">FP=wie FU, mit Primer) </w:t>
      </w:r>
      <w:r w:rsidR="00385AC2">
        <w:t>unter Einbeziehung der Versagensmodi</w:t>
      </w:r>
      <w:bookmarkEnd w:id="527"/>
    </w:p>
    <w:p w14:paraId="2911620F" w14:textId="69414640"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528"/>
      <w:r w:rsidRPr="00E81B1B">
        <w:t>definierte</w:t>
      </w:r>
      <w:commentRangeEnd w:id="528"/>
      <w:r w:rsidR="00D7032C">
        <w:rPr>
          <w:rStyle w:val="Kommentarzeichen"/>
        </w:rPr>
        <w:commentReference w:id="528"/>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529"/>
      <w:r w:rsidRPr="00E81B1B">
        <w:t>Reaktion</w:t>
      </w:r>
      <w:bookmarkStart w:id="530" w:name="_Toc92091638"/>
      <w:bookmarkStart w:id="531" w:name="_Toc92091750"/>
      <w:bookmarkStart w:id="532" w:name="_Toc92092192"/>
      <w:bookmarkStart w:id="533" w:name="_Toc92092304"/>
      <w:bookmarkStart w:id="534" w:name="_Toc92102663"/>
      <w:commentRangeEnd w:id="529"/>
      <w:r w:rsidR="003F5364">
        <w:rPr>
          <w:rStyle w:val="Kommentarzeichen"/>
        </w:rPr>
        <w:commentReference w:id="529"/>
      </w:r>
      <w:bookmarkEnd w:id="530"/>
      <w:bookmarkEnd w:id="531"/>
      <w:bookmarkEnd w:id="532"/>
      <w:bookmarkEnd w:id="533"/>
      <w:bookmarkEnd w:id="534"/>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535" w:name="_Toc92091639"/>
      <w:bookmarkStart w:id="536" w:name="_Toc92091751"/>
      <w:bookmarkStart w:id="537" w:name="_Toc92092193"/>
      <w:bookmarkStart w:id="538" w:name="_Toc92092305"/>
      <w:bookmarkStart w:id="539" w:name="_Toc92102664"/>
      <w:bookmarkEnd w:id="535"/>
      <w:bookmarkEnd w:id="536"/>
      <w:bookmarkEnd w:id="537"/>
      <w:bookmarkEnd w:id="538"/>
      <w:bookmarkEnd w:id="539"/>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540"/>
      <w:r w:rsidRPr="00E81B1B">
        <w:t>hervorgerufen</w:t>
      </w:r>
      <w:bookmarkStart w:id="541" w:name="_Toc92091640"/>
      <w:bookmarkStart w:id="542" w:name="_Toc92091752"/>
      <w:bookmarkStart w:id="543" w:name="_Toc92092194"/>
      <w:bookmarkStart w:id="544" w:name="_Toc92092306"/>
      <w:bookmarkStart w:id="545" w:name="_Toc92102665"/>
      <w:commentRangeEnd w:id="540"/>
      <w:r w:rsidR="00C07627">
        <w:rPr>
          <w:rStyle w:val="Kommentarzeichen"/>
        </w:rPr>
        <w:commentReference w:id="540"/>
      </w:r>
      <w:bookmarkEnd w:id="541"/>
      <w:bookmarkEnd w:id="542"/>
      <w:bookmarkEnd w:id="543"/>
      <w:bookmarkEnd w:id="544"/>
      <w:bookmarkEnd w:id="545"/>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w:t>
      </w:r>
      <w:r w:rsidRPr="00E81B1B">
        <w:lastRenderedPageBreak/>
        <w:t xml:space="preserve">langfristige Prozesse sind, liegt diese Überlegung nahe. Hinzu kommt ein sehr </w:t>
      </w:r>
      <w:commentRangeStart w:id="546"/>
      <w:r w:rsidRPr="00E81B1B">
        <w:t xml:space="preserve">trockenes Klima </w:t>
      </w:r>
      <w:commentRangeEnd w:id="546"/>
      <w:r w:rsidR="00021E7A">
        <w:rPr>
          <w:rStyle w:val="Kommentarzeichen"/>
        </w:rPr>
        <w:commentReference w:id="546"/>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547" w:name="_Toc92091641"/>
      <w:bookmarkStart w:id="548" w:name="_Toc92091753"/>
      <w:bookmarkStart w:id="549" w:name="_Toc92092195"/>
      <w:bookmarkStart w:id="550" w:name="_Toc92092307"/>
      <w:bookmarkStart w:id="551" w:name="_Toc92102666"/>
      <w:bookmarkEnd w:id="547"/>
      <w:bookmarkEnd w:id="548"/>
      <w:bookmarkEnd w:id="549"/>
      <w:bookmarkEnd w:id="550"/>
      <w:bookmarkEnd w:id="551"/>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552" w:name="_Toc92091754"/>
      <w:bookmarkStart w:id="553" w:name="_Toc92092196"/>
      <w:bookmarkStart w:id="554" w:name="_Toc92092308"/>
      <w:bookmarkStart w:id="555" w:name="_Ref93831596"/>
      <w:bookmarkStart w:id="556" w:name="_Toc96874592"/>
      <w:r>
        <w:t>Biegeversuche</w:t>
      </w:r>
      <w:bookmarkEnd w:id="552"/>
      <w:bookmarkEnd w:id="553"/>
      <w:bookmarkEnd w:id="554"/>
      <w:bookmarkEnd w:id="555"/>
      <w:bookmarkEnd w:id="556"/>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Vor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557"/>
      <w:r w:rsidRPr="00AE0C65">
        <w:t>negativen Ergebnisse m</w:t>
      </w:r>
      <w:commentRangeEnd w:id="557"/>
      <w:r w:rsidR="00E9518D">
        <w:rPr>
          <w:rStyle w:val="Kommentarzeichen"/>
        </w:rPr>
        <w:commentReference w:id="557"/>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9"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55B1CFE" w:rsidR="480AC438" w:rsidRPr="00E81B1B" w:rsidRDefault="00657DD5" w:rsidP="00687760">
      <w:pPr>
        <w:pStyle w:val="Beschriftung"/>
        <w:spacing w:after="240"/>
        <w:rPr>
          <w:rFonts w:eastAsia="Calibri"/>
          <w:szCs w:val="20"/>
        </w:rPr>
      </w:pPr>
      <w:bookmarkStart w:id="558" w:name="_Ref82344906"/>
      <w:bookmarkStart w:id="559" w:name="_Toc96874683"/>
      <w:r w:rsidRPr="00E81B1B">
        <w:t xml:space="preserve">Abbildung </w:t>
      </w:r>
      <w:r>
        <w:fldChar w:fldCharType="begin"/>
      </w:r>
      <w:r>
        <w:instrText>SEQ Abbildung \* ARABIC</w:instrText>
      </w:r>
      <w:r>
        <w:fldChar w:fldCharType="separate"/>
      </w:r>
      <w:r w:rsidR="00D41CAF">
        <w:rPr>
          <w:noProof/>
        </w:rPr>
        <w:t>48</w:t>
      </w:r>
      <w:r>
        <w:fldChar w:fldCharType="end"/>
      </w:r>
      <w:bookmarkEnd w:id="558"/>
      <w:r w:rsidRPr="00E81B1B">
        <w:t xml:space="preserve"> Aufbau der </w:t>
      </w:r>
      <w:r w:rsidR="00A61546" w:rsidRPr="00E81B1B">
        <w:t>4-Punkt-</w:t>
      </w:r>
      <w:r w:rsidRPr="00E81B1B">
        <w:t>Biegeversuche</w:t>
      </w:r>
      <w:bookmarkEnd w:id="559"/>
    </w:p>
    <w:p w14:paraId="773077B4" w14:textId="7179A759" w:rsidR="00897A43" w:rsidRPr="00E81B1B" w:rsidRDefault="00897A43" w:rsidP="00897A43">
      <w:pPr>
        <w:pStyle w:val="Beschriftung"/>
      </w:pPr>
      <w:bookmarkStart w:id="560" w:name="_Ref83846708"/>
      <w:bookmarkStart w:id="561" w:name="_Toc96874724"/>
      <w:r w:rsidRPr="00E81B1B">
        <w:t xml:space="preserve">Tabelle </w:t>
      </w:r>
      <w:r w:rsidRPr="00E81B1B">
        <w:fldChar w:fldCharType="begin"/>
      </w:r>
      <w:r w:rsidRPr="00E81B1B">
        <w:instrText>SEQ Tabelle \* ARABIC</w:instrText>
      </w:r>
      <w:r w:rsidRPr="00E81B1B">
        <w:fldChar w:fldCharType="separate"/>
      </w:r>
      <w:r w:rsidR="004E72ED">
        <w:rPr>
          <w:noProof/>
        </w:rPr>
        <w:t>15</w:t>
      </w:r>
      <w:r w:rsidRPr="00E81B1B">
        <w:fldChar w:fldCharType="end"/>
      </w:r>
      <w:bookmarkEnd w:id="560"/>
      <w:r w:rsidRPr="00E81B1B">
        <w:t xml:space="preserve"> Prüfprogramm der Biegeversuche</w:t>
      </w:r>
      <w:bookmarkEnd w:id="561"/>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562" w:name="_Toc92091755"/>
      <w:bookmarkStart w:id="563" w:name="_Toc92092197"/>
      <w:bookmarkStart w:id="564" w:name="_Toc92092309"/>
      <w:bookmarkStart w:id="565" w:name="_Toc96874593"/>
      <w:r w:rsidRPr="64B3F377">
        <w:rPr>
          <w:noProof w:val="0"/>
          <w:lang w:val="de-DE"/>
        </w:rPr>
        <w:t>Herstellung der Probekörper</w:t>
      </w:r>
      <w:bookmarkEnd w:id="562"/>
      <w:bookmarkEnd w:id="563"/>
      <w:bookmarkEnd w:id="564"/>
      <w:bookmarkEnd w:id="565"/>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0"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1"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2D5410A" w:rsidR="00604B0E" w:rsidRPr="00E81B1B" w:rsidRDefault="00BF06DF" w:rsidP="00BF06DF">
            <w:pPr>
              <w:pStyle w:val="Beschriftung"/>
            </w:pPr>
            <w:bookmarkStart w:id="566" w:name="_Ref82346193"/>
            <w:bookmarkStart w:id="567" w:name="_Toc96874684"/>
            <w:r w:rsidRPr="00E81B1B">
              <w:t xml:space="preserve">Abbildung </w:t>
            </w:r>
            <w:r>
              <w:fldChar w:fldCharType="begin"/>
            </w:r>
            <w:r>
              <w:instrText>SEQ Abbildung \* ARABIC</w:instrText>
            </w:r>
            <w:r>
              <w:fldChar w:fldCharType="separate"/>
            </w:r>
            <w:r w:rsidR="00D41CAF">
              <w:rPr>
                <w:noProof/>
              </w:rPr>
              <w:t>49</w:t>
            </w:r>
            <w:r>
              <w:fldChar w:fldCharType="end"/>
            </w:r>
            <w:bookmarkEnd w:id="566"/>
            <w:r w:rsidRPr="00E81B1B">
              <w:t xml:space="preserve"> Risse im Beton an den Probekörpern der Serie B-TK-C3-FG</w:t>
            </w:r>
            <w:bookmarkEnd w:id="567"/>
          </w:p>
        </w:tc>
        <w:tc>
          <w:tcPr>
            <w:tcW w:w="4530" w:type="dxa"/>
          </w:tcPr>
          <w:p w14:paraId="50A30821" w14:textId="0941DAA2" w:rsidR="00604B0E" w:rsidRPr="00E81B1B" w:rsidRDefault="00BF06DF" w:rsidP="00604B0E">
            <w:pPr>
              <w:pStyle w:val="Beschriftung"/>
            </w:pPr>
            <w:bookmarkStart w:id="568" w:name="_Ref82345992"/>
            <w:bookmarkStart w:id="569" w:name="_Toc96874685"/>
            <w:r w:rsidRPr="00E81B1B">
              <w:t xml:space="preserve">Abbildung </w:t>
            </w:r>
            <w:r>
              <w:fldChar w:fldCharType="begin"/>
            </w:r>
            <w:r>
              <w:instrText>SEQ Abbildung \* ARABIC</w:instrText>
            </w:r>
            <w:r>
              <w:fldChar w:fldCharType="separate"/>
            </w:r>
            <w:r w:rsidR="00D41CAF">
              <w:rPr>
                <w:noProof/>
              </w:rPr>
              <w:t>50</w:t>
            </w:r>
            <w:r>
              <w:fldChar w:fldCharType="end"/>
            </w:r>
            <w:bookmarkEnd w:id="568"/>
            <w:r w:rsidRPr="00E81B1B">
              <w:t xml:space="preserve"> Verschieben des Klebstoffs durch den Beton bei den Prüfkörpern der Serie B-NK-E3</w:t>
            </w:r>
            <w:bookmarkEnd w:id="569"/>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E62D819" w:rsidR="00C91E5D" w:rsidRPr="00E81B1B" w:rsidRDefault="00BF06DF" w:rsidP="00C91E5D">
            <w:pPr>
              <w:pStyle w:val="Beschriftung"/>
            </w:pPr>
            <w:bookmarkStart w:id="570" w:name="_Ref82346029"/>
            <w:bookmarkStart w:id="571" w:name="_Toc96874686"/>
            <w:r w:rsidRPr="00E81B1B">
              <w:t xml:space="preserve">Abbildung </w:t>
            </w:r>
            <w:r>
              <w:fldChar w:fldCharType="begin"/>
            </w:r>
            <w:r>
              <w:instrText>SEQ Abbildung \* ARABIC</w:instrText>
            </w:r>
            <w:r>
              <w:fldChar w:fldCharType="separate"/>
            </w:r>
            <w:r w:rsidR="00D41CAF">
              <w:rPr>
                <w:noProof/>
              </w:rPr>
              <w:t>51</w:t>
            </w:r>
            <w:r>
              <w:fldChar w:fldCharType="end"/>
            </w:r>
            <w:bookmarkEnd w:id="570"/>
            <w:r w:rsidRPr="00E81B1B">
              <w:t xml:space="preserve"> Auftrag des Klebstoffs E3 für die Trockenklebung (Serie B-TK-E3-FG)</w:t>
            </w:r>
            <w:bookmarkEnd w:id="571"/>
          </w:p>
        </w:tc>
        <w:tc>
          <w:tcPr>
            <w:tcW w:w="4515" w:type="dxa"/>
          </w:tcPr>
          <w:p w14:paraId="67CBA91F" w14:textId="0BD86600" w:rsidR="00C91E5D" w:rsidRPr="00E81B1B" w:rsidRDefault="00BF06DF" w:rsidP="00BF06DF">
            <w:pPr>
              <w:pStyle w:val="Beschriftung"/>
            </w:pPr>
            <w:bookmarkStart w:id="572" w:name="_Ref82345963"/>
            <w:bookmarkStart w:id="573" w:name="_Toc96874687"/>
            <w:r w:rsidRPr="00E81B1B">
              <w:t xml:space="preserve">Abbildung </w:t>
            </w:r>
            <w:r>
              <w:fldChar w:fldCharType="begin"/>
            </w:r>
            <w:r>
              <w:instrText>SEQ Abbildung \* ARABIC</w:instrText>
            </w:r>
            <w:r>
              <w:fldChar w:fldCharType="separate"/>
            </w:r>
            <w:r w:rsidR="00D41CAF">
              <w:rPr>
                <w:noProof/>
              </w:rPr>
              <w:t>52</w:t>
            </w:r>
            <w:r>
              <w:fldChar w:fldCharType="end"/>
            </w:r>
            <w:bookmarkEnd w:id="572"/>
            <w:r w:rsidRPr="00E81B1B">
              <w:t xml:space="preserve"> Vertiefungen in den Balken für den flächigen Auftrag des Klebstoffs für die Nassklebung (B-NK-E3)</w:t>
            </w:r>
            <w:bookmarkEnd w:id="573"/>
          </w:p>
        </w:tc>
      </w:tr>
    </w:tbl>
    <w:p w14:paraId="1A259EDC" w14:textId="600DC80E" w:rsidR="008E3F0D" w:rsidRPr="00E81B1B" w:rsidRDefault="19023B21" w:rsidP="00F4193D">
      <w:pPr>
        <w:pStyle w:val="berschrift3"/>
        <w:numPr>
          <w:ilvl w:val="2"/>
          <w:numId w:val="43"/>
        </w:numPr>
        <w:rPr>
          <w:noProof w:val="0"/>
          <w:lang w:val="de-DE"/>
        </w:rPr>
      </w:pPr>
      <w:bookmarkStart w:id="574" w:name="_Toc92091756"/>
      <w:bookmarkStart w:id="575" w:name="_Toc92092198"/>
      <w:bookmarkStart w:id="576" w:name="_Toc92092310"/>
      <w:bookmarkStart w:id="577" w:name="_Toc96874594"/>
      <w:r w:rsidRPr="64B3F377">
        <w:rPr>
          <w:noProof w:val="0"/>
          <w:lang w:val="de-DE"/>
        </w:rPr>
        <w:t>Versuchsdurchführung und Messtechnik</w:t>
      </w:r>
      <w:bookmarkEnd w:id="574"/>
      <w:bookmarkEnd w:id="575"/>
      <w:bookmarkEnd w:id="576"/>
      <w:bookmarkEnd w:id="577"/>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4AC0F85E" w:rsidR="00B80CAF" w:rsidRPr="00E81B1B" w:rsidRDefault="00340D8A" w:rsidP="00091A9B">
      <w:pPr>
        <w:pStyle w:val="Beschriftung"/>
        <w:spacing w:after="240"/>
        <w:jc w:val="center"/>
        <w:rPr>
          <w:rFonts w:eastAsia="Calibri"/>
          <w:szCs w:val="20"/>
        </w:rPr>
      </w:pPr>
      <w:bookmarkStart w:id="578" w:name="_Ref82353620"/>
      <w:bookmarkStart w:id="579"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D41CAF">
        <w:rPr>
          <w:noProof/>
        </w:rPr>
        <w:t>53</w:t>
      </w:r>
      <w:r w:rsidR="00B80CAF">
        <w:fldChar w:fldCharType="end"/>
      </w:r>
      <w:bookmarkEnd w:id="578"/>
      <w:r w:rsidR="00B80CAF" w:rsidRPr="00E81B1B">
        <w:t xml:space="preserve"> Übersicht über die Positionen der Messpunkte an den Biegeversuchsprobekörpern</w:t>
      </w:r>
      <w:bookmarkEnd w:id="579"/>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580" w:name="_Ref82353466"/>
    </w:p>
    <w:p w14:paraId="61C25AA2" w14:textId="3D6AD3A2" w:rsidR="6E7E6C3D" w:rsidRPr="00E81B1B" w:rsidRDefault="009E17AE" w:rsidP="00091A9B">
      <w:pPr>
        <w:pStyle w:val="Beschriftung"/>
        <w:jc w:val="center"/>
      </w:pPr>
      <w:bookmarkStart w:id="581" w:name="_Toc96874689"/>
      <w:r w:rsidRPr="00E81B1B">
        <w:t xml:space="preserve">Abbildung </w:t>
      </w:r>
      <w:r>
        <w:fldChar w:fldCharType="begin"/>
      </w:r>
      <w:r>
        <w:instrText>SEQ Abbildung \* ARABIC</w:instrText>
      </w:r>
      <w:r>
        <w:fldChar w:fldCharType="separate"/>
      </w:r>
      <w:r w:rsidR="00D41CAF">
        <w:rPr>
          <w:noProof/>
        </w:rPr>
        <w:t>54</w:t>
      </w:r>
      <w:r>
        <w:fldChar w:fldCharType="end"/>
      </w:r>
      <w:bookmarkEnd w:id="580"/>
      <w:r w:rsidRPr="00E81B1B">
        <w:t xml:space="preserve"> Lastregime der </w:t>
      </w:r>
      <w:r w:rsidR="00027B2E" w:rsidRPr="00E81B1B">
        <w:t>4-Punkt-</w:t>
      </w:r>
      <w:r w:rsidRPr="00E81B1B">
        <w:t>Biegeversuche</w:t>
      </w:r>
      <w:bookmarkEnd w:id="581"/>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6" cstate="print">
                      <a:extLst>
                        <a:ext uri="{BEBA8EAE-BF5A-486C-A8C5-ECC9F3942E4B}">
                          <a14:imgProps xmlns:a14="http://schemas.microsoft.com/office/drawing/2010/main">
                            <a14:imgLayer r:embed="rId97">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03ED9050" w:rsidR="009E17AE" w:rsidRPr="00E81B1B" w:rsidRDefault="00AC5B40" w:rsidP="00091A9B">
      <w:pPr>
        <w:pStyle w:val="Beschriftung"/>
        <w:jc w:val="center"/>
      </w:pPr>
      <w:bookmarkStart w:id="582" w:name="_Ref82353643"/>
      <w:bookmarkStart w:id="583" w:name="_Toc96874690"/>
      <w:r w:rsidRPr="00E81B1B">
        <w:t xml:space="preserve">Abbildung </w:t>
      </w:r>
      <w:r>
        <w:fldChar w:fldCharType="begin"/>
      </w:r>
      <w:r>
        <w:instrText>SEQ Abbildung \* ARABIC</w:instrText>
      </w:r>
      <w:r>
        <w:fldChar w:fldCharType="separate"/>
      </w:r>
      <w:r w:rsidR="00D41CAF">
        <w:rPr>
          <w:noProof/>
        </w:rPr>
        <w:t>55</w:t>
      </w:r>
      <w:r>
        <w:fldChar w:fldCharType="end"/>
      </w:r>
      <w:bookmarkEnd w:id="582"/>
      <w:r w:rsidRPr="00E81B1B">
        <w:t xml:space="preserve"> </w:t>
      </w:r>
      <w:r w:rsidR="00027B2E" w:rsidRPr="00E81B1B">
        <w:t xml:space="preserve">Biegeversuchskörper </w:t>
      </w:r>
      <w:r w:rsidRPr="00E81B1B">
        <w:t>in der Prüfeinrichtung</w:t>
      </w:r>
      <w:bookmarkEnd w:id="583"/>
    </w:p>
    <w:p w14:paraId="47D2844C" w14:textId="07806FFE" w:rsidR="6E7E6C3D" w:rsidRPr="00E81B1B" w:rsidRDefault="35DB3432" w:rsidP="00F4193D">
      <w:pPr>
        <w:pStyle w:val="berschrift3"/>
        <w:numPr>
          <w:ilvl w:val="2"/>
          <w:numId w:val="43"/>
        </w:numPr>
        <w:rPr>
          <w:lang w:val="de-DE"/>
        </w:rPr>
      </w:pPr>
      <w:bookmarkStart w:id="584" w:name="_Toc96874595"/>
      <w:r w:rsidRPr="64B3F377">
        <w:rPr>
          <w:lang w:val="de-DE"/>
        </w:rPr>
        <w:t xml:space="preserve">Beobachtungen </w:t>
      </w:r>
      <w:bookmarkStart w:id="585" w:name="_Toc92091757"/>
      <w:bookmarkStart w:id="586" w:name="_Toc92092199"/>
      <w:bookmarkStart w:id="587" w:name="_Toc92092311"/>
      <w:r w:rsidRPr="64B3F377">
        <w:rPr>
          <w:lang w:val="de-DE"/>
        </w:rPr>
        <w:t>und Ergebnisse</w:t>
      </w:r>
      <w:bookmarkEnd w:id="584"/>
      <w:bookmarkEnd w:id="585"/>
      <w:bookmarkEnd w:id="586"/>
      <w:bookmarkEnd w:id="587"/>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8">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588" w:name="_Ref82354518"/>
    </w:p>
    <w:p w14:paraId="5D256464" w14:textId="5E03CD7C" w:rsidR="00401E66" w:rsidRDefault="00401E66" w:rsidP="00401E66">
      <w:pPr>
        <w:pStyle w:val="Beschriftung"/>
        <w:jc w:val="center"/>
      </w:pPr>
      <w:bookmarkStart w:id="589" w:name="_Toc96874691"/>
      <w:r w:rsidRPr="00E81B1B">
        <w:t xml:space="preserve">Abbildung </w:t>
      </w:r>
      <w:r>
        <w:fldChar w:fldCharType="begin"/>
      </w:r>
      <w:r>
        <w:instrText>SEQ Abbildung \* ARABIC</w:instrText>
      </w:r>
      <w:r>
        <w:fldChar w:fldCharType="separate"/>
      </w:r>
      <w:r w:rsidR="00D41CAF">
        <w:rPr>
          <w:noProof/>
        </w:rPr>
        <w:t>56</w:t>
      </w:r>
      <w:r>
        <w:fldChar w:fldCharType="end"/>
      </w:r>
      <w:bookmarkEnd w:id="588"/>
      <w:r w:rsidRPr="00E81B1B">
        <w:t xml:space="preserve"> </w:t>
      </w:r>
      <w:r w:rsidR="00027B2E" w:rsidRPr="00E81B1B">
        <w:t>Biegeversuchs</w:t>
      </w:r>
      <w:r w:rsidRPr="00E81B1B">
        <w:t>körper nach Biegezugversagen des Holzes</w:t>
      </w:r>
      <w:bookmarkEnd w:id="58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0" cstate="print">
                            <a:extLst>
                              <a:ext uri="{BEBA8EAE-BF5A-486C-A8C5-ECC9F3942E4B}">
                                <a14:imgProps xmlns:a14="http://schemas.microsoft.com/office/drawing/2010/main">
                                  <a14:imgLayer r:embed="rId101">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5E1A1B08" w:rsidR="005C32B8" w:rsidRDefault="009C644C" w:rsidP="009C644C">
            <w:pPr>
              <w:pStyle w:val="Beschriftung"/>
            </w:pPr>
            <w:bookmarkStart w:id="590"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7</w:t>
            </w:r>
            <w:r w:rsidR="00F91F24">
              <w:rPr>
                <w:noProof/>
              </w:rPr>
              <w:fldChar w:fldCharType="end"/>
            </w:r>
            <w:bookmarkEnd w:id="590"/>
            <w:r>
              <w:t xml:space="preserve"> Typisches Versagensbild der Biegeversuchskörper: Biegezugversagen ausgehend von einer Keilzinkenverbindung an der untersten Lamelle</w:t>
            </w:r>
          </w:p>
        </w:tc>
        <w:tc>
          <w:tcPr>
            <w:tcW w:w="4530" w:type="dxa"/>
          </w:tcPr>
          <w:p w14:paraId="74333000" w14:textId="2D984007" w:rsidR="005C32B8" w:rsidRDefault="009C644C" w:rsidP="009C644C">
            <w:pPr>
              <w:pStyle w:val="Beschriftung"/>
            </w:pPr>
            <w:bookmarkStart w:id="591"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8</w:t>
            </w:r>
            <w:r w:rsidR="00F91F24">
              <w:rPr>
                <w:noProof/>
              </w:rPr>
              <w:fldChar w:fldCharType="end"/>
            </w:r>
            <w:bookmarkEnd w:id="591"/>
            <w:r>
              <w:t xml:space="preserve"> Probekörper B-TK-C3-FG-1 mit Biegezugrissen im Holz und Öffnung der Fuge zwischen Holz und Beton</w:t>
            </w:r>
          </w:p>
        </w:tc>
      </w:tr>
    </w:tbl>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6067B2"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592" w:name="_Ref97476646"/>
            <w:r w:rsidRPr="00E81B1B">
              <w:t xml:space="preserve">Gl. </w:t>
            </w:r>
            <w:r>
              <w:fldChar w:fldCharType="begin"/>
            </w:r>
            <w:r>
              <w:instrText>SEQ Formel \* ARABIC</w:instrText>
            </w:r>
            <w:r>
              <w:fldChar w:fldCharType="separate"/>
            </w:r>
            <w:r w:rsidR="00733925">
              <w:rPr>
                <w:noProof/>
              </w:rPr>
              <w:t>16</w:t>
            </w:r>
            <w:r>
              <w:fldChar w:fldCharType="end"/>
            </w:r>
            <w:bookmarkEnd w:id="592"/>
          </w:p>
        </w:tc>
      </w:tr>
    </w:tbl>
    <w:p w14:paraId="05F10F59" w14:textId="781AE5A1" w:rsidR="00733925"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p>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7690003B" w:rsidR="00401E66" w:rsidRDefault="00401E66" w:rsidP="00401E66">
      <w:pPr>
        <w:pStyle w:val="Beschriftung"/>
        <w:spacing w:after="240"/>
        <w:jc w:val="center"/>
      </w:pPr>
      <w:bookmarkStart w:id="593" w:name="_Ref82354405"/>
      <w:bookmarkStart w:id="594" w:name="_Toc96874692"/>
      <w:r w:rsidRPr="00E81B1B">
        <w:t xml:space="preserve">Abbildung </w:t>
      </w:r>
      <w:r>
        <w:fldChar w:fldCharType="begin"/>
      </w:r>
      <w:r>
        <w:instrText>SEQ Abbildung \* ARABIC</w:instrText>
      </w:r>
      <w:r>
        <w:fldChar w:fldCharType="separate"/>
      </w:r>
      <w:r w:rsidR="00D41CAF">
        <w:rPr>
          <w:noProof/>
        </w:rPr>
        <w:t>59</w:t>
      </w:r>
      <w:r>
        <w:fldChar w:fldCharType="end"/>
      </w:r>
      <w:bookmarkEnd w:id="593"/>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594"/>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3D1F951F" w:rsidR="00091A9B" w:rsidRDefault="006718CA" w:rsidP="006718CA">
      <w:pPr>
        <w:pStyle w:val="Beschriftung"/>
        <w:jc w:val="center"/>
      </w:pPr>
      <w:bookmarkStart w:id="595"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60</w:t>
      </w:r>
      <w:r w:rsidR="00F91F24">
        <w:rPr>
          <w:noProof/>
        </w:rPr>
        <w:fldChar w:fldCharType="end"/>
      </w:r>
      <w:bookmarkEnd w:id="595"/>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60958DF8" w:rsidR="00401E66" w:rsidRPr="00E81B1B" w:rsidRDefault="00401E66" w:rsidP="009D6F6F">
      <w:pPr>
        <w:pStyle w:val="Beschriftung"/>
        <w:spacing w:after="240"/>
      </w:pPr>
      <w:bookmarkStart w:id="596" w:name="_Ref97467912"/>
      <w:bookmarkStart w:id="597" w:name="_Toc96874725"/>
      <w:r w:rsidRPr="00E81B1B">
        <w:t xml:space="preserve">Tabelle </w:t>
      </w:r>
      <w:r>
        <w:fldChar w:fldCharType="begin"/>
      </w:r>
      <w:r>
        <w:instrText>SEQ Tabelle \* ARABIC</w:instrText>
      </w:r>
      <w:r>
        <w:fldChar w:fldCharType="separate"/>
      </w:r>
      <w:r w:rsidR="004E72ED">
        <w:rPr>
          <w:noProof/>
        </w:rPr>
        <w:t>16</w:t>
      </w:r>
      <w:r>
        <w:fldChar w:fldCharType="end"/>
      </w:r>
      <w:bookmarkEnd w:id="596"/>
      <w:r w:rsidRPr="00E81B1B">
        <w:t xml:space="preserve"> Bruchlasten der </w:t>
      </w:r>
      <w:r w:rsidR="00027B2E" w:rsidRPr="00E81B1B">
        <w:t>4-Punkt-</w:t>
      </w:r>
      <w:r w:rsidRPr="00E81B1B">
        <w:t>Biegeversuche</w:t>
      </w:r>
      <w:bookmarkEnd w:id="597"/>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598" w:name="_Ref97319093"/>
            <w:r w:rsidRPr="00E81B1B">
              <w:t xml:space="preserve">Gl. </w:t>
            </w:r>
            <w:r>
              <w:fldChar w:fldCharType="begin"/>
            </w:r>
            <w:r>
              <w:instrText>SEQ Formel \* ARABIC</w:instrText>
            </w:r>
            <w:r>
              <w:fldChar w:fldCharType="separate"/>
            </w:r>
            <w:r>
              <w:rPr>
                <w:noProof/>
              </w:rPr>
              <w:t>16</w:t>
            </w:r>
            <w:r>
              <w:fldChar w:fldCharType="end"/>
            </w:r>
            <w:bookmarkEnd w:id="598"/>
          </w:p>
        </w:tc>
      </w:tr>
    </w:tbl>
    <w:p w14:paraId="2C967CF6" w14:textId="558590D7"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sidR="004E72ED">
        <w:rPr>
          <w:noProof/>
        </w:rPr>
        <w:t>17</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23C7819E" w:rsidR="002E0F8A" w:rsidRPr="00751990" w:rsidRDefault="00322849" w:rsidP="002E0F8A">
            <w:pPr>
              <w:jc w:val="center"/>
              <w:rPr>
                <w:rFonts w:eastAsia="Calibri"/>
                <w:sz w:val="18"/>
                <w:szCs w:val="20"/>
              </w:rPr>
            </w:pPr>
            <w:r>
              <w:rPr>
                <w:rFonts w:eastAsia="Calibri"/>
                <w:sz w:val="18"/>
                <w:szCs w:val="20"/>
              </w:rPr>
              <w:t>[</w:t>
            </w:r>
            <w:r w:rsidR="00F72AEC">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3270518C" w:rsidR="00016CC4" w:rsidRPr="00751990" w:rsidRDefault="00016CC4" w:rsidP="00751990">
            <w:pPr>
              <w:jc w:val="center"/>
              <w:rPr>
                <w:rFonts w:eastAsia="Calibri"/>
                <w:sz w:val="18"/>
                <w:szCs w:val="20"/>
              </w:rPr>
            </w:pPr>
            <w:r>
              <w:rPr>
                <w:rFonts w:eastAsia="Calibri"/>
                <w:sz w:val="18"/>
                <w:szCs w:val="20"/>
              </w:rPr>
              <w:t>8</w:t>
            </w:r>
            <w:r w:rsidR="00322849">
              <w:rPr>
                <w:rFonts w:eastAsia="Calibri"/>
                <w:sz w:val="18"/>
                <w:szCs w:val="20"/>
              </w:rPr>
              <w:t>4</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2B1EC42C" w:rsidR="00016CC4" w:rsidRPr="00751990" w:rsidRDefault="00016CC4" w:rsidP="00751990">
            <w:pPr>
              <w:jc w:val="center"/>
              <w:rPr>
                <w:rFonts w:eastAsia="Calibri"/>
                <w:sz w:val="18"/>
                <w:szCs w:val="20"/>
              </w:rPr>
            </w:pPr>
            <w:r>
              <w:rPr>
                <w:rFonts w:eastAsia="Calibri"/>
                <w:sz w:val="18"/>
                <w:szCs w:val="20"/>
              </w:rPr>
              <w:t>91</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3790B87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4EC326A3"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3D1FE6B6"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13204DD0"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C7E2F96"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525CE508"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599"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600"/>
        <w:r w:rsidR="00C51DC5" w:rsidRPr="00E81B1B" w:rsidDel="00FB01AD">
          <w:rPr>
            <w:rFonts w:eastAsia="Calibri"/>
            <w:szCs w:val="20"/>
          </w:rPr>
          <w:delText>Steifigkeit</w:delText>
        </w:r>
      </w:del>
      <w:commentRangeEnd w:id="600"/>
      <w:r w:rsidR="00FB01AD">
        <w:rPr>
          <w:rStyle w:val="Kommentarzeichen"/>
        </w:rPr>
        <w:commentReference w:id="600"/>
      </w:r>
      <w:del w:id="601"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0EF0816C" w:rsidR="00291FFA" w:rsidRPr="00E81B1B" w:rsidRDefault="00291FFA" w:rsidP="00291FFA">
      <w:pPr>
        <w:pStyle w:val="Beschriftung"/>
        <w:rPr>
          <w:rFonts w:eastAsia="Calibri"/>
          <w:szCs w:val="20"/>
        </w:rPr>
      </w:pPr>
      <w:bookmarkStart w:id="602"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D41CAF">
        <w:rPr>
          <w:noProof/>
        </w:rPr>
        <w:t>61</w:t>
      </w:r>
      <w:r w:rsidR="00B33CD0">
        <w:rPr>
          <w:noProof/>
        </w:rPr>
        <w:fldChar w:fldCharType="end"/>
      </w:r>
      <w:bookmarkEnd w:id="602"/>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603" w:author="Jan Wenker" w:date="2021-12-16T11:17:00Z">
        <w:r w:rsidR="008955C6">
          <w:rPr>
            <w:rFonts w:eastAsia="Calibri"/>
            <w:szCs w:val="20"/>
          </w:rPr>
          <w:t>,</w:t>
        </w:r>
      </w:ins>
      <w:r w:rsidRPr="00E81B1B">
        <w:rPr>
          <w:rFonts w:eastAsia="Calibri"/>
          <w:szCs w:val="20"/>
        </w:rPr>
        <w:t xml:space="preserve"> wie bereits beschrieben</w:t>
      </w:r>
      <w:ins w:id="604"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605"/>
      <w:commentRangeStart w:id="606"/>
      <w:r w:rsidR="00F16B0E" w:rsidRPr="00E81B1B">
        <w:rPr>
          <w:rFonts w:eastAsia="Calibri"/>
          <w:szCs w:val="20"/>
        </w:rPr>
        <w:t>Risse</w:t>
      </w:r>
      <w:commentRangeEnd w:id="605"/>
      <w:r w:rsidR="00491658">
        <w:rPr>
          <w:rStyle w:val="Kommentarzeichen"/>
        </w:rPr>
        <w:commentReference w:id="605"/>
      </w:r>
      <w:commentRangeEnd w:id="606"/>
      <w:r w:rsidR="005C6EDB">
        <w:rPr>
          <w:rStyle w:val="Kommentarzeichen"/>
        </w:rPr>
        <w:commentReference w:id="606"/>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607"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607"/>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2CCEC2B6" w:rsidR="00566EAD" w:rsidRPr="00E81B1B" w:rsidRDefault="00566EAD" w:rsidP="00566EAD">
      <w:pPr>
        <w:pStyle w:val="Beschriftung"/>
      </w:pPr>
      <w:bookmarkStart w:id="608" w:name="_Ref82356955"/>
      <w:bookmarkStart w:id="609" w:name="_Toc96874693"/>
      <w:r w:rsidRPr="00E81B1B">
        <w:t xml:space="preserve">Abbildung </w:t>
      </w:r>
      <w:r>
        <w:fldChar w:fldCharType="begin"/>
      </w:r>
      <w:r>
        <w:instrText>SEQ Abbildung \* ARABIC</w:instrText>
      </w:r>
      <w:r>
        <w:fldChar w:fldCharType="separate"/>
      </w:r>
      <w:r w:rsidR="00D41CAF">
        <w:rPr>
          <w:noProof/>
        </w:rPr>
        <w:t>62</w:t>
      </w:r>
      <w:r>
        <w:fldChar w:fldCharType="end"/>
      </w:r>
      <w:bookmarkEnd w:id="608"/>
      <w:r w:rsidRPr="00E81B1B">
        <w:t xml:space="preserve"> Horizontale Verschiebung zwischen Holz und Beton an beiden Trägerenden</w:t>
      </w:r>
      <w:r w:rsidR="00027B2E" w:rsidRPr="00E81B1B">
        <w:t xml:space="preserve"> der Biegeversuchskörper</w:t>
      </w:r>
      <w:bookmarkEnd w:id="609"/>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6292DCE1" w:rsidR="00401E66" w:rsidRPr="00E81B1B" w:rsidRDefault="00401E66" w:rsidP="00401E66">
      <w:pPr>
        <w:pStyle w:val="Beschriftung"/>
        <w:rPr>
          <w:rFonts w:eastAsia="Calibri"/>
          <w:szCs w:val="20"/>
        </w:rPr>
      </w:pPr>
      <w:bookmarkStart w:id="610" w:name="_Ref82358706"/>
      <w:bookmarkStart w:id="611" w:name="_Toc96874726"/>
      <w:r w:rsidRPr="00E81B1B">
        <w:t xml:space="preserve">Tabelle </w:t>
      </w:r>
      <w:r>
        <w:fldChar w:fldCharType="begin"/>
      </w:r>
      <w:r>
        <w:instrText>SEQ Tabelle \* ARABIC</w:instrText>
      </w:r>
      <w:r>
        <w:fldChar w:fldCharType="separate"/>
      </w:r>
      <w:r w:rsidR="004E72ED">
        <w:rPr>
          <w:noProof/>
        </w:rPr>
        <w:t>18</w:t>
      </w:r>
      <w:r>
        <w:fldChar w:fldCharType="end"/>
      </w:r>
      <w:bookmarkEnd w:id="610"/>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611"/>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00CC1F34">
            <w:pPr>
              <w:jc w:val="center"/>
              <w:rPr>
                <w:rFonts w:eastAsia="Calibri"/>
                <w:szCs w:val="20"/>
              </w:rPr>
            </w:pPr>
            <w:r w:rsidRPr="00E81B1B">
              <w:rPr>
                <w:rFonts w:eastAsia="Calibri"/>
                <w:szCs w:val="20"/>
              </w:rPr>
              <w:t>Holz</w:t>
            </w:r>
          </w:p>
        </w:tc>
        <w:tc>
          <w:tcPr>
            <w:tcW w:w="3020" w:type="dxa"/>
          </w:tcPr>
          <w:p w14:paraId="38169CC6" w14:textId="258394B5" w:rsidR="00401E66" w:rsidRPr="00E81B1B" w:rsidRDefault="00401E66" w:rsidP="00CC1F34">
            <w:pPr>
              <w:jc w:val="cente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00CC1F34">
            <w:pPr>
              <w:jc w:val="center"/>
              <w:rPr>
                <w:rFonts w:eastAsia="Calibri"/>
                <w:szCs w:val="20"/>
              </w:rPr>
            </w:pPr>
            <w:r>
              <w:rPr>
                <w:rFonts w:eastAsia="Calibri"/>
                <w:szCs w:val="20"/>
              </w:rPr>
              <w:t>35,7</w:t>
            </w:r>
          </w:p>
        </w:tc>
        <w:tc>
          <w:tcPr>
            <w:tcW w:w="3020" w:type="dxa"/>
          </w:tcPr>
          <w:p w14:paraId="24080F79" w14:textId="683D46C4" w:rsidR="00401E66" w:rsidRPr="00E81B1B" w:rsidRDefault="00401E66" w:rsidP="00CC1F34">
            <w:pPr>
              <w:jc w:val="cente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00CC1F34">
            <w:pPr>
              <w:jc w:val="center"/>
              <w:rPr>
                <w:rFonts w:eastAsia="Calibri"/>
                <w:szCs w:val="20"/>
              </w:rPr>
            </w:pPr>
            <w:r w:rsidRPr="00E81B1B">
              <w:rPr>
                <w:rFonts w:eastAsia="Calibri"/>
                <w:szCs w:val="20"/>
              </w:rPr>
              <w:t>11500</w:t>
            </w:r>
          </w:p>
        </w:tc>
        <w:tc>
          <w:tcPr>
            <w:tcW w:w="3020" w:type="dxa"/>
          </w:tcPr>
          <w:p w14:paraId="5E1682F2" w14:textId="7B4F73DC" w:rsidR="00401E66" w:rsidRPr="00E81B1B" w:rsidRDefault="00401E66" w:rsidP="00CC1F34">
            <w:pPr>
              <w:jc w:val="center"/>
              <w:rPr>
                <w:rFonts w:eastAsia="Calibri"/>
                <w:szCs w:val="20"/>
              </w:rPr>
            </w:pPr>
            <w:r w:rsidRPr="00E81B1B">
              <w:rPr>
                <w:rFonts w:eastAsia="Calibri"/>
                <w:szCs w:val="20"/>
              </w:rPr>
              <w:t>3</w:t>
            </w:r>
            <w:r w:rsidR="006A10A8" w:rsidRPr="00E81B1B">
              <w:rPr>
                <w:rFonts w:eastAsia="Calibri"/>
                <w:szCs w:val="20"/>
              </w:rPr>
              <w:t>5220</w:t>
            </w:r>
          </w:p>
        </w:tc>
      </w:tr>
    </w:tbl>
    <w:p w14:paraId="749FD467" w14:textId="4AC42744"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612"/>
      <w:r w:rsidRPr="00E81B1B">
        <w:rPr>
          <w:rFonts w:eastAsia="Calibri"/>
          <w:szCs w:val="20"/>
        </w:rPr>
        <w:t xml:space="preserve">Die nach Biegetheorie und </w:t>
      </w:r>
      <w:r w:rsidR="00322849">
        <w:rPr>
          <w:rFonts w:eastAsia="Calibri"/>
          <w:szCs w:val="20"/>
        </w:rPr>
        <w:t>am</w:t>
      </w:r>
      <w:r w:rsidRPr="00E81B1B">
        <w:rPr>
          <w:rFonts w:eastAsia="Calibri"/>
          <w:szCs w:val="20"/>
        </w:rPr>
        <w:t xml:space="preserve"> FE</w:t>
      </w:r>
      <w:r w:rsidR="000D37AD">
        <w:rPr>
          <w:rFonts w:eastAsia="Calibri"/>
          <w:szCs w:val="20"/>
        </w:rPr>
        <w:t>-Modell</w:t>
      </w:r>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w:t>
      </w:r>
      <w:r w:rsidR="00FF3588" w:rsidRPr="00E81B1B">
        <w:rPr>
          <w:rFonts w:eastAsia="Calibri"/>
          <w:szCs w:val="20"/>
        </w:rPr>
        <w:lastRenderedPageBreak/>
        <w:t>und liegt somit deutlich unterhalb der geschätzten Bruchfestigkeit</w:t>
      </w:r>
      <w:ins w:id="613" w:author="Stefan Behring" w:date="2021-12-22T00:37:00Z">
        <w:r w:rsidR="00183B17">
          <w:rPr>
            <w:rFonts w:eastAsia="Calibri"/>
            <w:szCs w:val="20"/>
          </w:rPr>
          <w:t xml:space="preserve"> bei Ansatz </w:t>
        </w:r>
      </w:ins>
      <w:ins w:id="614"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612"/>
      <w:r w:rsidR="00D02CFB">
        <w:rPr>
          <w:rStyle w:val="Kommentarzeichen"/>
        </w:rPr>
        <w:commentReference w:id="612"/>
      </w:r>
      <w:r w:rsidRPr="00E81B1B">
        <w:rPr>
          <w:rFonts w:eastAsia="Calibri"/>
          <w:szCs w:val="20"/>
        </w:rPr>
        <w:t>Die Verformungswerte nach</w:t>
      </w:r>
      <w:ins w:id="615" w:author="Stefan Behring" w:date="2021-12-22T00:38:00Z">
        <w:r w:rsidR="00066F56">
          <w:rPr>
            <w:rFonts w:eastAsia="Calibri"/>
            <w:szCs w:val="20"/>
          </w:rPr>
          <w:t xml:space="preserve"> der</w:t>
        </w:r>
      </w:ins>
      <w:r w:rsidRPr="00E81B1B">
        <w:rPr>
          <w:rFonts w:eastAsia="Calibri"/>
          <w:szCs w:val="20"/>
        </w:rPr>
        <w:t xml:space="preserve"> FE-Berechnung betragen</w:t>
      </w:r>
      <w:ins w:id="616"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617" w:author="Jan Wenker" w:date="2021-12-16T11:22:00Z">
        <w:r w:rsidR="006502F7">
          <w:rPr>
            <w:rFonts w:eastAsia="Calibri"/>
            <w:szCs w:val="20"/>
          </w:rPr>
          <w:t>,</w:t>
        </w:r>
      </w:ins>
      <w:r w:rsidR="00AD7C2D" w:rsidRPr="00E81B1B">
        <w:rPr>
          <w:rFonts w:eastAsia="Calibri"/>
          <w:szCs w:val="20"/>
        </w:rPr>
        <w:t xml:space="preserve"> </w:t>
      </w:r>
      <w:ins w:id="618"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619"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620" w:author="Stefan Behring" w:date="2021-12-22T00:40:00Z">
        <w:r w:rsidR="00BE1984">
          <w:rPr>
            <w:rFonts w:eastAsia="Calibri"/>
            <w:szCs w:val="20"/>
          </w:rPr>
          <w:t>und für die 12er De</w:t>
        </w:r>
      </w:ins>
      <w:ins w:id="621" w:author="Stefan Behring" w:date="2021-12-22T00:41:00Z">
        <w:r w:rsidR="00BE1984">
          <w:rPr>
            <w:rFonts w:eastAsia="Calibri"/>
            <w:szCs w:val="20"/>
          </w:rPr>
          <w:t>cke</w:t>
        </w:r>
      </w:ins>
      <w:del w:id="622" w:author="Stefan Behring" w:date="2021-12-22T00:40:00Z">
        <w:r w:rsidRPr="00E81B1B" w:rsidDel="00BE1984">
          <w:rPr>
            <w:rFonts w:eastAsia="Calibri"/>
            <w:szCs w:val="20"/>
          </w:rPr>
          <w:delText>bzw</w:delText>
        </w:r>
      </w:del>
      <w:del w:id="623"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624" w:author="Jan Wenker" w:date="2021-12-16T11:33:00Z">
        <w:del w:id="625" w:author="Stefan Behring" w:date="2021-12-22T00:41:00Z">
          <w:r w:rsidR="001C3087" w:rsidDel="00BE1984">
            <w:rPr>
              <w:rFonts w:eastAsia="Calibri"/>
              <w:szCs w:val="20"/>
            </w:rPr>
            <w:delText>m</w:delText>
          </w:r>
        </w:del>
      </w:ins>
      <w:del w:id="626" w:author="Stefan Behring" w:date="2021-12-22T00:41:00Z">
        <w:r w:rsidR="00FF3588" w:rsidRPr="00E81B1B" w:rsidDel="00BE1984">
          <w:rPr>
            <w:rFonts w:eastAsia="Calibri"/>
            <w:szCs w:val="20"/>
          </w:rPr>
          <w:delText>r 10 cm bzw. 12 cm starken Beton</w:delText>
        </w:r>
      </w:del>
      <w:ins w:id="627" w:author="Jan Wenker" w:date="2021-12-16T11:34:00Z">
        <w:del w:id="628" w:author="Stefan Behring" w:date="2021-12-22T00:41:00Z">
          <w:r w:rsidR="001C3087" w:rsidDel="00BE1984">
            <w:rPr>
              <w:rFonts w:eastAsia="Calibri"/>
              <w:szCs w:val="20"/>
            </w:rPr>
            <w:delText>teil</w:delText>
          </w:r>
        </w:del>
      </w:ins>
      <w:del w:id="629"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630"/>
      <w:r w:rsidR="00FF3588" w:rsidRPr="00E81B1B">
        <w:rPr>
          <w:rFonts w:eastAsia="Calibri"/>
          <w:szCs w:val="20"/>
        </w:rPr>
        <w:t xml:space="preserve">Die gemessene Durchbiegung liegt </w:t>
      </w:r>
      <w:r w:rsidR="000418EF" w:rsidRPr="00E81B1B">
        <w:rPr>
          <w:rFonts w:eastAsia="Calibri"/>
          <w:szCs w:val="20"/>
        </w:rPr>
        <w:t xml:space="preserve">im Mittel bei 35 </w:t>
      </w:r>
      <w:ins w:id="631" w:author="Jan Wenker" w:date="2021-12-16T11:22:00Z">
        <w:r w:rsidR="00605D81">
          <w:rPr>
            <w:rFonts w:eastAsia="Calibri"/>
            <w:szCs w:val="20"/>
          </w:rPr>
          <w:t xml:space="preserve">mm </w:t>
        </w:r>
      </w:ins>
      <w:r w:rsidR="000418EF" w:rsidRPr="00E81B1B">
        <w:rPr>
          <w:rFonts w:eastAsia="Calibri"/>
          <w:szCs w:val="20"/>
        </w:rPr>
        <w:t>bzw. 41 mm.</w:t>
      </w:r>
      <w:commentRangeEnd w:id="630"/>
      <w:r w:rsidR="008B41AF">
        <w:rPr>
          <w:rStyle w:val="Kommentarzeichen"/>
        </w:rPr>
        <w:commentReference w:id="630"/>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632"/>
      <w:r w:rsidR="007D03E3" w:rsidRPr="00E81B1B">
        <w:rPr>
          <w:rFonts w:eastAsia="Calibri"/>
          <w:szCs w:val="20"/>
        </w:rPr>
        <w:t>Schubspannungsverlauf</w:t>
      </w:r>
      <w:commentRangeEnd w:id="632"/>
      <w:r w:rsidR="002565F8">
        <w:rPr>
          <w:rStyle w:val="Kommentarzeichen"/>
        </w:rPr>
        <w:commentReference w:id="632"/>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proofErr w:type="spellStart"/>
      <w:r w:rsidR="007D03E3" w:rsidRPr="00E81B1B">
        <w:rPr>
          <w:rFonts w:eastAsia="Calibri"/>
          <w:szCs w:val="20"/>
        </w:rPr>
        <w:t>Δx</w:t>
      </w:r>
      <w:proofErr w:type="spellEnd"/>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6"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56FBC344" w:rsidR="00471DC8" w:rsidRDefault="001B2EEA" w:rsidP="001B2EEA">
      <w:pPr>
        <w:pStyle w:val="Beschriftung"/>
        <w:rPr>
          <w:rFonts w:eastAsia="Calibri"/>
          <w:szCs w:val="20"/>
        </w:rPr>
      </w:pPr>
      <w:bookmarkStart w:id="633"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63</w:t>
      </w:r>
      <w:r w:rsidR="002C49CE">
        <w:rPr>
          <w:noProof/>
        </w:rPr>
        <w:fldChar w:fldCharType="end"/>
      </w:r>
      <w:r>
        <w:t xml:space="preserve"> Modell zur Berechnung der Schubspannungen in der Fuge anhand von Dehnmessstreifen</w:t>
      </w:r>
      <w:bookmarkEnd w:id="633"/>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6067B2"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634" w:name="_Ref82372578"/>
            <w:r w:rsidRPr="00E81B1B">
              <w:t xml:space="preserve">Gl. </w:t>
            </w:r>
            <w:r>
              <w:fldChar w:fldCharType="begin"/>
            </w:r>
            <w:r>
              <w:instrText>SEQ Formel \* ARABIC</w:instrText>
            </w:r>
            <w:r>
              <w:fldChar w:fldCharType="separate"/>
            </w:r>
            <w:r w:rsidR="004B23CB">
              <w:rPr>
                <w:noProof/>
              </w:rPr>
              <w:t>16</w:t>
            </w:r>
            <w:r>
              <w:fldChar w:fldCharType="end"/>
            </w:r>
            <w:bookmarkEnd w:id="634"/>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635" w:name="_Ref82372585"/>
            <w:r w:rsidRPr="00E81B1B">
              <w:t xml:space="preserve">Gl. </w:t>
            </w:r>
            <w:r>
              <w:fldChar w:fldCharType="begin"/>
            </w:r>
            <w:r>
              <w:instrText>SEQ Formel \* ARABIC</w:instrText>
            </w:r>
            <w:r>
              <w:fldChar w:fldCharType="separate"/>
            </w:r>
            <w:r w:rsidR="004B23CB">
              <w:rPr>
                <w:noProof/>
              </w:rPr>
              <w:t>17</w:t>
            </w:r>
            <w:r>
              <w:fldChar w:fldCharType="end"/>
            </w:r>
            <w:bookmarkEnd w:id="635"/>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636"/>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636"/>
      <w:r w:rsidR="00A31833">
        <w:rPr>
          <w:rStyle w:val="Kommentarzeichen"/>
        </w:rPr>
        <w:commentReference w:id="636"/>
      </w:r>
    </w:p>
    <w:p w14:paraId="60957577" w14:textId="0182D7A7" w:rsidR="00704811" w:rsidRPr="00E81B1B" w:rsidRDefault="002611A3" w:rsidP="009279F5">
      <w:pPr>
        <w:pStyle w:val="Beschriftung"/>
      </w:pPr>
      <w:bookmarkStart w:id="637" w:name="_Ref93411791"/>
      <w:bookmarkStart w:id="638" w:name="_Toc96874695"/>
      <w:r w:rsidRPr="00E81B1B">
        <w:t xml:space="preserve">Abbildung </w:t>
      </w:r>
      <w:r>
        <w:fldChar w:fldCharType="begin"/>
      </w:r>
      <w:r>
        <w:instrText>SEQ Abbildung \* ARABIC</w:instrText>
      </w:r>
      <w:r>
        <w:fldChar w:fldCharType="separate"/>
      </w:r>
      <w:r w:rsidR="00D41CAF">
        <w:rPr>
          <w:noProof/>
        </w:rPr>
        <w:t>64</w:t>
      </w:r>
      <w:r>
        <w:fldChar w:fldCharType="end"/>
      </w:r>
      <w:bookmarkEnd w:id="637"/>
      <w:r w:rsidRPr="00E81B1B">
        <w:t xml:space="preserve"> Gegenüberstellung des experimentell und des theoretisch ermittelten Schubspannungsverlauf in der Fuge der Biegeversuchsprobekörper bei einem Lastniveau von 100 kN</w:t>
      </w:r>
      <w:bookmarkEnd w:id="638"/>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343B4961" w:rsidR="00EC74EF" w:rsidRPr="00E81B1B" w:rsidRDefault="00EC74EF" w:rsidP="00EC74EF">
      <w:pPr>
        <w:pStyle w:val="Beschriftung"/>
      </w:pPr>
      <w:bookmarkStart w:id="639" w:name="_Ref83242764"/>
      <w:bookmarkStart w:id="640" w:name="_Toc96874696"/>
      <w:r w:rsidRPr="00E81B1B">
        <w:t xml:space="preserve">Abbildung </w:t>
      </w:r>
      <w:r>
        <w:fldChar w:fldCharType="begin"/>
      </w:r>
      <w:r>
        <w:instrText>SEQ Abbildung \* ARABIC</w:instrText>
      </w:r>
      <w:r>
        <w:fldChar w:fldCharType="separate"/>
      </w:r>
      <w:r w:rsidR="00D41CAF">
        <w:rPr>
          <w:noProof/>
        </w:rPr>
        <w:t>65</w:t>
      </w:r>
      <w:r>
        <w:fldChar w:fldCharType="end"/>
      </w:r>
      <w:bookmarkEnd w:id="639"/>
      <w:r w:rsidRPr="00E81B1B">
        <w:t xml:space="preserve"> Messtechnisch ermittelte Normalspannungsverläufe über die Höhe des Verbundquerschnitts in Feldmitte</w:t>
      </w:r>
      <w:bookmarkEnd w:id="640"/>
    </w:p>
    <w:p w14:paraId="632817F8" w14:textId="1346C8C5" w:rsidR="003A770D" w:rsidRPr="00E81B1B" w:rsidRDefault="4C11F93A" w:rsidP="009276B1">
      <w:pPr>
        <w:pStyle w:val="berschrift2"/>
        <w:numPr>
          <w:ilvl w:val="1"/>
          <w:numId w:val="43"/>
        </w:numPr>
      </w:pPr>
      <w:bookmarkStart w:id="641" w:name="_Toc92091758"/>
      <w:bookmarkStart w:id="642" w:name="_Toc92092200"/>
      <w:bookmarkStart w:id="643" w:name="_Toc92092312"/>
      <w:bookmarkStart w:id="644" w:name="_Toc96874596"/>
      <w:bookmarkStart w:id="645" w:name="_Ref98187048"/>
      <w:bookmarkStart w:id="646" w:name="_Ref99809131"/>
      <w:r>
        <w:t>Forschung und Entwicklung zu einer abgesetzten Auflagerkonstruktion</w:t>
      </w:r>
      <w:bookmarkEnd w:id="641"/>
      <w:bookmarkEnd w:id="642"/>
      <w:bookmarkEnd w:id="643"/>
      <w:bookmarkEnd w:id="644"/>
      <w:bookmarkEnd w:id="645"/>
      <w:bookmarkEnd w:id="646"/>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647"/>
      <w:r w:rsidRPr="00E81B1B">
        <w:t>werden</w:t>
      </w:r>
      <w:r w:rsidR="760CF52A" w:rsidRPr="00E81B1B">
        <w:t xml:space="preserve"> </w:t>
      </w:r>
      <w:r w:rsidRPr="00E81B1B">
        <w:t>im Holz-Hybridbau häufig eingesetzt</w:t>
      </w:r>
      <w:commentRangeEnd w:id="647"/>
      <w:r w:rsidR="00FF701D">
        <w:rPr>
          <w:rStyle w:val="Kommentarzeichen"/>
        </w:rPr>
        <w:commentReference w:id="647"/>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648"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649" w:author="Stefan Behring" w:date="2021-12-22T01:10:00Z">
        <w:r w:rsidRPr="00E81B1B" w:rsidDel="0020343C">
          <w:delText xml:space="preserve"> und eine Auflagerkonstruktion sowie ein passendes Versuchskonzept erarbeitet. </w:delText>
        </w:r>
      </w:del>
      <w:ins w:id="650"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EC15087" w:rsidR="00145552" w:rsidRPr="00E81B1B" w:rsidRDefault="00145552" w:rsidP="00145552">
      <w:pPr>
        <w:pStyle w:val="Beschriftung"/>
        <w:rPr>
          <w:rFonts w:eastAsia="Calibri"/>
          <w:szCs w:val="20"/>
        </w:rPr>
      </w:pPr>
      <w:bookmarkStart w:id="651" w:name="_Ref80096971"/>
      <w:bookmarkStart w:id="652" w:name="_Toc96874697"/>
      <w:r w:rsidRPr="00E81B1B">
        <w:t xml:space="preserve">Abbildung </w:t>
      </w:r>
      <w:r>
        <w:fldChar w:fldCharType="begin"/>
      </w:r>
      <w:r>
        <w:instrText>SEQ Abbildung \* ARABIC</w:instrText>
      </w:r>
      <w:r>
        <w:fldChar w:fldCharType="separate"/>
      </w:r>
      <w:r w:rsidR="00D41CAF">
        <w:rPr>
          <w:noProof/>
        </w:rPr>
        <w:t>66</w:t>
      </w:r>
      <w:r>
        <w:fldChar w:fldCharType="end"/>
      </w:r>
      <w:bookmarkEnd w:id="651"/>
      <w:r w:rsidRPr="00E81B1B">
        <w:t xml:space="preserve"> Abgesetztes Auflager in einem hybriden Bürogebäude in Schöppingen (Quelle: </w:t>
      </w:r>
      <w:r w:rsidR="007113FC">
        <w:t>Brüninghoff Group</w:t>
      </w:r>
      <w:r w:rsidRPr="00E81B1B">
        <w:t>)</w:t>
      </w:r>
      <w:bookmarkEnd w:id="652"/>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r w:rsidR="00561768" w:rsidRPr="00E81B1B">
        <w:t xml:space="preserve"> dargestellte Stabwerkmodell.</w:t>
      </w:r>
    </w:p>
    <w:p w14:paraId="5949642C" w14:textId="76DA936C" w:rsidR="00304EA1" w:rsidRPr="00E81B1B" w:rsidRDefault="789DAE3D" w:rsidP="004B30B3">
      <w:commentRangeStart w:id="653"/>
      <w:r w:rsidRPr="00E81B1B">
        <w:t xml:space="preserve">Die </w:t>
      </w:r>
      <w:r w:rsidR="13D50487" w:rsidRPr="00E81B1B">
        <w:t xml:space="preserve">Betrachtung erfolgte </w:t>
      </w:r>
      <w:r w:rsidRPr="00E81B1B">
        <w:t xml:space="preserve">zunächst für eine 10 cm </w:t>
      </w:r>
      <w:r w:rsidR="0B1FEE22" w:rsidRPr="00E81B1B">
        <w:t>Betonplatte</w:t>
      </w:r>
      <w:ins w:id="654"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655" w:author="Jan Wenker" w:date="2021-12-16T11:34:00Z">
        <w:r w:rsidR="00B8217A">
          <w:t xml:space="preserve">im Folgenden </w:t>
        </w:r>
      </w:ins>
      <w:r w:rsidR="3AD2504C" w:rsidRPr="00E81B1B">
        <w:t>eine 12 cm Platte untersucht.</w:t>
      </w:r>
      <w:r w:rsidR="00794243" w:rsidRPr="00E81B1B">
        <w:t xml:space="preserve"> </w:t>
      </w:r>
      <w:commentRangeEnd w:id="653"/>
      <w:r w:rsidR="005C7422">
        <w:rPr>
          <w:rStyle w:val="Kommentarzeichen"/>
        </w:rPr>
        <w:commentReference w:id="653"/>
      </w:r>
    </w:p>
    <w:p w14:paraId="18A36C87" w14:textId="213035CE" w:rsidR="79C95F3E" w:rsidRPr="00E81B1B" w:rsidRDefault="1F6863E6" w:rsidP="1E305A1F">
      <w:r>
        <w:rPr>
          <w:noProof/>
          <w:lang w:eastAsia="de-DE"/>
        </w:rPr>
        <w:lastRenderedPageBreak/>
        <w:drawing>
          <wp:inline distT="0" distB="0" distL="0" distR="0" wp14:anchorId="23CBA7FB" wp14:editId="4BE8A77E">
            <wp:extent cx="3503295" cy="3119861"/>
            <wp:effectExtent l="0" t="0" r="1905" b="4445"/>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rotWithShape="1">
                    <a:blip r:embed="rId110" cstate="print">
                      <a:extLst>
                        <a:ext uri="{28A0092B-C50C-407E-A947-70E740481C1C}">
                          <a14:useLocalDpi xmlns:a14="http://schemas.microsoft.com/office/drawing/2010/main" val="0"/>
                        </a:ext>
                      </a:extLst>
                    </a:blip>
                    <a:srcRect l="10334" t="12871" r="28555"/>
                    <a:stretch/>
                  </pic:blipFill>
                  <pic:spPr bwMode="auto">
                    <a:xfrm>
                      <a:off x="0" y="0"/>
                      <a:ext cx="3504549" cy="3120978"/>
                    </a:xfrm>
                    <a:prstGeom prst="rect">
                      <a:avLst/>
                    </a:prstGeom>
                    <a:ln>
                      <a:noFill/>
                    </a:ln>
                    <a:extLst>
                      <a:ext uri="{53640926-AAD7-44D8-BBD7-CCE9431645EC}">
                        <a14:shadowObscured xmlns:a14="http://schemas.microsoft.com/office/drawing/2010/main"/>
                      </a:ext>
                    </a:extLst>
                  </pic:spPr>
                </pic:pic>
              </a:graphicData>
            </a:graphic>
          </wp:inline>
        </w:drawing>
      </w:r>
    </w:p>
    <w:p w14:paraId="2DD26D40" w14:textId="5EC28A6D" w:rsidR="00145552" w:rsidRPr="00E81B1B" w:rsidRDefault="00145552" w:rsidP="00145552">
      <w:pPr>
        <w:pStyle w:val="Beschriftung"/>
      </w:pPr>
      <w:bookmarkStart w:id="656" w:name="_Ref82361936"/>
      <w:bookmarkStart w:id="657" w:name="_Toc96874698"/>
      <w:r w:rsidRPr="00E81B1B">
        <w:t xml:space="preserve">Abbildung </w:t>
      </w:r>
      <w:r>
        <w:fldChar w:fldCharType="begin"/>
      </w:r>
      <w:r>
        <w:instrText>SEQ Abbildung \* ARABIC</w:instrText>
      </w:r>
      <w:r>
        <w:fldChar w:fldCharType="separate"/>
      </w:r>
      <w:r w:rsidR="00D41CAF">
        <w:rPr>
          <w:noProof/>
        </w:rPr>
        <w:t>67</w:t>
      </w:r>
      <w:r>
        <w:fldChar w:fldCharType="end"/>
      </w:r>
      <w:bookmarkEnd w:id="656"/>
      <w:r w:rsidRPr="00E81B1B">
        <w:t xml:space="preserve"> Abgesetzte Auflagerkonstru</w:t>
      </w:r>
      <w:r w:rsidR="00370981" w:rsidRPr="00E81B1B">
        <w:t>k</w:t>
      </w:r>
      <w:r w:rsidRPr="00E81B1B">
        <w:t>tion</w:t>
      </w:r>
      <w:r w:rsidR="001A5F14">
        <w:t xml:space="preserve"> mit Stabwerkmodell (rot)</w:t>
      </w:r>
      <w:bookmarkEnd w:id="657"/>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2D2EBDB9" w:rsidR="00F33490" w:rsidRPr="00E81B1B" w:rsidRDefault="00F33490" w:rsidP="00B44B05">
      <w:pPr>
        <w:pStyle w:val="Beschriftung"/>
        <w:spacing w:after="240"/>
      </w:pPr>
      <w:bookmarkStart w:id="658" w:name="_Ref93832154"/>
      <w:bookmarkStart w:id="659" w:name="_Toc96874727"/>
      <w:r w:rsidRPr="00E81B1B">
        <w:t xml:space="preserve">Tabelle </w:t>
      </w:r>
      <w:r>
        <w:fldChar w:fldCharType="begin"/>
      </w:r>
      <w:r>
        <w:instrText>SEQ Tabelle \* ARABIC</w:instrText>
      </w:r>
      <w:r>
        <w:fldChar w:fldCharType="separate"/>
      </w:r>
      <w:r w:rsidR="004E72ED">
        <w:rPr>
          <w:noProof/>
        </w:rPr>
        <w:t>19</w:t>
      </w:r>
      <w:r>
        <w:fldChar w:fldCharType="end"/>
      </w:r>
      <w:bookmarkEnd w:id="658"/>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659"/>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lastRenderedPageBreak/>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660" w:name="_Toc92091759"/>
      <w:bookmarkStart w:id="661" w:name="_Toc92092201"/>
      <w:bookmarkStart w:id="662" w:name="_Toc92092313"/>
      <w:bookmarkStart w:id="663" w:name="_Toc96874597"/>
      <w:r w:rsidRPr="4C11F93A">
        <w:rPr>
          <w:noProof w:val="0"/>
          <w:lang w:val="de-DE"/>
        </w:rPr>
        <w:t>Versuchskonzept</w:t>
      </w:r>
      <w:bookmarkEnd w:id="660"/>
      <w:bookmarkEnd w:id="661"/>
      <w:bookmarkEnd w:id="662"/>
      <w:bookmarkEnd w:id="663"/>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664"/>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664"/>
    <w:p w14:paraId="76241471" w14:textId="0865273B" w:rsidR="001D7699" w:rsidRDefault="0058275C" w:rsidP="00BF5777">
      <w:pPr>
        <w:autoSpaceDE w:val="0"/>
        <w:autoSpaceDN w:val="0"/>
        <w:adjustRightInd w:val="0"/>
        <w:spacing w:before="0" w:line="240" w:lineRule="auto"/>
      </w:pPr>
      <w:r>
        <w:rPr>
          <w:rStyle w:val="Kommentarzeichen"/>
        </w:rPr>
        <w:commentReference w:id="664"/>
      </w:r>
    </w:p>
    <w:p w14:paraId="2B9EA49A" w14:textId="2FA6E8D5" w:rsidR="007C1B12" w:rsidRDefault="007C1B12" w:rsidP="007C1B12">
      <w:pPr>
        <w:pStyle w:val="Beschriftung"/>
      </w:pPr>
      <w:bookmarkStart w:id="665" w:name="_Ref93835439"/>
      <w:bookmarkStart w:id="666" w:name="_Ref93835349"/>
      <w:bookmarkStart w:id="667"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4E72ED">
        <w:rPr>
          <w:noProof/>
        </w:rPr>
        <w:t>20</w:t>
      </w:r>
      <w:r w:rsidR="00E23157">
        <w:rPr>
          <w:noProof/>
        </w:rPr>
        <w:fldChar w:fldCharType="end"/>
      </w:r>
      <w:bookmarkEnd w:id="665"/>
      <w:r>
        <w:t xml:space="preserve"> Versuchsprogramm zu abgesetzten Auflagern</w:t>
      </w:r>
      <w:bookmarkEnd w:id="666"/>
      <w:bookmarkEnd w:id="667"/>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6B1082">
        <w:trPr>
          <w:trHeight w:val="340"/>
        </w:trPr>
        <w:tc>
          <w:tcPr>
            <w:tcW w:w="2265" w:type="dxa"/>
            <w:vAlign w:val="center"/>
          </w:tcPr>
          <w:p w14:paraId="4CF16736" w14:textId="5D5819FB" w:rsidR="007C1B12" w:rsidRPr="007C1B12" w:rsidRDefault="007C1B12" w:rsidP="006B1082">
            <w:pPr>
              <w:autoSpaceDE w:val="0"/>
              <w:autoSpaceDN w:val="0"/>
              <w:adjustRightInd w:val="0"/>
              <w:spacing w:before="0" w:line="240" w:lineRule="auto"/>
              <w:jc w:val="left"/>
              <w:rPr>
                <w:sz w:val="18"/>
              </w:rPr>
            </w:pPr>
            <w:r w:rsidRPr="007C1B12">
              <w:rPr>
                <w:sz w:val="18"/>
              </w:rPr>
              <w:t>Serie</w:t>
            </w:r>
          </w:p>
        </w:tc>
        <w:tc>
          <w:tcPr>
            <w:tcW w:w="2265" w:type="dxa"/>
            <w:vAlign w:val="center"/>
          </w:tcPr>
          <w:p w14:paraId="64115C14" w14:textId="04C9BAA9" w:rsidR="007C1B12" w:rsidRPr="007C1B12" w:rsidRDefault="007C1B12" w:rsidP="006B1082">
            <w:pPr>
              <w:autoSpaceDE w:val="0"/>
              <w:autoSpaceDN w:val="0"/>
              <w:adjustRightInd w:val="0"/>
              <w:spacing w:before="0" w:line="240" w:lineRule="auto"/>
              <w:jc w:val="center"/>
              <w:rPr>
                <w:sz w:val="18"/>
              </w:rPr>
            </w:pPr>
            <w:r w:rsidRPr="007C1B12">
              <w:rPr>
                <w:sz w:val="18"/>
              </w:rPr>
              <w:t>Anzahl</w:t>
            </w:r>
          </w:p>
        </w:tc>
        <w:tc>
          <w:tcPr>
            <w:tcW w:w="2265" w:type="dxa"/>
            <w:vAlign w:val="center"/>
          </w:tcPr>
          <w:p w14:paraId="090666D3" w14:textId="048BCF0D" w:rsidR="007C1B12" w:rsidRPr="007C1B12" w:rsidRDefault="007C1B12" w:rsidP="006B1082">
            <w:pPr>
              <w:autoSpaceDE w:val="0"/>
              <w:autoSpaceDN w:val="0"/>
              <w:adjustRightInd w:val="0"/>
              <w:spacing w:before="0" w:line="240" w:lineRule="auto"/>
              <w:jc w:val="center"/>
              <w:rPr>
                <w:sz w:val="18"/>
              </w:rPr>
            </w:pPr>
            <w:r w:rsidRPr="007C1B12">
              <w:rPr>
                <w:sz w:val="18"/>
              </w:rPr>
              <w:t>Verbindungsmittel</w:t>
            </w:r>
          </w:p>
        </w:tc>
        <w:tc>
          <w:tcPr>
            <w:tcW w:w="2265" w:type="dxa"/>
            <w:vAlign w:val="center"/>
          </w:tcPr>
          <w:p w14:paraId="55A37448" w14:textId="7F69CCC8" w:rsidR="007C1B12" w:rsidRPr="007C1B12" w:rsidRDefault="007C1B12" w:rsidP="006B108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6B1082">
        <w:trPr>
          <w:trHeight w:val="340"/>
        </w:trPr>
        <w:tc>
          <w:tcPr>
            <w:tcW w:w="2265" w:type="dxa"/>
            <w:vAlign w:val="center"/>
          </w:tcPr>
          <w:p w14:paraId="6EAFA85F" w14:textId="1B8AAF23" w:rsidR="007C1B12" w:rsidRPr="007C1B12" w:rsidRDefault="007C1B12" w:rsidP="006B1082">
            <w:pPr>
              <w:autoSpaceDE w:val="0"/>
              <w:autoSpaceDN w:val="0"/>
              <w:adjustRightInd w:val="0"/>
              <w:spacing w:before="0" w:line="240" w:lineRule="auto"/>
              <w:jc w:val="left"/>
              <w:rPr>
                <w:sz w:val="18"/>
              </w:rPr>
            </w:pPr>
            <w:r w:rsidRPr="007C1B12">
              <w:rPr>
                <w:sz w:val="18"/>
              </w:rPr>
              <w:t>A-KLB</w:t>
            </w:r>
          </w:p>
        </w:tc>
        <w:tc>
          <w:tcPr>
            <w:tcW w:w="2265" w:type="dxa"/>
            <w:vAlign w:val="center"/>
          </w:tcPr>
          <w:p w14:paraId="63DB2AF0" w14:textId="7D4803D3"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6A0B1EB7" w14:textId="760E7309" w:rsidR="007C1B12" w:rsidRPr="007C1B12" w:rsidRDefault="007C1B12" w:rsidP="006B1082">
            <w:pPr>
              <w:autoSpaceDE w:val="0"/>
              <w:autoSpaceDN w:val="0"/>
              <w:adjustRightInd w:val="0"/>
              <w:spacing w:before="0" w:line="240" w:lineRule="auto"/>
              <w:jc w:val="center"/>
              <w:rPr>
                <w:sz w:val="18"/>
              </w:rPr>
            </w:pPr>
            <w:r w:rsidRPr="007C1B12">
              <w:rPr>
                <w:sz w:val="18"/>
              </w:rPr>
              <w:t>Klebung</w:t>
            </w:r>
          </w:p>
        </w:tc>
        <w:tc>
          <w:tcPr>
            <w:tcW w:w="2265" w:type="dxa"/>
            <w:vAlign w:val="center"/>
          </w:tcPr>
          <w:p w14:paraId="47A6310A" w14:textId="48E1A608" w:rsidR="007C1B12" w:rsidRPr="007C1B12" w:rsidRDefault="007C1B12" w:rsidP="006B108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6B1082">
        <w:trPr>
          <w:trHeight w:val="340"/>
        </w:trPr>
        <w:tc>
          <w:tcPr>
            <w:tcW w:w="2265" w:type="dxa"/>
            <w:vAlign w:val="center"/>
          </w:tcPr>
          <w:p w14:paraId="1487F25F" w14:textId="0C1282A2" w:rsidR="007C1B12" w:rsidRPr="007C1B12" w:rsidRDefault="007C1B12" w:rsidP="006B1082">
            <w:pPr>
              <w:autoSpaceDE w:val="0"/>
              <w:autoSpaceDN w:val="0"/>
              <w:adjustRightInd w:val="0"/>
              <w:spacing w:before="0" w:line="240" w:lineRule="auto"/>
              <w:jc w:val="left"/>
              <w:rPr>
                <w:sz w:val="18"/>
              </w:rPr>
            </w:pPr>
            <w:r w:rsidRPr="007C1B12">
              <w:rPr>
                <w:sz w:val="18"/>
              </w:rPr>
              <w:t>A-KRV</w:t>
            </w:r>
          </w:p>
        </w:tc>
        <w:tc>
          <w:tcPr>
            <w:tcW w:w="2265" w:type="dxa"/>
            <w:vAlign w:val="center"/>
          </w:tcPr>
          <w:p w14:paraId="3E69E5FA" w14:textId="086FCA81"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7FA87BE3" w14:textId="16480B95" w:rsidR="007C1B12" w:rsidRPr="007C1B12" w:rsidRDefault="007C1B12" w:rsidP="006B1082">
            <w:pPr>
              <w:autoSpaceDE w:val="0"/>
              <w:autoSpaceDN w:val="0"/>
              <w:adjustRightInd w:val="0"/>
              <w:spacing w:before="0" w:line="240" w:lineRule="auto"/>
              <w:jc w:val="center"/>
              <w:rPr>
                <w:sz w:val="18"/>
              </w:rPr>
            </w:pPr>
            <w:r w:rsidRPr="007C1B12">
              <w:rPr>
                <w:sz w:val="18"/>
              </w:rPr>
              <w:t>Kerven</w:t>
            </w:r>
          </w:p>
        </w:tc>
        <w:tc>
          <w:tcPr>
            <w:tcW w:w="2265" w:type="dxa"/>
            <w:vAlign w:val="center"/>
          </w:tcPr>
          <w:p w14:paraId="7DA5AC05" w14:textId="3179E0FA" w:rsidR="007C1B12" w:rsidRPr="007C1B12" w:rsidRDefault="007C1B12" w:rsidP="006B108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09C81BCA" w:rsidR="00950524" w:rsidRPr="007C1B12" w:rsidRDefault="00950524" w:rsidP="00950524">
      <w:pPr>
        <w:pStyle w:val="Beschriftung"/>
      </w:pPr>
      <w:bookmarkStart w:id="668" w:name="_Ref83244830"/>
      <w:bookmarkStart w:id="669" w:name="_Toc96874699"/>
      <w:r w:rsidRPr="00E81B1B">
        <w:t xml:space="preserve">Abbildung </w:t>
      </w:r>
      <w:r>
        <w:fldChar w:fldCharType="begin"/>
      </w:r>
      <w:r>
        <w:instrText>SEQ Abbildung \* ARABIC</w:instrText>
      </w:r>
      <w:r>
        <w:fldChar w:fldCharType="separate"/>
      </w:r>
      <w:r w:rsidR="00D41CAF">
        <w:rPr>
          <w:noProof/>
        </w:rPr>
        <w:t>68</w:t>
      </w:r>
      <w:r>
        <w:fldChar w:fldCharType="end"/>
      </w:r>
      <w:bookmarkEnd w:id="668"/>
      <w:r w:rsidRPr="00E81B1B">
        <w:t xml:space="preserve"> Aufbau und Messkonzept der Versuche an abgesetz</w:t>
      </w:r>
      <w:r w:rsidR="001A5F14">
        <w:t>t</w:t>
      </w:r>
      <w:r w:rsidRPr="00E81B1B">
        <w:t>en Auflager</w:t>
      </w:r>
      <w:r w:rsidR="00B44B05">
        <w:t>konstruktionen</w:t>
      </w:r>
      <w:bookmarkEnd w:id="669"/>
    </w:p>
    <w:p w14:paraId="792BE980" w14:textId="2FE5F503" w:rsidR="005668AF" w:rsidRPr="00E81B1B" w:rsidRDefault="4C11F93A" w:rsidP="009276B1">
      <w:pPr>
        <w:pStyle w:val="berschrift3"/>
        <w:numPr>
          <w:ilvl w:val="2"/>
          <w:numId w:val="43"/>
        </w:numPr>
        <w:rPr>
          <w:noProof w:val="0"/>
          <w:lang w:val="de-DE"/>
        </w:rPr>
      </w:pPr>
      <w:bookmarkStart w:id="670" w:name="_Toc92091760"/>
      <w:bookmarkStart w:id="671" w:name="_Toc92092202"/>
      <w:bookmarkStart w:id="672" w:name="_Toc92092314"/>
      <w:bookmarkStart w:id="673" w:name="_Toc96874598"/>
      <w:commentRangeStart w:id="674"/>
      <w:r w:rsidRPr="4C11F93A">
        <w:rPr>
          <w:noProof w:val="0"/>
          <w:lang w:val="de-DE"/>
        </w:rPr>
        <w:t>Herstellung der Probekörper</w:t>
      </w:r>
      <w:commentRangeEnd w:id="674"/>
      <w:r w:rsidR="4364C566">
        <w:rPr>
          <w:rStyle w:val="Kommentarzeichen"/>
        </w:rPr>
        <w:commentReference w:id="674"/>
      </w:r>
      <w:bookmarkEnd w:id="670"/>
      <w:bookmarkEnd w:id="671"/>
      <w:bookmarkEnd w:id="672"/>
      <w:bookmarkEnd w:id="673"/>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lastRenderedPageBreak/>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1CC97EA" w:rsidR="009A0EC3" w:rsidRPr="00E81B1B" w:rsidRDefault="00CC62B3" w:rsidP="00613F6E">
      <w:pPr>
        <w:pStyle w:val="Beschriftung"/>
      </w:pPr>
      <w:bookmarkStart w:id="676" w:name="_Ref93835681"/>
      <w:bookmarkStart w:id="677"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69</w:t>
      </w:r>
      <w:r w:rsidR="00E23157">
        <w:rPr>
          <w:noProof/>
        </w:rPr>
        <w:fldChar w:fldCharType="end"/>
      </w:r>
      <w:bookmarkEnd w:id="676"/>
      <w:r>
        <w:t xml:space="preserve"> Herstellung des abgesetzten Auflagers an einem Probekörper mit Kerven</w:t>
      </w:r>
      <w:bookmarkEnd w:id="677"/>
    </w:p>
    <w:p w14:paraId="4E00ABD2" w14:textId="5CF69F6A" w:rsidR="005668AF" w:rsidRPr="00E81B1B" w:rsidRDefault="4C11F93A" w:rsidP="009276B1">
      <w:pPr>
        <w:pStyle w:val="berschrift3"/>
        <w:numPr>
          <w:ilvl w:val="2"/>
          <w:numId w:val="43"/>
        </w:numPr>
        <w:rPr>
          <w:noProof w:val="0"/>
          <w:lang w:val="de-DE"/>
        </w:rPr>
      </w:pPr>
      <w:bookmarkStart w:id="678" w:name="_Toc92091761"/>
      <w:bookmarkStart w:id="679" w:name="_Toc92092203"/>
      <w:bookmarkStart w:id="680" w:name="_Toc92092315"/>
      <w:bookmarkStart w:id="681" w:name="_Toc96874599"/>
      <w:r w:rsidRPr="4C11F93A">
        <w:rPr>
          <w:noProof w:val="0"/>
          <w:lang w:val="de-DE"/>
        </w:rPr>
        <w:t>Versuchsdurchführung</w:t>
      </w:r>
      <w:bookmarkEnd w:id="678"/>
      <w:bookmarkEnd w:id="679"/>
      <w:bookmarkEnd w:id="680"/>
      <w:bookmarkEnd w:id="681"/>
    </w:p>
    <w:p w14:paraId="0106E48D" w14:textId="05477683"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844CDB">
        <w:fldChar w:fldCharType="begin"/>
      </w:r>
      <w:r w:rsidR="00844CDB">
        <w:instrText xml:space="preserve"> REF _Ref82366899 \h </w:instrText>
      </w:r>
      <w:r w:rsidR="00844CDB">
        <w:fldChar w:fldCharType="separate"/>
      </w:r>
      <w:r w:rsidR="00844CDB" w:rsidRPr="00E81B1B">
        <w:t xml:space="preserve">Abbildung </w:t>
      </w:r>
      <w:r w:rsidR="00844CDB">
        <w:rPr>
          <w:noProof/>
        </w:rPr>
        <w:t>70</w:t>
      </w:r>
      <w:r w:rsidR="00844CDB">
        <w:fldChar w:fldCharType="end"/>
      </w:r>
      <w:r w:rsidR="00844CD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682"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C5ABB0D" w:rsidR="00B008A2" w:rsidRPr="00E81B1B" w:rsidRDefault="00B008A2" w:rsidP="00B008A2">
      <w:pPr>
        <w:pStyle w:val="Beschriftung"/>
        <w:rPr>
          <w:rFonts w:ascii="ArevSans-Roman" w:hAnsi="ArevSans-Roman" w:cs="ArevSans-Roman"/>
          <w:szCs w:val="20"/>
        </w:rPr>
      </w:pPr>
      <w:bookmarkStart w:id="683" w:name="_Ref82366899"/>
      <w:bookmarkStart w:id="684" w:name="_Toc96874701"/>
      <w:r w:rsidRPr="00E81B1B">
        <w:lastRenderedPageBreak/>
        <w:t xml:space="preserve">Abbildung </w:t>
      </w:r>
      <w:r>
        <w:fldChar w:fldCharType="begin"/>
      </w:r>
      <w:r>
        <w:instrText>SEQ Abbildung \* ARABIC</w:instrText>
      </w:r>
      <w:r>
        <w:fldChar w:fldCharType="separate"/>
      </w:r>
      <w:r w:rsidR="00D41CAF">
        <w:rPr>
          <w:noProof/>
        </w:rPr>
        <w:t>70</w:t>
      </w:r>
      <w:r>
        <w:fldChar w:fldCharType="end"/>
      </w:r>
      <w:bookmarkEnd w:id="683"/>
      <w:r w:rsidRPr="00E81B1B">
        <w:t xml:space="preserve"> </w:t>
      </w:r>
      <w:r w:rsidR="00670E51" w:rsidRPr="00E81B1B">
        <w:t xml:space="preserve">Belastungsschema </w:t>
      </w:r>
      <w:r w:rsidRPr="00E81B1B">
        <w:t>der Versuche an abgesetzten Auflagern</w:t>
      </w:r>
      <w:bookmarkEnd w:id="684"/>
    </w:p>
    <w:p w14:paraId="535E4E82" w14:textId="4790E34C" w:rsidR="005F5F98" w:rsidRPr="00E81B1B" w:rsidRDefault="4364C566" w:rsidP="009276B1">
      <w:pPr>
        <w:pStyle w:val="berschrift3"/>
        <w:numPr>
          <w:ilvl w:val="2"/>
          <w:numId w:val="43"/>
        </w:numPr>
        <w:rPr>
          <w:noProof w:val="0"/>
          <w:lang w:val="de-DE"/>
        </w:rPr>
      </w:pPr>
      <w:bookmarkStart w:id="685" w:name="_Toc96874600"/>
      <w:r w:rsidRPr="4C11F93A">
        <w:rPr>
          <w:noProof w:val="0"/>
          <w:lang w:val="de-DE"/>
        </w:rPr>
        <w:t xml:space="preserve">Beobachtungen </w:t>
      </w:r>
      <w:bookmarkStart w:id="686" w:name="_Toc92091762"/>
      <w:bookmarkStart w:id="687" w:name="_Toc92092204"/>
      <w:bookmarkStart w:id="688" w:name="_Toc92092316"/>
      <w:r w:rsidR="4C11F93A" w:rsidRPr="4C11F93A">
        <w:rPr>
          <w:noProof w:val="0"/>
          <w:lang w:val="de-DE"/>
        </w:rPr>
        <w:t>und Ergebnisse</w:t>
      </w:r>
      <w:bookmarkEnd w:id="685"/>
      <w:bookmarkEnd w:id="686"/>
      <w:bookmarkEnd w:id="687"/>
      <w:bookmarkEnd w:id="688"/>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5753F1C" w:rsidR="003D5475" w:rsidRPr="00E81B1B" w:rsidRDefault="003D5475" w:rsidP="003D5475">
      <w:pPr>
        <w:pStyle w:val="Beschriftung"/>
        <w:rPr>
          <w:rFonts w:ascii="ArevSans-Roman" w:hAnsi="ArevSans-Roman" w:cs="ArevSans-Roman"/>
          <w:szCs w:val="20"/>
        </w:rPr>
      </w:pPr>
      <w:bookmarkStart w:id="689" w:name="_Ref93834519"/>
      <w:bookmarkStart w:id="690" w:name="_Toc96874702"/>
      <w:r w:rsidRPr="00E81B1B">
        <w:t xml:space="preserve">Abbildung </w:t>
      </w:r>
      <w:r>
        <w:fldChar w:fldCharType="begin"/>
      </w:r>
      <w:r>
        <w:instrText>SEQ Abbildung \* ARABIC</w:instrText>
      </w:r>
      <w:r>
        <w:fldChar w:fldCharType="separate"/>
      </w:r>
      <w:r w:rsidR="00D41CAF">
        <w:rPr>
          <w:noProof/>
        </w:rPr>
        <w:t>71</w:t>
      </w:r>
      <w:r>
        <w:fldChar w:fldCharType="end"/>
      </w:r>
      <w:bookmarkEnd w:id="689"/>
      <w:r w:rsidRPr="00E81B1B">
        <w:t xml:space="preserve"> Typisches Bruchbild der Versuche zu abgesetzten Auflagern</w:t>
      </w:r>
      <w:bookmarkEnd w:id="690"/>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691"/>
      <w:r w:rsidR="007C1B12">
        <w:t>Seitenflächen des Betons</w:t>
      </w:r>
      <w:commentRangeEnd w:id="691"/>
      <w:r w:rsidR="007C1B12">
        <w:rPr>
          <w:rStyle w:val="Kommentarzeichen"/>
        </w:rPr>
        <w:commentReference w:id="691"/>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Unter Gebrauchslastniveau (ca. 20 kN) fallen die 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9C1FC31" w:rsidR="00145552" w:rsidRPr="00E81B1B" w:rsidRDefault="00145552" w:rsidP="00145552">
            <w:pPr>
              <w:pStyle w:val="Beschriftung"/>
            </w:pPr>
            <w:bookmarkStart w:id="692" w:name="_Ref82367860"/>
            <w:bookmarkStart w:id="693" w:name="_Toc96874703"/>
            <w:r w:rsidRPr="00E81B1B">
              <w:t xml:space="preserve">Abbildung </w:t>
            </w:r>
            <w:r>
              <w:fldChar w:fldCharType="begin"/>
            </w:r>
            <w:r>
              <w:instrText>SEQ Abbildung \* ARABIC</w:instrText>
            </w:r>
            <w:r>
              <w:fldChar w:fldCharType="separate"/>
            </w:r>
            <w:r w:rsidR="00D41CAF">
              <w:rPr>
                <w:noProof/>
              </w:rPr>
              <w:t>72</w:t>
            </w:r>
            <w:r>
              <w:fldChar w:fldCharType="end"/>
            </w:r>
            <w:bookmarkEnd w:id="692"/>
            <w:r w:rsidRPr="00E81B1B">
              <w:t xml:space="preserve"> Bruchlasten der Auflagerversuche</w:t>
            </w:r>
            <w:bookmarkEnd w:id="693"/>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4C06E0B9" w:rsidR="00145552" w:rsidRPr="00E81B1B" w:rsidRDefault="00145552" w:rsidP="00145552">
            <w:pPr>
              <w:pStyle w:val="Beschriftung"/>
              <w:rPr>
                <w:rFonts w:ascii="ArevSans-Roman" w:hAnsi="ArevSans-Roman" w:cs="ArevSans-Roman"/>
                <w:szCs w:val="20"/>
              </w:rPr>
            </w:pPr>
            <w:bookmarkStart w:id="694" w:name="_Ref80096412"/>
            <w:bookmarkStart w:id="695" w:name="_Ref80096407"/>
            <w:bookmarkStart w:id="696" w:name="_Toc96874704"/>
            <w:r w:rsidRPr="00E81B1B">
              <w:t xml:space="preserve">Abbildung </w:t>
            </w:r>
            <w:r>
              <w:fldChar w:fldCharType="begin"/>
            </w:r>
            <w:r>
              <w:instrText>SEQ Abbildung \* ARABIC</w:instrText>
            </w:r>
            <w:r>
              <w:fldChar w:fldCharType="separate"/>
            </w:r>
            <w:r w:rsidR="00D41CAF">
              <w:rPr>
                <w:noProof/>
              </w:rPr>
              <w:t>73</w:t>
            </w:r>
            <w:r>
              <w:fldChar w:fldCharType="end"/>
            </w:r>
            <w:bookmarkEnd w:id="694"/>
            <w:r w:rsidRPr="00E81B1B">
              <w:t xml:space="preserve"> Last-Verformungs-Diagramm der Auflagersuche</w:t>
            </w:r>
            <w:bookmarkEnd w:id="695"/>
            <w:bookmarkEnd w:id="696"/>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697"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6DBD311E" w:rsidR="00BE6BD7" w:rsidRDefault="00145552" w:rsidP="00BE6BD7">
      <w:pPr>
        <w:pStyle w:val="Beschriftung"/>
        <w:spacing w:after="240"/>
      </w:pPr>
      <w:bookmarkStart w:id="698" w:name="_Ref82373008"/>
      <w:bookmarkStart w:id="699" w:name="_Toc96874705"/>
      <w:r w:rsidRPr="00E81B1B">
        <w:t xml:space="preserve">Abbildung </w:t>
      </w:r>
      <w:r>
        <w:fldChar w:fldCharType="begin"/>
      </w:r>
      <w:r>
        <w:instrText>SEQ Abbildung \* ARABIC</w:instrText>
      </w:r>
      <w:r>
        <w:fldChar w:fldCharType="separate"/>
      </w:r>
      <w:r w:rsidR="00D41CAF">
        <w:rPr>
          <w:noProof/>
        </w:rPr>
        <w:t>74</w:t>
      </w:r>
      <w:r>
        <w:fldChar w:fldCharType="end"/>
      </w:r>
      <w:bookmarkEnd w:id="697"/>
      <w:bookmarkEnd w:id="698"/>
      <w:r w:rsidRPr="00E81B1B">
        <w:t xml:space="preserve"> Vergleich der horizontalen und vertikalen Differentialverschiebungen zwischen Holz und Beton an den abgesetz</w:t>
      </w:r>
      <w:r w:rsidR="00B1093F" w:rsidRPr="00E81B1B">
        <w:t>t</w:t>
      </w:r>
      <w:r w:rsidRPr="00E81B1B">
        <w:t>en Auflagern</w:t>
      </w:r>
      <w:bookmarkEnd w:id="699"/>
      <w:r w:rsidR="00BE6BD7" w:rsidRPr="00BE6BD7">
        <w:t xml:space="preserve"> </w:t>
      </w:r>
    </w:p>
    <w:p w14:paraId="27817147" w14:textId="20A07F43" w:rsidR="00626605" w:rsidRDefault="00BE6BD7" w:rsidP="00145552">
      <w:pPr>
        <w:pStyle w:val="Beschriftung"/>
      </w:pPr>
      <w:bookmarkStart w:id="700"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E72ED">
        <w:rPr>
          <w:noProof/>
        </w:rPr>
        <w:t>21</w:t>
      </w:r>
      <w:r w:rsidR="002C49CE">
        <w:rPr>
          <w:noProof/>
        </w:rPr>
        <w:fldChar w:fldCharType="end"/>
      </w:r>
      <w:r>
        <w:t xml:space="preserve"> Bruchlasten der Versuche zu abgesetzten Auflagern</w:t>
      </w:r>
      <w:bookmarkEnd w:id="700"/>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701" w:name="_Toc92091763"/>
      <w:bookmarkStart w:id="702" w:name="_Toc92092205"/>
      <w:bookmarkStart w:id="703" w:name="_Toc92092317"/>
      <w:bookmarkStart w:id="704" w:name="_Toc96874601"/>
      <w:r>
        <w:t>Fazit und Ausblick</w:t>
      </w:r>
      <w:bookmarkEnd w:id="701"/>
      <w:bookmarkEnd w:id="702"/>
      <w:bookmarkEnd w:id="703"/>
      <w:bookmarkEnd w:id="704"/>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lastRenderedPageBreak/>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705" w:name="_Ref97986037"/>
      <w:bookmarkStart w:id="706" w:name="_Ref94450905"/>
      <w:bookmarkStart w:id="707" w:name="_Toc96874602"/>
      <w:bookmarkStart w:id="708" w:name="_Toc92091764"/>
      <w:bookmarkStart w:id="709" w:name="_Toc92092206"/>
      <w:bookmarkStart w:id="710" w:name="_Toc92092318"/>
      <w:r>
        <w:t>Deckenscheiben</w:t>
      </w:r>
      <w:bookmarkEnd w:id="705"/>
    </w:p>
    <w:p w14:paraId="1CAE8276" w14:textId="0ABCFFA2" w:rsidR="00F91F24" w:rsidRPr="00F91F24" w:rsidRDefault="00F91F24" w:rsidP="00F91F24">
      <w:pPr>
        <w:rPr>
          <w:b/>
        </w:rPr>
      </w:pPr>
      <w:bookmarkStart w:id="711"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0"/>
                    <a:stretch>
                      <a:fillRect/>
                    </a:stretch>
                  </pic:blipFill>
                  <pic:spPr>
                    <a:xfrm>
                      <a:off x="0" y="0"/>
                      <a:ext cx="5006303" cy="2823290"/>
                    </a:xfrm>
                    <a:prstGeom prst="rect">
                      <a:avLst/>
                    </a:prstGeom>
                  </pic:spPr>
                </pic:pic>
              </a:graphicData>
            </a:graphic>
          </wp:inline>
        </w:drawing>
      </w:r>
    </w:p>
    <w:p w14:paraId="5AB5C721" w14:textId="0C8371E3" w:rsidR="00F91F24" w:rsidRPr="00F91F24" w:rsidRDefault="00F91F24" w:rsidP="00F91F24">
      <w:pPr>
        <w:pStyle w:val="Beschriftung"/>
      </w:pPr>
      <w:bookmarkStart w:id="712"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5</w:t>
      </w:r>
      <w:r w:rsidR="006067B2">
        <w:rPr>
          <w:noProof/>
        </w:rPr>
        <w:fldChar w:fldCharType="end"/>
      </w:r>
      <w:bookmarkEnd w:id="712"/>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1"/>
                    <a:stretch>
                      <a:fillRect/>
                    </a:stretch>
                  </pic:blipFill>
                  <pic:spPr>
                    <a:xfrm>
                      <a:off x="0" y="0"/>
                      <a:ext cx="4809824" cy="3201423"/>
                    </a:xfrm>
                    <a:prstGeom prst="rect">
                      <a:avLst/>
                    </a:prstGeom>
                  </pic:spPr>
                </pic:pic>
              </a:graphicData>
            </a:graphic>
          </wp:inline>
        </w:drawing>
      </w:r>
    </w:p>
    <w:p w14:paraId="7F1DFE7F" w14:textId="0E717D82" w:rsidR="00F91F24" w:rsidRPr="00F91F24" w:rsidRDefault="00F91F24" w:rsidP="00F91F24">
      <w:pPr>
        <w:pStyle w:val="Beschriftung"/>
      </w:pPr>
      <w:bookmarkStart w:id="713"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6</w:t>
      </w:r>
      <w:r w:rsidR="006067B2">
        <w:rPr>
          <w:noProof/>
        </w:rPr>
        <w:fldChar w:fldCharType="end"/>
      </w:r>
      <w:bookmarkEnd w:id="713"/>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714"/>
      <w:commentRangeStart w:id="715"/>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714"/>
      <w:r w:rsidRPr="00F91F24">
        <w:commentReference w:id="714"/>
      </w:r>
      <w:commentRangeEnd w:id="715"/>
      <w:r w:rsidRPr="00F91F24">
        <w:t>U</w:t>
      </w:r>
      <w:r w:rsidRPr="00F91F24">
        <w:commentReference w:id="715"/>
      </w:r>
      <w:r w:rsidRPr="00F91F24">
        <w:t xml:space="preserve">m unbewehrte Fugen auszubilden, sind diese „rau“ auszuführen. Der Nachweis ist nach DIN EN 1992-1-1:2011-01 und </w:t>
      </w:r>
      <w:commentRangeStart w:id="716"/>
      <w:r w:rsidRPr="00F91F24">
        <w:t xml:space="preserve">DIN EN 1992-1-1/NA 6.2.2 </w:t>
      </w:r>
      <w:commentRangeEnd w:id="716"/>
      <w:r w:rsidRPr="00F91F24">
        <w:commentReference w:id="716"/>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717" w:name="_Ref97980373"/>
            <w:r w:rsidRPr="00E81B1B">
              <w:t xml:space="preserve">Gl. </w:t>
            </w:r>
            <w:r>
              <w:fldChar w:fldCharType="begin"/>
            </w:r>
            <w:r>
              <w:instrText>SEQ Formel \* ARABIC</w:instrText>
            </w:r>
            <w:r>
              <w:fldChar w:fldCharType="separate"/>
            </w:r>
            <w:r w:rsidR="00465B9C">
              <w:rPr>
                <w:noProof/>
              </w:rPr>
              <w:t>21</w:t>
            </w:r>
            <w:r>
              <w:fldChar w:fldCharType="end"/>
            </w:r>
            <w:bookmarkEnd w:id="717"/>
          </w:p>
        </w:tc>
      </w:tr>
      <w:tr w:rsidR="00465B9C" w:rsidRPr="00E81B1B" w14:paraId="7B30AECE" w14:textId="77777777" w:rsidTr="0063757D">
        <w:tc>
          <w:tcPr>
            <w:tcW w:w="7650" w:type="dxa"/>
            <w:vAlign w:val="center"/>
          </w:tcPr>
          <w:p w14:paraId="18360A0D" w14:textId="62918A53" w:rsidR="00465B9C" w:rsidRPr="00465B9C" w:rsidRDefault="006067B2"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718" w:name="_Ref97980375"/>
            <w:r w:rsidRPr="00E81B1B">
              <w:t xml:space="preserve">Gl. </w:t>
            </w:r>
            <w:r>
              <w:fldChar w:fldCharType="begin"/>
            </w:r>
            <w:r>
              <w:instrText>SEQ Formel \* ARABIC</w:instrText>
            </w:r>
            <w:r>
              <w:fldChar w:fldCharType="separate"/>
            </w:r>
            <w:r>
              <w:rPr>
                <w:noProof/>
              </w:rPr>
              <w:t>22</w:t>
            </w:r>
            <w:r>
              <w:fldChar w:fldCharType="end"/>
            </w:r>
            <w:bookmarkEnd w:id="718"/>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2"/>
                    <a:stretch>
                      <a:fillRect/>
                    </a:stretch>
                  </pic:blipFill>
                  <pic:spPr>
                    <a:xfrm>
                      <a:off x="0" y="0"/>
                      <a:ext cx="4210691" cy="2348145"/>
                    </a:xfrm>
                    <a:prstGeom prst="rect">
                      <a:avLst/>
                    </a:prstGeom>
                  </pic:spPr>
                </pic:pic>
              </a:graphicData>
            </a:graphic>
          </wp:inline>
        </w:drawing>
      </w:r>
    </w:p>
    <w:p w14:paraId="60E4543C" w14:textId="389264CA" w:rsidR="00F91F24" w:rsidRPr="00F91F24" w:rsidRDefault="00465B9C" w:rsidP="00465B9C">
      <w:pPr>
        <w:pStyle w:val="Beschriftung"/>
        <w:rPr>
          <w:iCs w:val="0"/>
        </w:rPr>
      </w:pPr>
      <w:bookmarkStart w:id="719"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7</w:t>
      </w:r>
      <w:r w:rsidR="006067B2">
        <w:rPr>
          <w:noProof/>
        </w:rPr>
        <w:fldChar w:fldCharType="end"/>
      </w:r>
      <w:bookmarkEnd w:id="719"/>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720"/>
      <w:r w:rsidRPr="00F91F24">
        <w:t xml:space="preserve">Diese werden in den folgenden </w:t>
      </w:r>
      <w:commentRangeEnd w:id="720"/>
      <w:r w:rsidRPr="00F91F24">
        <w:commentReference w:id="720"/>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3"/>
                    <a:stretch>
                      <a:fillRect/>
                    </a:stretch>
                  </pic:blipFill>
                  <pic:spPr>
                    <a:xfrm>
                      <a:off x="0" y="0"/>
                      <a:ext cx="4586500" cy="2760497"/>
                    </a:xfrm>
                    <a:prstGeom prst="rect">
                      <a:avLst/>
                    </a:prstGeom>
                  </pic:spPr>
                </pic:pic>
              </a:graphicData>
            </a:graphic>
          </wp:inline>
        </w:drawing>
      </w:r>
    </w:p>
    <w:p w14:paraId="03D6AE83" w14:textId="1F4DAD06" w:rsidR="00F91F24" w:rsidRPr="00F91F24" w:rsidRDefault="00AD4632" w:rsidP="00B04D8E">
      <w:pPr>
        <w:pStyle w:val="Beschriftung"/>
        <w:spacing w:after="240"/>
      </w:pPr>
      <w:bookmarkStart w:id="721"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8</w:t>
      </w:r>
      <w:r w:rsidR="006067B2">
        <w:rPr>
          <w:noProof/>
        </w:rPr>
        <w:fldChar w:fldCharType="end"/>
      </w:r>
      <w:bookmarkEnd w:id="721"/>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722" w:name="_Ref92873512"/>
      <w:bookmarkStart w:id="723" w:name="_Ref92873522"/>
      <w:bookmarkStart w:id="724" w:name="_Toc93048302"/>
      <w:r w:rsidRPr="00F91F24">
        <w:t>Ortbeton Ringbalken</w:t>
      </w:r>
      <w:bookmarkEnd w:id="722"/>
      <w:bookmarkEnd w:id="723"/>
      <w:bookmarkEnd w:id="724"/>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4"/>
                    <a:stretch>
                      <a:fillRect/>
                    </a:stretch>
                  </pic:blipFill>
                  <pic:spPr>
                    <a:xfrm>
                      <a:off x="0" y="0"/>
                      <a:ext cx="5759450" cy="3756025"/>
                    </a:xfrm>
                    <a:prstGeom prst="rect">
                      <a:avLst/>
                    </a:prstGeom>
                  </pic:spPr>
                </pic:pic>
              </a:graphicData>
            </a:graphic>
          </wp:inline>
        </w:drawing>
      </w:r>
    </w:p>
    <w:p w14:paraId="06F58744" w14:textId="500804B2" w:rsidR="00B04D8E" w:rsidRPr="00F91F24" w:rsidRDefault="00B04D8E" w:rsidP="00B04D8E">
      <w:pPr>
        <w:pStyle w:val="Beschriftung"/>
        <w:rPr>
          <w:iCs w:val="0"/>
        </w:rPr>
      </w:pPr>
      <w:bookmarkStart w:id="725"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9</w:t>
      </w:r>
      <w:r w:rsidR="006067B2">
        <w:rPr>
          <w:noProof/>
        </w:rPr>
        <w:fldChar w:fldCharType="end"/>
      </w:r>
      <w:bookmarkEnd w:id="725"/>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726" w:name="_Toc93048303"/>
      <w:r w:rsidRPr="00F91F24">
        <w:t>Geschweißte Stahl-Verbindung</w:t>
      </w:r>
      <w:bookmarkEnd w:id="726"/>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727"/>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5"/>
                    <a:stretch>
                      <a:fillRect/>
                    </a:stretch>
                  </pic:blipFill>
                  <pic:spPr>
                    <a:xfrm>
                      <a:off x="0" y="0"/>
                      <a:ext cx="5687188" cy="4058157"/>
                    </a:xfrm>
                    <a:prstGeom prst="rect">
                      <a:avLst/>
                    </a:prstGeom>
                  </pic:spPr>
                </pic:pic>
              </a:graphicData>
            </a:graphic>
          </wp:inline>
        </w:drawing>
      </w:r>
      <w:commentRangeEnd w:id="727"/>
      <w:r w:rsidRPr="00F91F24">
        <w:commentReference w:id="727"/>
      </w:r>
      <w:r w:rsidRPr="00F91F24">
        <w:t xml:space="preserve"> </w:t>
      </w:r>
      <w:commentRangeStart w:id="728"/>
      <w:commentRangeEnd w:id="728"/>
      <w:r w:rsidRPr="00F91F24">
        <w:commentReference w:id="728"/>
      </w:r>
      <w:commentRangeStart w:id="729"/>
      <w:commentRangeEnd w:id="729"/>
      <w:r w:rsidRPr="00F91F24">
        <w:commentReference w:id="729"/>
      </w:r>
      <w:commentRangeStart w:id="730"/>
      <w:commentRangeEnd w:id="730"/>
      <w:r w:rsidRPr="00F91F24">
        <w:commentReference w:id="730"/>
      </w:r>
    </w:p>
    <w:p w14:paraId="3DB1F5DD" w14:textId="41DBD7F9" w:rsidR="00B04D8E" w:rsidRPr="00F91F24" w:rsidRDefault="00B04D8E" w:rsidP="00B04D8E">
      <w:pPr>
        <w:pStyle w:val="Beschriftung"/>
      </w:pPr>
      <w:bookmarkStart w:id="731"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0</w:t>
      </w:r>
      <w:r w:rsidR="006067B2">
        <w:rPr>
          <w:noProof/>
        </w:rPr>
        <w:fldChar w:fldCharType="end"/>
      </w:r>
      <w:bookmarkEnd w:id="731"/>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732"/>
      <w:r w:rsidRPr="00F91F24">
        <w:t xml:space="preserve">Durchmesser der Randbewehrung sind auf </w:t>
      </w:r>
      <w:commentRangeStart w:id="733"/>
      <w:r w:rsidRPr="00F91F24">
        <w:t xml:space="preserve">Ø12 </w:t>
      </w:r>
      <w:commentRangeEnd w:id="733"/>
      <w:r w:rsidRPr="00F91F24">
        <w:commentReference w:id="733"/>
      </w:r>
      <w:r w:rsidRPr="00F91F24">
        <w:t xml:space="preserve">zu begrenzen. Die Bewehrungsmenge ist </w:t>
      </w:r>
      <w:commentRangeStart w:id="734"/>
      <w:r w:rsidRPr="00F91F24">
        <w:t xml:space="preserve">durch die Größe des Stahlblechs und den Platzbedarf der Schweißnähte limitiert. </w:t>
      </w:r>
      <w:commentRangeEnd w:id="734"/>
      <w:r w:rsidRPr="00F91F24">
        <w:commentReference w:id="734"/>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732"/>
      <w:r w:rsidRPr="00F91F24">
        <w:commentReference w:id="732"/>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735" w:name="_Toc93048304"/>
      <w:r w:rsidRPr="00F91F24">
        <w:lastRenderedPageBreak/>
        <w:t xml:space="preserve">Bewehrungsverbindung über </w:t>
      </w:r>
      <w:bookmarkEnd w:id="735"/>
      <w:r w:rsidRPr="00F91F24">
        <w:t>Koppelelemente</w:t>
      </w:r>
    </w:p>
    <w:p w14:paraId="19A1CFAD" w14:textId="4AA47091" w:rsidR="00F91F24" w:rsidRDefault="00F91F24" w:rsidP="00F91F24">
      <w:commentRangeStart w:id="736"/>
      <w:commentRangeStart w:id="737"/>
      <w:commentRangeEnd w:id="736"/>
      <w:r w:rsidRPr="00F91F24">
        <w:commentReference w:id="736"/>
      </w:r>
      <w:commentRangeEnd w:id="737"/>
      <w:r w:rsidRPr="00F91F24">
        <w:commentReference w:id="737"/>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6"/>
                    <a:stretch>
                      <a:fillRect/>
                    </a:stretch>
                  </pic:blipFill>
                  <pic:spPr>
                    <a:xfrm>
                      <a:off x="0" y="0"/>
                      <a:ext cx="5759450" cy="3733165"/>
                    </a:xfrm>
                    <a:prstGeom prst="rect">
                      <a:avLst/>
                    </a:prstGeom>
                  </pic:spPr>
                </pic:pic>
              </a:graphicData>
            </a:graphic>
          </wp:inline>
        </w:drawing>
      </w:r>
    </w:p>
    <w:p w14:paraId="7A6BC93E" w14:textId="7E93E8E2" w:rsidR="00B04D8E" w:rsidRDefault="00B04D8E" w:rsidP="00B04D8E">
      <w:pPr>
        <w:pStyle w:val="Beschriftung"/>
      </w:pPr>
      <w:bookmarkStart w:id="738"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1</w:t>
      </w:r>
      <w:r w:rsidR="006067B2">
        <w:rPr>
          <w:noProof/>
        </w:rPr>
        <w:fldChar w:fldCharType="end"/>
      </w:r>
      <w:bookmarkEnd w:id="738"/>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5E2BD22C" w:rsidR="00B04D8E" w:rsidRDefault="00A447F0" w:rsidP="00A447F0">
            <w:pPr>
              <w:pStyle w:val="Beschriftung"/>
            </w:pPr>
            <w:bookmarkStart w:id="739"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2</w:t>
            </w:r>
            <w:r w:rsidR="006067B2">
              <w:rPr>
                <w:noProof/>
              </w:rPr>
              <w:fldChar w:fldCharType="end"/>
            </w:r>
            <w:bookmarkEnd w:id="739"/>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1175F9A9" w:rsidR="00B04D8E" w:rsidRDefault="00A447F0" w:rsidP="00A447F0">
            <w:pPr>
              <w:pStyle w:val="Beschriftung"/>
            </w:pPr>
            <w:bookmarkStart w:id="740"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3</w:t>
            </w:r>
            <w:r w:rsidR="006067B2">
              <w:rPr>
                <w:noProof/>
              </w:rPr>
              <w:fldChar w:fldCharType="end"/>
            </w:r>
            <w:bookmarkEnd w:id="740"/>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741"/>
      <w:r w:rsidRPr="00F91F24">
        <w:t>achteil</w:t>
      </w:r>
      <w:commentRangeEnd w:id="741"/>
      <w:r w:rsidRPr="00F91F24">
        <w:commentReference w:id="741"/>
      </w:r>
      <w:r w:rsidRPr="00F91F24">
        <w:t xml:space="preserve"> der Elemente besteht in den recht hohen </w:t>
      </w:r>
      <w:commentRangeStart w:id="742"/>
      <w:r w:rsidRPr="00F91F24">
        <w:t xml:space="preserve">Kosten für die Verbinder. </w:t>
      </w:r>
      <w:commentRangeEnd w:id="742"/>
      <w:r w:rsidRPr="00F91F24">
        <w:commentReference w:id="742"/>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743"/>
      <w:r w:rsidRPr="00F91F24">
        <w:t xml:space="preserve">BGW-Bügelschloss </w:t>
      </w:r>
      <w:commentRangeEnd w:id="743"/>
      <w:r w:rsidRPr="00F91F24">
        <w:commentReference w:id="743"/>
      </w:r>
      <w:r w:rsidRPr="00F91F24">
        <w:t>ist die Randbewehrung auf 4 Ø12 (4,52 cm²) bzw. 2 Ø</w:t>
      </w:r>
      <w:ins w:id="744" w:author="Carsten Hein" w:date="2022-02-06T17:32:00Z">
        <w:r w:rsidRPr="00F91F24">
          <w:t xml:space="preserve"> </w:t>
        </w:r>
      </w:ins>
      <w:r w:rsidRPr="00F91F24">
        <w:t xml:space="preserve">16 (4,0 cm²) </w:t>
      </w:r>
      <w:commentRangeStart w:id="745"/>
      <w:r w:rsidRPr="00F91F24">
        <w:t>begrenzt</w:t>
      </w:r>
      <w:commentRangeEnd w:id="745"/>
      <w:r w:rsidRPr="00F91F24">
        <w:commentReference w:id="745"/>
      </w:r>
      <w:r w:rsidRPr="00F91F24">
        <w:t xml:space="preserve">. Der </w:t>
      </w:r>
      <w:commentRangeStart w:id="746"/>
      <w:commentRangeStart w:id="747"/>
      <w:r w:rsidRPr="00F91F24">
        <w:t xml:space="preserve">HALFEN MBT </w:t>
      </w:r>
      <w:commentRangeEnd w:id="746"/>
      <w:r w:rsidRPr="00F91F24">
        <w:commentReference w:id="746"/>
      </w:r>
      <w:commentRangeEnd w:id="747"/>
      <w:r w:rsidRPr="00F91F24">
        <w:commentReference w:id="747"/>
      </w:r>
      <w:r w:rsidRPr="00F91F24">
        <w:t>ist für unge</w:t>
      </w:r>
      <w:commentRangeStart w:id="748"/>
      <w:commentRangeStart w:id="749"/>
      <w:r w:rsidRPr="00F91F24">
        <w:t xml:space="preserve">rade Stabanzahl geeignet. </w:t>
      </w:r>
      <w:commentRangeEnd w:id="748"/>
      <w:r w:rsidRPr="00F91F24">
        <w:commentReference w:id="748"/>
      </w:r>
      <w:commentRangeEnd w:id="749"/>
      <w:r w:rsidRPr="00F91F24">
        <w:commentReference w:id="749"/>
      </w:r>
    </w:p>
    <w:p w14:paraId="38772A89" w14:textId="77777777" w:rsidR="00F91F24" w:rsidRPr="00F91F24" w:rsidRDefault="00F91F24" w:rsidP="005134BF">
      <w:pPr>
        <w:pStyle w:val="berschrift2"/>
        <w:numPr>
          <w:ilvl w:val="1"/>
          <w:numId w:val="43"/>
        </w:numPr>
      </w:pPr>
      <w:bookmarkStart w:id="750" w:name="_Toc93048306"/>
      <w:r w:rsidRPr="00F91F24">
        <w:t>Zusammenfassung</w:t>
      </w:r>
      <w:bookmarkEnd w:id="750"/>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751"/>
      <w:r w:rsidRPr="00F91F24">
        <w:t xml:space="preserve"> </w:t>
      </w:r>
      <w:commentRangeEnd w:id="751"/>
      <w:r w:rsidRPr="00F91F24">
        <w:commentReference w:id="751"/>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752"/>
      <w:r w:rsidRPr="00F91F24">
        <w:t xml:space="preserve">teurer </w:t>
      </w:r>
      <w:commentRangeEnd w:id="752"/>
      <w:r w:rsidRPr="00F91F24">
        <w:commentReference w:id="752"/>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482ADB9C" w:rsidR="00F91F24" w:rsidRPr="00F91F24" w:rsidRDefault="00A8280C" w:rsidP="00A8280C">
      <w:pPr>
        <w:pStyle w:val="Beschriftung"/>
      </w:pPr>
      <w:bookmarkStart w:id="753" w:name="_Ref97985147"/>
      <w:bookmarkStart w:id="754"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4E72ED">
        <w:rPr>
          <w:noProof/>
        </w:rPr>
        <w:t>22</w:t>
      </w:r>
      <w:r w:rsidR="006067B2">
        <w:rPr>
          <w:noProof/>
        </w:rPr>
        <w:fldChar w:fldCharType="end"/>
      </w:r>
      <w:bookmarkEnd w:id="753"/>
      <w:r>
        <w:t xml:space="preserve"> Bewertung der Kopplungsmethoden</w:t>
      </w:r>
      <w:bookmarkEnd w:id="754"/>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711"/>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755" w:author="Carsten Hein" w:date="2022-01-03T11:44:00Z"/>
          <w:b/>
        </w:rPr>
      </w:pPr>
      <w:ins w:id="756"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757" w:name="_Ref99829145"/>
      <w:r>
        <w:t>Schallschutz</w:t>
      </w:r>
      <w:bookmarkEnd w:id="706"/>
      <w:bookmarkEnd w:id="707"/>
      <w:bookmarkEnd w:id="757"/>
    </w:p>
    <w:p w14:paraId="495A7211" w14:textId="15C7BE0D" w:rsidR="0075290C" w:rsidRPr="00E81B1B" w:rsidRDefault="0075290C" w:rsidP="007B714A">
      <w:commentRangeStart w:id="758"/>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759" w:name="_Toc96874603"/>
      <w:r>
        <w:t>Untersuchte Varianten</w:t>
      </w:r>
      <w:commentRangeEnd w:id="758"/>
      <w:r w:rsidR="00066E5D">
        <w:rPr>
          <w:rStyle w:val="Kommentarzeichen"/>
          <w:rFonts w:ascii="Myriad Pro" w:eastAsiaTheme="minorHAnsi" w:hAnsi="Myriad Pro" w:cstheme="minorBidi"/>
          <w:b w:val="0"/>
        </w:rPr>
        <w:commentReference w:id="758"/>
      </w:r>
      <w:bookmarkEnd w:id="759"/>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760"/>
      <w:r>
        <w:t>gekoppelt</w:t>
      </w:r>
      <w:r w:rsidRPr="00E81B1B">
        <w:t xml:space="preserve"> </w:t>
      </w:r>
      <w:commentRangeEnd w:id="760"/>
      <w:r>
        <w:commentReference w:id="760"/>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497C66CA" w:rsidR="007B714A" w:rsidRPr="00E81B1B" w:rsidRDefault="007B714A" w:rsidP="007B714A">
      <w:pPr>
        <w:pStyle w:val="Beschriftung"/>
      </w:pPr>
      <w:bookmarkStart w:id="761" w:name="_Toc96874730"/>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23</w:t>
      </w:r>
      <w:r w:rsidRPr="00E81B1B">
        <w:fldChar w:fldCharType="end"/>
      </w:r>
      <w:r>
        <w:t xml:space="preserve"> </w:t>
      </w:r>
      <w:r w:rsidRPr="00E81B1B">
        <w:t xml:space="preserve"> Schallschutztechnisch untersuchte Deckenvarianten</w:t>
      </w:r>
      <w:bookmarkEnd w:id="761"/>
    </w:p>
    <w:p w14:paraId="5F7E2DDA" w14:textId="0FF071DB" w:rsidR="007B714A" w:rsidRDefault="007B714A" w:rsidP="007B714A">
      <w:commentRangeStart w:id="762"/>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762"/>
      <w:r w:rsidR="003D1498">
        <w:rPr>
          <w:rStyle w:val="Kommentarzeichen"/>
        </w:rPr>
        <w:commentReference w:id="762"/>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763" w:name="_Toc96874604"/>
      <w:commentRangeStart w:id="764"/>
      <w:r>
        <w:lastRenderedPageBreak/>
        <w:t>Anforderungen</w:t>
      </w:r>
      <w:commentRangeEnd w:id="764"/>
      <w:r>
        <w:commentReference w:id="764"/>
      </w:r>
      <w:r>
        <w:t xml:space="preserve"> an den Schallschutz</w:t>
      </w:r>
      <w:bookmarkEnd w:id="763"/>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4A76EDD8" w:rsidR="007B714A" w:rsidRPr="00E81B1B" w:rsidRDefault="007B714A" w:rsidP="007B714A">
      <w:pPr>
        <w:pStyle w:val="Beschriftung"/>
      </w:pPr>
      <w:bookmarkStart w:id="765" w:name="_Toc96874731"/>
      <w:r w:rsidRPr="00E81B1B">
        <w:t xml:space="preserve">Tabelle </w:t>
      </w:r>
      <w:r w:rsidRPr="00E81B1B">
        <w:fldChar w:fldCharType="begin"/>
      </w:r>
      <w:r w:rsidRPr="00E81B1B">
        <w:instrText>SEQ Tabelle \* ARABIC</w:instrText>
      </w:r>
      <w:r w:rsidRPr="00E81B1B">
        <w:fldChar w:fldCharType="separate"/>
      </w:r>
      <w:r w:rsidR="004E72ED">
        <w:rPr>
          <w:noProof/>
        </w:rPr>
        <w:t>24</w:t>
      </w:r>
      <w:r w:rsidRPr="00E81B1B">
        <w:fldChar w:fldCharType="end"/>
      </w:r>
      <w:r w:rsidRPr="00E81B1B">
        <w:t xml:space="preserve"> </w:t>
      </w:r>
      <w:r w:rsidRPr="000C52CF">
        <w:t xml:space="preserve">Anforderungen an den Schallschutz nach DIN </w:t>
      </w:r>
      <w:r>
        <w:t xml:space="preserve">EN </w:t>
      </w:r>
      <w:r w:rsidRPr="000C52CF">
        <w:t>4109</w:t>
      </w:r>
      <w:bookmarkEnd w:id="765"/>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766" w:name="_Toc96874605"/>
      <w:r>
        <w:t>Rechnerische Bewertung</w:t>
      </w:r>
      <w:bookmarkEnd w:id="766"/>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767"/>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767"/>
      <w:r>
        <w:rPr>
          <w:rStyle w:val="Kommentarzeichen"/>
        </w:rPr>
        <w:commentReference w:id="767"/>
      </w:r>
    </w:p>
    <w:p w14:paraId="5D328E22" w14:textId="77777777" w:rsidR="007B714A" w:rsidRPr="00E81B1B" w:rsidRDefault="007B714A" w:rsidP="007B714A">
      <w:r w:rsidRPr="00E81B1B">
        <w:t>Zum Nachweis der Anforderungen müssen gemäß</w:t>
      </w:r>
      <w:commentRangeStart w:id="768"/>
      <w:r w:rsidRPr="00E81B1B">
        <w:t xml:space="preserve"> DIN </w:t>
      </w:r>
      <w:commentRangeEnd w:id="768"/>
      <w:r w:rsidR="00066E5D">
        <w:rPr>
          <w:rStyle w:val="Kommentarzeichen"/>
        </w:rPr>
        <w:commentReference w:id="768"/>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6067B2"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6067B2"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769" w:name="_Toc96874606"/>
      <w:commentRangeStart w:id="770"/>
      <w:r>
        <w:lastRenderedPageBreak/>
        <w:t>Ergebnisse</w:t>
      </w:r>
      <w:commentRangeEnd w:id="770"/>
      <w:r>
        <w:commentReference w:id="770"/>
      </w:r>
      <w:bookmarkEnd w:id="769"/>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2831DBEF" w:rsidR="007B714A" w:rsidRPr="00E81B1B" w:rsidRDefault="007B714A" w:rsidP="007B714A">
      <w:pPr>
        <w:pStyle w:val="Beschriftung"/>
      </w:pPr>
      <w:bookmarkStart w:id="771" w:name="_Toc96874732"/>
      <w:r w:rsidRPr="00E81B1B">
        <w:t xml:space="preserve">Tabelle </w:t>
      </w:r>
      <w:r w:rsidRPr="00E81B1B">
        <w:fldChar w:fldCharType="begin"/>
      </w:r>
      <w:r w:rsidRPr="00E81B1B">
        <w:instrText>SEQ Tabelle \* ARABIC</w:instrText>
      </w:r>
      <w:r w:rsidRPr="00E81B1B">
        <w:fldChar w:fldCharType="separate"/>
      </w:r>
      <w:r w:rsidR="004E72ED">
        <w:rPr>
          <w:noProof/>
        </w:rPr>
        <w:t>25</w:t>
      </w:r>
      <w:r w:rsidRPr="00E81B1B">
        <w:fldChar w:fldCharType="end"/>
      </w:r>
      <w:r w:rsidRPr="00E81B1B">
        <w:t xml:space="preserve"> Berechnungsergebnisse für Deckenaufbau Typ B1</w:t>
      </w:r>
      <w:bookmarkEnd w:id="771"/>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772"/>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773"/>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773"/>
      <w:r w:rsidRPr="00E81B1B">
        <w:rPr>
          <w:rStyle w:val="Kommentarzeichen"/>
        </w:rPr>
        <w:commentReference w:id="773"/>
      </w:r>
      <w:r w:rsidRPr="00E81B1B">
        <w:t>Das angestrebte bewertete Bau-Schalldämm-Maß ist bei Deckenplatten</w:t>
      </w:r>
      <w:ins w:id="774" w:author="Marie" w:date="2022-01-23T15:54:00Z">
        <w:r w:rsidR="00D60FF9">
          <w:t xml:space="preserve">, </w:t>
        </w:r>
        <w:proofErr w:type="spellStart"/>
        <w:r w:rsidR="00D60FF9">
          <w:t>die</w:t>
        </w:r>
      </w:ins>
      <w:del w:id="775"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776" w:author="Marie" w:date="2022-01-23T15:54:00Z">
        <w:r w:rsidR="00D60FF9">
          <w:t xml:space="preserve">sind, </w:t>
        </w:r>
      </w:ins>
      <w:r w:rsidRPr="00E81B1B">
        <w:t>nicht zu erreichen.</w:t>
      </w:r>
      <w:commentRangeEnd w:id="772"/>
      <w:r w:rsidR="00D60FF9">
        <w:rPr>
          <w:rStyle w:val="Kommentarzeichen"/>
        </w:rPr>
        <w:commentReference w:id="772"/>
      </w:r>
    </w:p>
    <w:p w14:paraId="7B07BE9F" w14:textId="39299458" w:rsidR="007B714A" w:rsidRPr="00E81B1B" w:rsidRDefault="007B714A" w:rsidP="007B714A">
      <w:pPr>
        <w:pStyle w:val="Beschriftung"/>
      </w:pPr>
      <w:bookmarkStart w:id="777" w:name="_Toc96874733"/>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26</w:t>
      </w:r>
      <w:r w:rsidRPr="00E81B1B">
        <w:fldChar w:fldCharType="end"/>
      </w:r>
      <w:r w:rsidRPr="00E81B1B">
        <w:t xml:space="preserve"> Berechnungsergebnisse für Deckenaufbau Typ W1 - ohne Unterdecke</w:t>
      </w:r>
      <w:bookmarkEnd w:id="777"/>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778"/>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778"/>
            <w:r w:rsidRPr="00E81B1B">
              <w:rPr>
                <w:rStyle w:val="Kommentarzeichen"/>
                <w:rFonts w:ascii="Myriad Pro" w:eastAsiaTheme="minorHAnsi" w:hAnsi="Myriad Pro" w:cstheme="minorBidi"/>
              </w:rPr>
              <w:commentReference w:id="778"/>
            </w:r>
          </w:p>
        </w:tc>
      </w:tr>
    </w:tbl>
    <w:p w14:paraId="2A12A17A" w14:textId="7A17E9BF" w:rsidR="007B714A" w:rsidRPr="00E81B1B" w:rsidRDefault="007B714A" w:rsidP="007B714A">
      <w:commentRangeStart w:id="779"/>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779"/>
      <w:r>
        <w:rPr>
          <w:rStyle w:val="Kommentarzeichen"/>
        </w:rPr>
        <w:commentReference w:id="779"/>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266A3CB3" w:rsidR="007B714A" w:rsidRPr="00E81B1B" w:rsidRDefault="007B714A" w:rsidP="007B714A">
      <w:pPr>
        <w:pStyle w:val="Beschriftung"/>
      </w:pPr>
      <w:bookmarkStart w:id="780" w:name="_Toc96874734"/>
      <w:r w:rsidRPr="00E81B1B">
        <w:t xml:space="preserve">Tabelle </w:t>
      </w:r>
      <w:r w:rsidRPr="00E81B1B">
        <w:fldChar w:fldCharType="begin"/>
      </w:r>
      <w:r w:rsidRPr="00E81B1B">
        <w:instrText>SEQ Tabelle \* ARABIC</w:instrText>
      </w:r>
      <w:r w:rsidRPr="00E81B1B">
        <w:fldChar w:fldCharType="separate"/>
      </w:r>
      <w:r w:rsidR="004E72ED">
        <w:rPr>
          <w:noProof/>
        </w:rPr>
        <w:t>27</w:t>
      </w:r>
      <w:r w:rsidRPr="00E81B1B">
        <w:fldChar w:fldCharType="end"/>
      </w:r>
      <w:r w:rsidRPr="00E81B1B">
        <w:t xml:space="preserve"> Berechnungsergebnisse für Deckenaufbau Typ "W2" - ohne Unterdecke</w:t>
      </w:r>
      <w:bookmarkEnd w:id="780"/>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781"/>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781"/>
      <w:r>
        <w:rPr>
          <w:rStyle w:val="Kommentarzeichen"/>
        </w:rPr>
        <w:commentReference w:id="781"/>
      </w:r>
    </w:p>
    <w:p w14:paraId="66DCD9A2" w14:textId="05C47D38" w:rsidR="007B714A" w:rsidRPr="00E81B1B" w:rsidRDefault="007B714A" w:rsidP="007B714A">
      <w:pPr>
        <w:spacing w:after="240"/>
      </w:pPr>
      <w:commentRangeStart w:id="782"/>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782"/>
      <w:r w:rsidR="00D60FF9">
        <w:rPr>
          <w:rStyle w:val="Kommentarzeichen"/>
        </w:rPr>
        <w:commentReference w:id="782"/>
      </w:r>
    </w:p>
    <w:p w14:paraId="4195F684" w14:textId="03D972DA" w:rsidR="007B714A" w:rsidRPr="00E81B1B" w:rsidRDefault="007B714A" w:rsidP="007B714A">
      <w:pPr>
        <w:pStyle w:val="Beschriftung"/>
      </w:pPr>
      <w:bookmarkStart w:id="783" w:name="_Toc96874735"/>
      <w:commentRangeStart w:id="784"/>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28</w:t>
      </w:r>
      <w:r w:rsidRPr="00E81B1B">
        <w:fldChar w:fldCharType="end"/>
      </w:r>
      <w:r w:rsidRPr="00E81B1B">
        <w:t xml:space="preserve"> Bodenaufbauten</w:t>
      </w:r>
      <w:commentRangeEnd w:id="784"/>
      <w:r w:rsidR="00E161C3">
        <w:rPr>
          <w:rStyle w:val="Kommentarzeichen"/>
          <w:iCs w:val="0"/>
        </w:rPr>
        <w:commentReference w:id="784"/>
      </w:r>
      <w:bookmarkEnd w:id="783"/>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785" w:name="_Toc96874607"/>
      <w:r>
        <w:t>Unterdecken</w:t>
      </w:r>
      <w:bookmarkEnd w:id="785"/>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786"/>
      <w:r w:rsidRPr="00E81B1B">
        <w:t xml:space="preserve">mit den aktuell vorliegenden Angaben </w:t>
      </w:r>
      <w:commentRangeEnd w:id="786"/>
      <w:r>
        <w:rPr>
          <w:rStyle w:val="Kommentarzeichen"/>
        </w:rPr>
        <w:commentReference w:id="786"/>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787"/>
      <w:r w:rsidRPr="00E81B1B">
        <w:t xml:space="preserve">TGA-Register als Akustikmaßnahme kommen nicht in Frage. Die Holzbalken müssen auf Grund von Brandschutzanforderungen </w:t>
      </w:r>
      <w:commentRangeStart w:id="788"/>
      <w:commentRangeStart w:id="789"/>
      <w:r w:rsidRPr="00E81B1B">
        <w:t xml:space="preserve">exponiert </w:t>
      </w:r>
      <w:commentRangeEnd w:id="788"/>
      <w:r>
        <w:rPr>
          <w:rStyle w:val="Kommentarzeichen"/>
        </w:rPr>
        <w:commentReference w:id="788"/>
      </w:r>
      <w:commentRangeEnd w:id="789"/>
      <w:r>
        <w:rPr>
          <w:rStyle w:val="Kommentarzeichen"/>
        </w:rPr>
        <w:commentReference w:id="789"/>
      </w:r>
      <w:r w:rsidRPr="00E81B1B">
        <w:t>sein. Die TGA</w:t>
      </w:r>
      <w:r w:rsidR="00D60FF9">
        <w:t>-</w:t>
      </w:r>
      <w:r w:rsidRPr="00E81B1B">
        <w:t xml:space="preserve">Register werden mit umlaufender Fuge montiert </w:t>
      </w:r>
      <w:commentRangeStart w:id="790"/>
      <w:r w:rsidRPr="00E81B1B">
        <w:t>(</w:t>
      </w:r>
      <w:proofErr w:type="spellStart"/>
      <w:r w:rsidRPr="00E81B1B">
        <w:t>Hinterlüftung</w:t>
      </w:r>
      <w:proofErr w:type="spellEnd"/>
      <w:r w:rsidRPr="00E81B1B">
        <w:t xml:space="preserve"> und Brandschutzauflage</w:t>
      </w:r>
      <w:commentRangeEnd w:id="790"/>
      <w:r w:rsidR="00D60FF9">
        <w:rPr>
          <w:rStyle w:val="Kommentarzeichen"/>
        </w:rPr>
        <w:commentReference w:id="790"/>
      </w:r>
      <w:r w:rsidRPr="00E81B1B">
        <w:t>). Damit ist ein Ansatz zur akustischen Verbesserung ausgeschlossen</w:t>
      </w:r>
      <w:commentRangeEnd w:id="787"/>
      <w:r w:rsidR="00D60FF9">
        <w:rPr>
          <w:rStyle w:val="Kommentarzeichen"/>
        </w:rPr>
        <w:commentReference w:id="787"/>
      </w:r>
      <w:r w:rsidRPr="00E81B1B">
        <w:t>.</w:t>
      </w:r>
    </w:p>
    <w:p w14:paraId="415145D7" w14:textId="0AA9BD8D" w:rsidR="007B714A" w:rsidRPr="00E81B1B" w:rsidRDefault="007B714A" w:rsidP="0061328E">
      <w:pPr>
        <w:pStyle w:val="berschrift2"/>
        <w:numPr>
          <w:ilvl w:val="1"/>
          <w:numId w:val="43"/>
        </w:numPr>
      </w:pPr>
      <w:bookmarkStart w:id="791" w:name="_Toc96874608"/>
      <w:r>
        <w:t>Konstruktive Hinweise</w:t>
      </w:r>
      <w:bookmarkEnd w:id="791"/>
    </w:p>
    <w:p w14:paraId="65F1184D" w14:textId="77777777" w:rsidR="007B714A" w:rsidRPr="00E81B1B" w:rsidRDefault="007B714A" w:rsidP="007B714A">
      <w:commentRangeStart w:id="792"/>
      <w:r w:rsidRPr="00E81B1B">
        <w:t>Die Berechnungen berücksichtigen nur die schalltechnischen Eigenschaften der Trenndecke selbst.</w:t>
      </w:r>
      <w:commentRangeEnd w:id="792"/>
      <w:r>
        <w:rPr>
          <w:rStyle w:val="Kommentarzeichen"/>
        </w:rPr>
        <w:commentReference w:id="792"/>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793" w:name="_Toc96874609"/>
      <w:r>
        <w:t>Projektbezogene Prüfung</w:t>
      </w:r>
      <w:bookmarkEnd w:id="793"/>
    </w:p>
    <w:p w14:paraId="394C9DBE" w14:textId="77777777" w:rsidR="007B714A" w:rsidRPr="00E81B1B" w:rsidRDefault="007B714A" w:rsidP="007B714A">
      <w:commentRangeStart w:id="794"/>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795"/>
      <w:r w:rsidRPr="00E81B1B">
        <w:t xml:space="preserve">DIN 4109 </w:t>
      </w:r>
      <w:commentRangeEnd w:id="795"/>
      <w:r w:rsidR="000E0A9F">
        <w:rPr>
          <w:rStyle w:val="Kommentarzeichen"/>
        </w:rPr>
        <w:commentReference w:id="795"/>
      </w:r>
      <w:r w:rsidRPr="00E81B1B">
        <w:t>kontrolliert werden kann.</w:t>
      </w:r>
      <w:commentRangeEnd w:id="794"/>
      <w:r>
        <w:rPr>
          <w:rStyle w:val="Kommentarzeichen"/>
        </w:rPr>
        <w:commentReference w:id="794"/>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796"/>
      <w:r w:rsidRPr="00E81B1B">
        <w:t xml:space="preserve">abgeschlossenes Raumvolumen </w:t>
      </w:r>
      <w:commentRangeEnd w:id="796"/>
      <w:r>
        <w:rPr>
          <w:rStyle w:val="Kommentarzeichen"/>
        </w:rPr>
        <w:commentReference w:id="796"/>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797"/>
      <w:r w:rsidRPr="0078259C">
        <w:t xml:space="preserve"> frühzeitig </w:t>
      </w:r>
      <w:commentRangeEnd w:id="797"/>
      <w:r w:rsidR="00D60FF9">
        <w:rPr>
          <w:rStyle w:val="Kommentarzeichen"/>
        </w:rPr>
        <w:commentReference w:id="797"/>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798" w:name="_Toc96874610"/>
      <w:commentRangeStart w:id="799"/>
      <w:r w:rsidRPr="00AE2B4F">
        <w:t>Zusammenfassung</w:t>
      </w:r>
      <w:commentRangeEnd w:id="799"/>
      <w:r w:rsidR="00D60FF9">
        <w:rPr>
          <w:rStyle w:val="Kommentarzeichen"/>
          <w:rFonts w:ascii="Myriad Pro" w:eastAsiaTheme="minorHAnsi" w:hAnsi="Myriad Pro" w:cstheme="minorBidi"/>
          <w:b w:val="0"/>
        </w:rPr>
        <w:commentReference w:id="799"/>
      </w:r>
      <w:bookmarkEnd w:id="798"/>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800" w:author="Marie" w:date="2022-01-23T15:47:00Z">
        <w:r w:rsidRPr="00AE2B4F" w:rsidDel="00D60FF9">
          <w:delText>P</w:delText>
        </w:r>
      </w:del>
      <w:ins w:id="801" w:author="Marie" w:date="2022-01-23T15:47:00Z">
        <w:r w:rsidR="00D60FF9">
          <w:t>p</w:t>
        </w:r>
      </w:ins>
      <w:r w:rsidRPr="00AE2B4F">
        <w:t>rojekt</w:t>
      </w:r>
      <w:del w:id="802"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803" w:author="Marie" w:date="2022-01-23T15:42:00Z">
        <w:r w:rsidR="000E0A9F">
          <w:t xml:space="preserve">eine Optimierung der </w:t>
        </w:r>
      </w:ins>
      <w:del w:id="804" w:author="Marie" w:date="2022-01-23T15:42:00Z">
        <w:r w:rsidRPr="00AE2B4F" w:rsidDel="000E0A9F">
          <w:delText xml:space="preserve">die </w:delText>
        </w:r>
      </w:del>
      <w:r w:rsidRPr="00AE2B4F">
        <w:t xml:space="preserve">Konstruktion </w:t>
      </w:r>
      <w:del w:id="805" w:author="Marie" w:date="2022-01-23T15:42:00Z">
        <w:r w:rsidRPr="00AE2B4F" w:rsidDel="000E0A9F">
          <w:delText xml:space="preserve">optimieren </w:delText>
        </w:r>
      </w:del>
      <w:r w:rsidRPr="00AE2B4F">
        <w:t>zu</w:t>
      </w:r>
      <w:ins w:id="806" w:author="Marie" w:date="2022-01-23T15:42:00Z">
        <w:r w:rsidR="000E0A9F">
          <w:t xml:space="preserve"> ermöglichen</w:t>
        </w:r>
      </w:ins>
      <w:del w:id="807" w:author="Marie" w:date="2022-01-23T15:42:00Z">
        <w:r w:rsidRPr="00AE2B4F" w:rsidDel="000E0A9F">
          <w:delText xml:space="preserve"> können. </w:delText>
        </w:r>
      </w:del>
      <w:ins w:id="808" w:author="Marie" w:date="2022-01-23T15:42:00Z">
        <w:r w:rsidR="000E0A9F">
          <w:t xml:space="preserve">. </w:t>
        </w:r>
      </w:ins>
      <w:r w:rsidR="0078259C" w:rsidRPr="000E0A9F">
        <w:t xml:space="preserve">Durch diese messtechnische Prüfung kann das „Vorhaltemaß“ von 2 dB </w:t>
      </w:r>
      <w:ins w:id="809" w:author="Marie" w:date="2022-01-23T15:42:00Z">
        <w:r w:rsidR="000E0A9F">
          <w:t>entfallen und s</w:t>
        </w:r>
      </w:ins>
      <w:ins w:id="810" w:author="Marie" w:date="2022-01-23T15:43:00Z">
        <w:r w:rsidR="000E0A9F">
          <w:t>omit die</w:t>
        </w:r>
      </w:ins>
      <w:del w:id="811"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812" w:author="Marie" w:date="2022-01-23T15:43:00Z">
        <w:r w:rsidR="000E0A9F">
          <w:t xml:space="preserve"> Betonplatte um</w:t>
        </w:r>
      </w:ins>
      <w:r w:rsidR="0078259C" w:rsidRPr="000E0A9F">
        <w:t xml:space="preserve">. 1,7 cm </w:t>
      </w:r>
      <w:del w:id="813"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814" w:author="Marie" w:date="2022-01-23T15:43:00Z">
        <w:r w:rsidR="000E0A9F">
          <w:t>a</w:t>
        </w:r>
      </w:ins>
      <w:del w:id="815" w:author="Marie" w:date="2022-01-23T15:43:00Z">
        <w:r w:rsidR="0078259C" w:rsidRPr="000E0A9F" w:rsidDel="000E0A9F">
          <w:delText>A</w:delText>
        </w:r>
      </w:del>
      <w:r w:rsidR="0078259C" w:rsidRPr="000E0A9F">
        <w:t>kusti</w:t>
      </w:r>
      <w:ins w:id="816" w:author="Marie" w:date="2022-01-23T15:43:00Z">
        <w:r w:rsidR="000E0A9F">
          <w:t xml:space="preserve">sche </w:t>
        </w:r>
        <w:proofErr w:type="spellStart"/>
        <w:r w:rsidR="000E0A9F">
          <w:t>An</w:t>
        </w:r>
      </w:ins>
      <w:ins w:id="817" w:author="Marie" w:date="2022-01-23T15:44:00Z">
        <w:r w:rsidR="000E0A9F">
          <w:t>forderunen</w:t>
        </w:r>
      </w:ins>
      <w:proofErr w:type="spellEnd"/>
      <w:del w:id="818" w:author="Marie" w:date="2022-01-23T15:43:00Z">
        <w:r w:rsidR="0078259C" w:rsidRPr="000E0A9F" w:rsidDel="000E0A9F">
          <w:delText>k</w:delText>
        </w:r>
      </w:del>
      <w:r w:rsidR="0078259C" w:rsidRPr="000E0A9F">
        <w:t xml:space="preserve"> den maßgebenden Einfluss auf die Konstruktionshöhe der Betonplatte ha</w:t>
      </w:r>
      <w:ins w:id="819" w:author="Marie" w:date="2022-01-23T15:44:00Z">
        <w:r w:rsidR="000E0A9F">
          <w:t>ben</w:t>
        </w:r>
      </w:ins>
      <w:del w:id="820" w:author="Marie" w:date="2022-01-23T15:44:00Z">
        <w:r w:rsidR="0078259C" w:rsidRPr="000E0A9F" w:rsidDel="000E0A9F">
          <w:delText>t –</w:delText>
        </w:r>
      </w:del>
      <w:r w:rsidR="0078259C" w:rsidRPr="000E0A9F">
        <w:t xml:space="preserve"> </w:t>
      </w:r>
      <w:del w:id="821" w:author="Marie" w:date="2022-01-23T15:44:00Z">
        <w:r w:rsidR="0078259C" w:rsidRPr="000E0A9F" w:rsidDel="000E0A9F">
          <w:delText>d</w:delText>
        </w:r>
      </w:del>
      <w:ins w:id="822" w:author="Marie" w:date="2022-01-23T15:44:00Z">
        <w:r w:rsidR="000E0A9F">
          <w:t xml:space="preserve"> D</w:t>
        </w:r>
      </w:ins>
      <w:r w:rsidR="0078259C" w:rsidRPr="000E0A9F">
        <w:t>ie Anforderungen aus Brandschutz und Statik</w:t>
      </w:r>
      <w:ins w:id="823" w:author="Marie" w:date="2022-01-23T15:44:00Z">
        <w:r w:rsidR="000E0A9F">
          <w:t xml:space="preserve"> </w:t>
        </w:r>
      </w:ins>
      <w:ins w:id="824" w:author="Marie" w:date="2022-01-23T15:45:00Z">
        <w:r w:rsidR="00D60FF9">
          <w:t>führen zu geringeren Plattenstärken.</w:t>
        </w:r>
      </w:ins>
      <w:del w:id="825"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826" w:author="Marie" w:date="2022-01-23T15:45:00Z">
        <w:r w:rsidR="00D60FF9">
          <w:t xml:space="preserve"> </w:t>
        </w:r>
      </w:ins>
      <w:ins w:id="827" w:author="Marie" w:date="2022-01-23T15:46:00Z">
        <w:r w:rsidR="00D60FF9">
          <w:t>projektbezogene Prüfung</w:t>
        </w:r>
      </w:ins>
      <w:del w:id="828"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829"/>
      <w:r w:rsidRPr="00E81B1B">
        <w:br w:type="page"/>
      </w:r>
      <w:commentRangeEnd w:id="829"/>
      <w:r w:rsidR="00066E5D">
        <w:rPr>
          <w:rStyle w:val="Kommentarzeichen"/>
        </w:rPr>
        <w:commentReference w:id="829"/>
      </w:r>
    </w:p>
    <w:p w14:paraId="21AFE024" w14:textId="6AE991C9" w:rsidR="0061328E" w:rsidRDefault="0061328E" w:rsidP="000D73A7">
      <w:pPr>
        <w:pStyle w:val="berschrift1"/>
        <w:numPr>
          <w:ilvl w:val="0"/>
          <w:numId w:val="43"/>
        </w:numPr>
      </w:pPr>
      <w:bookmarkStart w:id="830" w:name="_Ref94450908"/>
      <w:bookmarkStart w:id="831" w:name="_Toc96874611"/>
      <w:commentRangeStart w:id="832"/>
      <w:r>
        <w:lastRenderedPageBreak/>
        <w:t>Multifunktionales Heiz-/Kühldeckenelement</w:t>
      </w:r>
      <w:commentRangeEnd w:id="832"/>
      <w:r w:rsidR="002E08D5">
        <w:rPr>
          <w:rStyle w:val="Kommentarzeichen"/>
          <w:rFonts w:ascii="Myriad Pro" w:eastAsiaTheme="minorHAnsi" w:hAnsi="Myriad Pro" w:cstheme="minorBidi"/>
          <w:b w:val="0"/>
          <w:color w:val="auto"/>
        </w:rPr>
        <w:commentReference w:id="832"/>
      </w:r>
      <w:bookmarkEnd w:id="830"/>
      <w:bookmarkEnd w:id="831"/>
    </w:p>
    <w:p w14:paraId="1D8AB393" w14:textId="77777777" w:rsidR="0061328E" w:rsidRPr="0061328E" w:rsidRDefault="0061328E" w:rsidP="0061328E">
      <w:commentRangeStart w:id="833"/>
      <w:commentRangeEnd w:id="833"/>
      <w:r>
        <w:rPr>
          <w:rStyle w:val="Kommentarzeichen"/>
        </w:rPr>
        <w:commentReference w:id="833"/>
      </w:r>
    </w:p>
    <w:p w14:paraId="02CE0362" w14:textId="7D41DE50" w:rsidR="007B714A" w:rsidRPr="00E81B1B" w:rsidRDefault="0061328E" w:rsidP="0061328E">
      <w:pPr>
        <w:pStyle w:val="berschrift2"/>
        <w:numPr>
          <w:ilvl w:val="1"/>
          <w:numId w:val="43"/>
        </w:numPr>
      </w:pPr>
      <w:bookmarkStart w:id="834" w:name="_Toc96874612"/>
      <w:r>
        <w:t>A</w:t>
      </w:r>
      <w:r w:rsidR="007B714A">
        <w:t xml:space="preserve">nnahmen zur </w:t>
      </w:r>
      <w:commentRangeStart w:id="835"/>
      <w:r w:rsidR="007B714A">
        <w:t>Planung/Untersuchung</w:t>
      </w:r>
      <w:commentRangeEnd w:id="835"/>
      <w:r w:rsidR="002E08D5">
        <w:rPr>
          <w:rStyle w:val="Kommentarzeichen"/>
          <w:rFonts w:ascii="Myriad Pro" w:eastAsiaTheme="minorHAnsi" w:hAnsi="Myriad Pro" w:cstheme="minorBidi"/>
          <w:b w:val="0"/>
        </w:rPr>
        <w:commentReference w:id="835"/>
      </w:r>
      <w:bookmarkEnd w:id="834"/>
    </w:p>
    <w:p w14:paraId="643AD692" w14:textId="77777777" w:rsidR="00E161C3" w:rsidRPr="00E161C3" w:rsidRDefault="00E161C3" w:rsidP="00E161C3">
      <w:r w:rsidRPr="00E161C3">
        <w:t xml:space="preserve">Für die Technische Gebäudeausrüstung (TGA) soll eine </w:t>
      </w:r>
      <w:commentRangeStart w:id="836"/>
      <w:r w:rsidRPr="00E161C3">
        <w:t xml:space="preserve">multifunktionale Decke </w:t>
      </w:r>
      <w:commentRangeEnd w:id="836"/>
      <w:r w:rsidR="00164D08">
        <w:rPr>
          <w:rStyle w:val="Kommentarzeichen"/>
        </w:rPr>
        <w:commentReference w:id="836"/>
      </w:r>
      <w:r w:rsidRPr="00E161C3">
        <w:t xml:space="preserve">entwickelt werden. Diese </w:t>
      </w:r>
      <w:commentRangeStart w:id="837"/>
      <w:r w:rsidRPr="00E161C3">
        <w:t>Deckenelement</w:t>
      </w:r>
      <w:commentRangeEnd w:id="837"/>
      <w:r w:rsidR="00164D08">
        <w:rPr>
          <w:rStyle w:val="Kommentarzeichen"/>
        </w:rPr>
        <w:commentReference w:id="837"/>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838" w:author="Marie" w:date="2022-01-23T14:36:00Z">
        <w:r w:rsidRPr="00E161C3" w:rsidDel="00164D08">
          <w:delText>, falls erforderlich</w:delText>
        </w:r>
      </w:del>
      <w:ins w:id="839"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840" w:author="Marie" w:date="2022-01-23T14:37:00Z">
        <w:r w:rsidRPr="00E161C3" w:rsidDel="00164D08">
          <w:delText xml:space="preserve">, </w:delText>
        </w:r>
      </w:del>
      <w:del w:id="841" w:author="Marie" w:date="2022-01-23T14:36:00Z">
        <w:r w:rsidRPr="00E161C3" w:rsidDel="00164D08">
          <w:delText>soweit erforderlich</w:delText>
        </w:r>
      </w:del>
      <w:ins w:id="842"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843" w:author="Marie" w:date="2022-01-23T15:06:00Z">
        <w:r>
          <w:t>Verbesserung der Raumak</w:t>
        </w:r>
      </w:ins>
      <w:ins w:id="844" w:author="Marie" w:date="2022-01-23T15:07:00Z">
        <w:r>
          <w:t>ustik (optional)</w:t>
        </w:r>
      </w:ins>
    </w:p>
    <w:p w14:paraId="7C05848D" w14:textId="197EFCF3" w:rsidR="00E161C3" w:rsidRPr="00E161C3" w:rsidRDefault="00E161C3" w:rsidP="00E161C3">
      <w:commentRangeStart w:id="845"/>
      <w:r w:rsidRPr="00E161C3">
        <w:t xml:space="preserve">Diese </w:t>
      </w:r>
      <w:commentRangeStart w:id="846"/>
      <w:r w:rsidRPr="00E161C3">
        <w:t>Deckenelemente</w:t>
      </w:r>
      <w:commentRangeEnd w:id="846"/>
      <w:r w:rsidR="00164D08">
        <w:rPr>
          <w:rStyle w:val="Kommentarzeichen"/>
        </w:rPr>
        <w:commentReference w:id="846"/>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847"/>
      <w:r w:rsidRPr="00E161C3">
        <w:t xml:space="preserve">etc. nötig, im Prinzip </w:t>
      </w:r>
      <w:commentRangeEnd w:id="847"/>
      <w:r w:rsidR="004D5CB3">
        <w:rPr>
          <w:rStyle w:val="Kommentarzeichen"/>
        </w:rPr>
        <w:commentReference w:id="847"/>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848"/>
      <w:r w:rsidRPr="00E161C3">
        <w:t xml:space="preserve">Statik der untersuchten Konstruktion </w:t>
      </w:r>
      <w:commentRangeEnd w:id="848"/>
      <w:r w:rsidRPr="00E161C3">
        <w:rPr>
          <w:rStyle w:val="Kommentarzeichen"/>
        </w:rPr>
        <w:commentReference w:id="848"/>
      </w:r>
      <w:r w:rsidRPr="00E161C3">
        <w:t xml:space="preserve">kann ein einzelnes </w:t>
      </w:r>
      <w:commentRangeStart w:id="849"/>
      <w:r w:rsidRPr="00E161C3">
        <w:t xml:space="preserve">Deckenelement </w:t>
      </w:r>
      <w:commentRangeEnd w:id="849"/>
      <w:r w:rsidR="00164D08">
        <w:rPr>
          <w:rStyle w:val="Kommentarzeichen"/>
        </w:rPr>
        <w:commentReference w:id="849"/>
      </w:r>
      <w:r w:rsidRPr="00E161C3">
        <w:t xml:space="preserve">betrachtet werden, Kleinversuche liefern Ergebnisse für die Verbindungsmittel. </w:t>
      </w:r>
      <w:commentRangeStart w:id="850"/>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850"/>
      <w:r w:rsidR="004D5CB3">
        <w:rPr>
          <w:rStyle w:val="Kommentarzeichen"/>
        </w:rPr>
        <w:commentReference w:id="850"/>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845"/>
      <w:r w:rsidR="00164D08">
        <w:rPr>
          <w:rStyle w:val="Kommentarzeichen"/>
        </w:rPr>
        <w:commentReference w:id="845"/>
      </w:r>
    </w:p>
    <w:p w14:paraId="7105640B" w14:textId="77777777" w:rsidR="00E161C3" w:rsidRDefault="00E161C3" w:rsidP="007B714A"/>
    <w:p w14:paraId="0C9DEF1A" w14:textId="376D23DB" w:rsidR="007B714A" w:rsidRPr="00E81B1B" w:rsidRDefault="007B714A" w:rsidP="007B714A">
      <w:commentRangeStart w:id="851"/>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1"/>
                    <a:stretch>
                      <a:fillRect/>
                    </a:stretch>
                  </pic:blipFill>
                  <pic:spPr>
                    <a:xfrm>
                      <a:off x="0" y="0"/>
                      <a:ext cx="4071878" cy="5556519"/>
                    </a:xfrm>
                    <a:prstGeom prst="rect">
                      <a:avLst/>
                    </a:prstGeom>
                  </pic:spPr>
                </pic:pic>
              </a:graphicData>
            </a:graphic>
          </wp:inline>
        </w:drawing>
      </w:r>
      <w:commentRangeEnd w:id="851"/>
      <w:r w:rsidR="00164D08">
        <w:rPr>
          <w:rStyle w:val="Kommentarzeichen"/>
        </w:rPr>
        <w:commentReference w:id="851"/>
      </w:r>
    </w:p>
    <w:p w14:paraId="21EA5FDC" w14:textId="5AB88474" w:rsidR="007B714A" w:rsidRPr="00E81B1B" w:rsidRDefault="007B714A" w:rsidP="007B714A">
      <w:pPr>
        <w:pStyle w:val="Beschriftung"/>
      </w:pPr>
      <w:bookmarkStart w:id="852" w:name="_Toc96874706"/>
      <w:r w:rsidRPr="00E81B1B">
        <w:t xml:space="preserve">Abbildung </w:t>
      </w:r>
      <w:commentRangeStart w:id="853"/>
      <w:r>
        <w:fldChar w:fldCharType="begin"/>
      </w:r>
      <w:r>
        <w:instrText>SEQ Abbildung \* ARABIC</w:instrText>
      </w:r>
      <w:r>
        <w:fldChar w:fldCharType="separate"/>
      </w:r>
      <w:r w:rsidR="00D41CAF">
        <w:rPr>
          <w:noProof/>
        </w:rPr>
        <w:t>84</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853"/>
      <w:r w:rsidR="00164D08">
        <w:rPr>
          <w:rStyle w:val="Kommentarzeichen"/>
          <w:iCs w:val="0"/>
        </w:rPr>
        <w:commentReference w:id="853"/>
      </w:r>
      <w:bookmarkEnd w:id="852"/>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854"/>
      <w:r w:rsidRPr="002E08D5">
        <w:t xml:space="preserve">3,0 m </w:t>
      </w:r>
      <w:commentRangeEnd w:id="854"/>
      <w:r w:rsidRPr="002E08D5">
        <w:rPr>
          <w:rStyle w:val="Kommentarzeichen"/>
        </w:rPr>
        <w:commentReference w:id="854"/>
      </w:r>
      <w:r w:rsidRPr="002E08D5">
        <w:t xml:space="preserve">noch als natürlich belichtet angenommen werden kann. Dabei wird von den Richtwerten gemäß </w:t>
      </w:r>
      <w:commentRangeStart w:id="855"/>
      <w:r w:rsidRPr="002E08D5">
        <w:t>Arbeitsstättenrichtlinie (ASR) A1.2</w:t>
      </w:r>
      <w:commentRangeEnd w:id="855"/>
      <w:r w:rsidRPr="002E08D5">
        <w:rPr>
          <w:rStyle w:val="Kommentarzeichen"/>
        </w:rPr>
        <w:commentReference w:id="855"/>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856"/>
      <w:commentRangeStart w:id="857"/>
      <w:commentRangeStart w:id="858"/>
      <w:commentRangeStart w:id="859"/>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2"/>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856"/>
      <w:r w:rsidRPr="00E81B1B">
        <w:rPr>
          <w:rStyle w:val="Kommentarzeichen"/>
        </w:rPr>
        <w:commentReference w:id="856"/>
      </w:r>
      <w:commentRangeEnd w:id="857"/>
      <w:r w:rsidRPr="00E81B1B">
        <w:rPr>
          <w:rStyle w:val="Kommentarzeichen"/>
        </w:rPr>
        <w:commentReference w:id="857"/>
      </w:r>
      <w:commentRangeEnd w:id="858"/>
      <w:r>
        <w:rPr>
          <w:rStyle w:val="Kommentarzeichen"/>
        </w:rPr>
        <w:commentReference w:id="858"/>
      </w:r>
      <w:commentRangeEnd w:id="859"/>
      <w:r w:rsidR="002E08D5">
        <w:rPr>
          <w:rStyle w:val="Kommentarzeichen"/>
        </w:rPr>
        <w:commentReference w:id="859"/>
      </w:r>
    </w:p>
    <w:p w14:paraId="14974691" w14:textId="2F4335B3" w:rsidR="007B714A" w:rsidRPr="00E81B1B" w:rsidRDefault="007B714A" w:rsidP="007B714A">
      <w:pPr>
        <w:pStyle w:val="Beschriftung"/>
      </w:pPr>
      <w:bookmarkStart w:id="860" w:name="_Toc96874707"/>
      <w:r w:rsidRPr="00E81B1B">
        <w:t xml:space="preserve">Abbildung </w:t>
      </w:r>
      <w:r>
        <w:fldChar w:fldCharType="begin"/>
      </w:r>
      <w:r>
        <w:instrText>SEQ Abbildung \* ARABIC</w:instrText>
      </w:r>
      <w:r>
        <w:fldChar w:fldCharType="separate"/>
      </w:r>
      <w:r w:rsidR="00D41CAF">
        <w:rPr>
          <w:noProof/>
        </w:rPr>
        <w:t>85</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860"/>
    </w:p>
    <w:p w14:paraId="0A7AEBF7" w14:textId="7326E55D" w:rsidR="007B714A" w:rsidRPr="00E81B1B" w:rsidRDefault="007B714A" w:rsidP="007B714A">
      <w:commentRangeStart w:id="861"/>
      <w:r w:rsidRPr="00E81B1B">
        <w:t>Die lichte Höhe im Büro wird mit 3,0</w:t>
      </w:r>
      <w:r>
        <w:t xml:space="preserve"> </w:t>
      </w:r>
      <w:r w:rsidRPr="00E81B1B">
        <w:t>m angenommen</w:t>
      </w:r>
      <w:commentRangeEnd w:id="861"/>
      <w:r w:rsidR="002E08D5">
        <w:rPr>
          <w:rStyle w:val="Kommentarzeichen"/>
        </w:rPr>
        <w:commentReference w:id="861"/>
      </w:r>
      <w:r w:rsidRPr="00E81B1B">
        <w:t xml:space="preserve">, um Raumgrößen &gt; 100 m² nach ASR1.2 realisieren zu können. Die weiteren Parameter werden über die für Büroarbeitsplätze </w:t>
      </w:r>
      <w:commentRangeStart w:id="862"/>
      <w:r w:rsidRPr="00E81B1B">
        <w:t xml:space="preserve">üblichen Lasten </w:t>
      </w:r>
      <w:commentRangeEnd w:id="862"/>
      <w:r w:rsidR="002E08D5">
        <w:rPr>
          <w:rStyle w:val="Kommentarzeichen"/>
        </w:rPr>
        <w:commentReference w:id="862"/>
      </w:r>
      <w:r w:rsidRPr="00E81B1B">
        <w:t xml:space="preserve">hergeleitet. Die äußeren Lasten sind sehr stark von der </w:t>
      </w:r>
      <w:r w:rsidR="00E161C3">
        <w:t>Qualität</w:t>
      </w:r>
      <w:commentRangeStart w:id="863"/>
      <w:r w:rsidRPr="00E81B1B">
        <w:t xml:space="preserve"> der Fassade </w:t>
      </w:r>
      <w:commentRangeEnd w:id="863"/>
      <w:r>
        <w:rPr>
          <w:rStyle w:val="Kommentarzeichen"/>
        </w:rPr>
        <w:commentReference w:id="863"/>
      </w:r>
      <w:r w:rsidRPr="00E81B1B">
        <w:t xml:space="preserve">abhängig und </w:t>
      </w:r>
      <w:commentRangeStart w:id="864"/>
      <w:r w:rsidRPr="00E81B1B">
        <w:t>können nicht abgeschätzt werden.</w:t>
      </w:r>
      <w:commentRangeEnd w:id="864"/>
      <w:r w:rsidR="002E08D5">
        <w:rPr>
          <w:rStyle w:val="Kommentarzeichen"/>
        </w:rPr>
        <w:commentReference w:id="864"/>
      </w:r>
    </w:p>
    <w:p w14:paraId="28BB1A8E" w14:textId="77777777" w:rsidR="007B714A" w:rsidRPr="00E81B1B" w:rsidRDefault="007B714A" w:rsidP="007B714A">
      <w:pPr>
        <w:rPr>
          <w:b/>
        </w:rPr>
      </w:pPr>
      <w:commentRangeStart w:id="865"/>
      <w:r w:rsidRPr="00E81B1B">
        <w:rPr>
          <w:b/>
        </w:rPr>
        <w:t xml:space="preserve">TGA-Register </w:t>
      </w:r>
      <w:commentRangeEnd w:id="865"/>
      <w:r w:rsidR="002E08D5">
        <w:rPr>
          <w:rStyle w:val="Kommentarzeichen"/>
        </w:rPr>
        <w:commentReference w:id="865"/>
      </w:r>
      <w:commentRangeStart w:id="866"/>
      <w:r w:rsidRPr="00E81B1B">
        <w:rPr>
          <w:b/>
        </w:rPr>
        <w:t>Eingangsparameter</w:t>
      </w:r>
      <w:commentRangeEnd w:id="866"/>
      <w:r w:rsidR="002E08D5">
        <w:rPr>
          <w:rStyle w:val="Kommentarzeichen"/>
        </w:rPr>
        <w:commentReference w:id="866"/>
      </w:r>
    </w:p>
    <w:p w14:paraId="2CF6796D" w14:textId="77777777" w:rsidR="007B714A" w:rsidRPr="00E81B1B" w:rsidRDefault="007B714A" w:rsidP="007B714A">
      <w:commentRangeStart w:id="867"/>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867"/>
      <w:r w:rsidR="006E055C">
        <w:rPr>
          <w:rStyle w:val="Kommentarzeichen"/>
        </w:rPr>
        <w:commentReference w:id="867"/>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868"/>
      <w:commentRangeStart w:id="869"/>
      <w:commentRangeStart w:id="870"/>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868"/>
      <w:r>
        <w:rPr>
          <w:rStyle w:val="Kommentarzeichen"/>
        </w:rPr>
        <w:commentReference w:id="868"/>
      </w:r>
      <w:commentRangeEnd w:id="869"/>
    </w:p>
    <w:p w14:paraId="069D1B26" w14:textId="69293167" w:rsidR="007B714A" w:rsidRPr="00E81B1B" w:rsidRDefault="007B714A" w:rsidP="00E161C3">
      <w:pPr>
        <w:pStyle w:val="Beschriftung"/>
      </w:pPr>
      <w:bookmarkStart w:id="871" w:name="_Toc96874708"/>
      <w:r w:rsidRPr="00E81B1B">
        <w:rPr>
          <w:rStyle w:val="Kommentarzeichen"/>
        </w:rPr>
        <w:commentReference w:id="869"/>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6</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870"/>
      <w:r w:rsidR="00E161C3">
        <w:rPr>
          <w:rStyle w:val="Kommentarzeichen"/>
          <w:iCs w:val="0"/>
        </w:rPr>
        <w:commentReference w:id="870"/>
      </w:r>
      <w:bookmarkEnd w:id="871"/>
    </w:p>
    <w:p w14:paraId="54273E65" w14:textId="77777777" w:rsidR="007B714A" w:rsidRPr="00E81B1B" w:rsidRDefault="007B714A" w:rsidP="007B714A">
      <w:commentRangeStart w:id="872"/>
      <w:r w:rsidRPr="00E81B1B">
        <w:t>In der Beispielrechnung wurden übliche Parameter und Leistungen angesetzt.</w:t>
      </w:r>
      <w:commentRangeEnd w:id="872"/>
      <w:r w:rsidR="006E055C">
        <w:rPr>
          <w:rStyle w:val="Kommentarzeichen"/>
        </w:rPr>
        <w:commentReference w:id="872"/>
      </w:r>
    </w:p>
    <w:p w14:paraId="00918E60" w14:textId="0E199BF6" w:rsidR="007B714A" w:rsidRDefault="007B714A" w:rsidP="007B714A">
      <w:commentRangeStart w:id="873"/>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873"/>
      <w:r>
        <w:rPr>
          <w:rStyle w:val="Kommentarzeichen"/>
        </w:rPr>
        <w:commentReference w:id="873"/>
      </w:r>
    </w:p>
    <w:p w14:paraId="0780E52B" w14:textId="1EAEA37A" w:rsidR="00E161C3" w:rsidRDefault="00E161C3" w:rsidP="00E161C3">
      <w:pPr>
        <w:pStyle w:val="Beschriftung"/>
      </w:pPr>
      <w:bookmarkStart w:id="874" w:name="_Ref93839138"/>
      <w:bookmarkStart w:id="875" w:name="_Toc96874709"/>
      <w:commentRangeStart w:id="87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7</w:t>
      </w:r>
      <w:r w:rsidR="00E23157">
        <w:rPr>
          <w:noProof/>
        </w:rPr>
        <w:fldChar w:fldCharType="end"/>
      </w:r>
      <w:bookmarkEnd w:id="874"/>
      <w:r>
        <w:t xml:space="preserve"> Auszug der Auslegung Deckensegel</w:t>
      </w:r>
      <w:commentRangeEnd w:id="876"/>
      <w:r>
        <w:rPr>
          <w:rStyle w:val="Kommentarzeichen"/>
          <w:iCs w:val="0"/>
        </w:rPr>
        <w:commentReference w:id="876"/>
      </w:r>
      <w:bookmarkEnd w:id="875"/>
    </w:p>
    <w:p w14:paraId="425B3E74" w14:textId="503447E7" w:rsidR="00E161C3" w:rsidRPr="00E161C3" w:rsidRDefault="00E161C3" w:rsidP="00E161C3">
      <w:commentRangeStart w:id="877"/>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877"/>
      <w:r>
        <w:rPr>
          <w:rStyle w:val="Kommentarzeichen"/>
        </w:rPr>
        <w:commentReference w:id="877"/>
      </w:r>
    </w:p>
    <w:p w14:paraId="0BD74CA8" w14:textId="77777777" w:rsidR="00E161C3" w:rsidRPr="00E81B1B" w:rsidRDefault="007B714A" w:rsidP="00E161C3">
      <w:pPr>
        <w:pStyle w:val="Kommentartext"/>
      </w:pPr>
      <w:commentRangeStart w:id="878"/>
      <w:commentRangeEnd w:id="878"/>
      <w:r>
        <w:rPr>
          <w:rStyle w:val="Kommentarzeichen"/>
        </w:rPr>
        <w:commentReference w:id="878"/>
      </w:r>
    </w:p>
    <w:p w14:paraId="5DA47D54" w14:textId="77777777" w:rsidR="00E161C3" w:rsidRDefault="00E161C3" w:rsidP="00E161C3">
      <w:pPr>
        <w:keepNext/>
      </w:pPr>
      <w:commentRangeStart w:id="879"/>
      <w:commentRangeStart w:id="880"/>
      <w:commentRangeStart w:id="881"/>
      <w:commentRangeStart w:id="882"/>
      <w:commentRangeStart w:id="883"/>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5">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879"/>
      <w:commentRangeEnd w:id="880"/>
      <w:r w:rsidR="00157649">
        <w:rPr>
          <w:rStyle w:val="Kommentarzeichen"/>
        </w:rPr>
        <w:commentReference w:id="879"/>
      </w:r>
    </w:p>
    <w:p w14:paraId="0A68F77B" w14:textId="4584DE5F" w:rsidR="00E161C3" w:rsidRDefault="00E161C3" w:rsidP="00E161C3">
      <w:pPr>
        <w:pStyle w:val="Beschriftung"/>
        <w:jc w:val="both"/>
      </w:pPr>
      <w:bookmarkStart w:id="884" w:name="_Ref93048856"/>
      <w:bookmarkStart w:id="885"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8</w:t>
      </w:r>
      <w:r w:rsidR="00E23157">
        <w:rPr>
          <w:noProof/>
        </w:rPr>
        <w:fldChar w:fldCharType="end"/>
      </w:r>
      <w:r>
        <w:t xml:space="preserve">  Auslegung der Heiz-/Kühldecke</w:t>
      </w:r>
      <w:bookmarkEnd w:id="884"/>
      <w:bookmarkEnd w:id="885"/>
    </w:p>
    <w:p w14:paraId="77EAD5BD" w14:textId="77777777" w:rsidR="00E161C3" w:rsidRPr="00E81B1B" w:rsidRDefault="00E161C3" w:rsidP="00E161C3">
      <w:r>
        <w:rPr>
          <w:rStyle w:val="Kommentarzeichen"/>
        </w:rPr>
        <w:commentReference w:id="880"/>
      </w:r>
      <w:commentRangeEnd w:id="881"/>
      <w:r>
        <w:rPr>
          <w:rStyle w:val="Kommentarzeichen"/>
        </w:rPr>
        <w:commentReference w:id="881"/>
      </w:r>
      <w:commentRangeEnd w:id="882"/>
      <w:r>
        <w:rPr>
          <w:rStyle w:val="Kommentarzeichen"/>
        </w:rPr>
        <w:commentReference w:id="882"/>
      </w:r>
      <w:commentRangeEnd w:id="883"/>
      <w:r w:rsidR="00157649">
        <w:rPr>
          <w:rStyle w:val="Kommentarzeichen"/>
        </w:rPr>
        <w:commentReference w:id="883"/>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2BDDF14E" w:rsidR="007B714A" w:rsidRPr="006E055C" w:rsidRDefault="000D73A7" w:rsidP="006E055C">
      <w:pPr>
        <w:pStyle w:val="Beschriftung"/>
      </w:pPr>
      <w:bookmarkStart w:id="886" w:name="_Ref93839702"/>
      <w:bookmarkStart w:id="887" w:name="_Toc96874711"/>
      <w:commentRangeStart w:id="888"/>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89</w:t>
      </w:r>
      <w:r w:rsidR="002C49CE">
        <w:rPr>
          <w:noProof/>
        </w:rPr>
        <w:fldChar w:fldCharType="end"/>
      </w:r>
      <w:r w:rsidRPr="006E055C">
        <w:t xml:space="preserve"> </w:t>
      </w:r>
      <w:bookmarkEnd w:id="886"/>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887"/>
      <w:r w:rsidRPr="006E055C">
        <w:rPr>
          <w:highlight w:val="yellow"/>
        </w:rPr>
        <w:fldChar w:fldCharType="end"/>
      </w:r>
    </w:p>
    <w:p w14:paraId="4A641869" w14:textId="5C92D1EF" w:rsidR="000D73A7" w:rsidRDefault="000D73A7" w:rsidP="007B714A">
      <w:r>
        <w:br w:type="page"/>
      </w:r>
      <w:commentRangeEnd w:id="888"/>
      <w:r w:rsidR="00157649">
        <w:rPr>
          <w:rStyle w:val="Kommentarzeichen"/>
        </w:rPr>
        <w:commentReference w:id="888"/>
      </w:r>
    </w:p>
    <w:p w14:paraId="10A70FFD" w14:textId="7627FDEF" w:rsidR="007B714A" w:rsidRPr="00E81B1B" w:rsidRDefault="007B714A" w:rsidP="000D73A7">
      <w:pPr>
        <w:pStyle w:val="berschrift2"/>
        <w:numPr>
          <w:ilvl w:val="1"/>
          <w:numId w:val="43"/>
        </w:numPr>
      </w:pPr>
      <w:bookmarkStart w:id="889" w:name="_Toc96874613"/>
      <w:r>
        <w:lastRenderedPageBreak/>
        <w:t>Koordination mit den übrigen Gewerken</w:t>
      </w:r>
      <w:bookmarkEnd w:id="889"/>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890"/>
      <w:r w:rsidRPr="000D73A7">
        <w:t>visuelle Kontrolle durchführen kann.</w:t>
      </w:r>
      <w:commentRangeEnd w:id="890"/>
      <w:r w:rsidR="006E055C">
        <w:rPr>
          <w:rStyle w:val="Kommentarzeichen"/>
        </w:rPr>
        <w:commentReference w:id="890"/>
      </w:r>
    </w:p>
    <w:p w14:paraId="299F6404" w14:textId="5FAC55EA" w:rsidR="000D73A7" w:rsidRPr="000D73A7" w:rsidRDefault="000D73A7" w:rsidP="000D73A7">
      <w:pPr>
        <w:numPr>
          <w:ilvl w:val="0"/>
          <w:numId w:val="17"/>
        </w:numPr>
      </w:pPr>
      <w:r w:rsidRPr="000D73A7">
        <w:t>Das TGA-Register wird</w:t>
      </w:r>
      <w:del w:id="891" w:author="Marie" w:date="2022-01-23T14:58:00Z">
        <w:r w:rsidRPr="000D73A7" w:rsidDel="006E055C">
          <w:delText xml:space="preserve"> daher</w:delText>
        </w:r>
      </w:del>
      <w:r w:rsidRPr="000D73A7">
        <w:t xml:space="preserve"> nicht zur Reduktion </w:t>
      </w:r>
      <w:ins w:id="892" w:author="Marie" w:date="2022-01-23T14:58:00Z">
        <w:r w:rsidR="006E055C">
          <w:t xml:space="preserve">der </w:t>
        </w:r>
      </w:ins>
      <w:r w:rsidRPr="000D73A7">
        <w:t>Trittschall-/Luftschallübertagung zwischen den Geschossen herangezogen</w:t>
      </w:r>
      <w:ins w:id="893" w:author="Marie" w:date="2022-01-23T14:58:00Z">
        <w:r w:rsidR="006E055C">
          <w:t>, da</w:t>
        </w:r>
      </w:ins>
      <w:del w:id="894" w:author="Marie" w:date="2022-01-23T14:58:00Z">
        <w:r w:rsidRPr="000D73A7" w:rsidDel="006E055C">
          <w:delText>.</w:delText>
        </w:r>
      </w:del>
      <w:r w:rsidRPr="000D73A7">
        <w:t xml:space="preserve"> </w:t>
      </w:r>
      <w:commentRangeStart w:id="895"/>
      <w:ins w:id="896" w:author="Marie" w:date="2022-01-23T14:58:00Z">
        <w:r w:rsidR="006E055C">
          <w:t>a</w:t>
        </w:r>
      </w:ins>
      <w:del w:id="897" w:author="Marie" w:date="2022-01-23T14:58:00Z">
        <w:r w:rsidRPr="000D73A7" w:rsidDel="006E055C">
          <w:delText>A</w:delText>
        </w:r>
      </w:del>
      <w:r w:rsidRPr="000D73A7">
        <w:t>uf</w:t>
      </w:r>
      <w:ins w:id="898" w:author="Marie" w:date="2022-01-23T14:58:00Z">
        <w:r w:rsidR="006E055C">
          <w:t>g</w:t>
        </w:r>
      </w:ins>
      <w:del w:id="899" w:author="Marie" w:date="2022-01-23T14:58:00Z">
        <w:r w:rsidRPr="000D73A7" w:rsidDel="006E055C">
          <w:delText xml:space="preserve"> G</w:delText>
        </w:r>
      </w:del>
      <w:r w:rsidRPr="000D73A7">
        <w:t xml:space="preserve">rund </w:t>
      </w:r>
      <w:commentRangeEnd w:id="895"/>
      <w:r w:rsidR="006E055C">
        <w:rPr>
          <w:rStyle w:val="Kommentarzeichen"/>
        </w:rPr>
        <w:commentReference w:id="895"/>
      </w:r>
      <w:r w:rsidRPr="000D73A7">
        <w:t>der Brandschutzanforderungen</w:t>
      </w:r>
      <w:ins w:id="900" w:author="Marie" w:date="2022-01-23T14:59:00Z">
        <w:r w:rsidR="006E055C">
          <w:t xml:space="preserve"> </w:t>
        </w:r>
      </w:ins>
      <w:del w:id="901" w:author="Marie" w:date="2022-01-23T14:59:00Z">
        <w:r w:rsidRPr="000D73A7" w:rsidDel="006E055C">
          <w:delText xml:space="preserve"> und des vorgesehenen Einsatzes </w:delText>
        </w:r>
      </w:del>
      <w:del w:id="902"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903" w:author="Marie" w:date="2022-01-23T14:58:00Z">
        <w:r w:rsidR="006E055C">
          <w:t xml:space="preserve">wird. </w:t>
        </w:r>
      </w:ins>
      <w:ins w:id="904" w:author="Marie" w:date="2022-01-23T14:59:00Z">
        <w:r w:rsidR="006E055C">
          <w:t>Außerdem hat ein freihängendes Deckensegel eine bessere</w:t>
        </w:r>
        <w:commentRangeStart w:id="905"/>
        <w:r w:rsidR="006E055C">
          <w:t xml:space="preserve"> Leistung</w:t>
        </w:r>
      </w:ins>
      <w:commentRangeEnd w:id="905"/>
      <w:ins w:id="906" w:author="Marie" w:date="2022-01-23T15:00:00Z">
        <w:r w:rsidR="006E055C">
          <w:rPr>
            <w:rStyle w:val="Kommentarzeichen"/>
          </w:rPr>
          <w:commentReference w:id="905"/>
        </w:r>
      </w:ins>
      <w:ins w:id="907" w:author="Marie" w:date="2022-01-23T14:59:00Z">
        <w:r w:rsidR="006E055C">
          <w:t>.</w:t>
        </w:r>
      </w:ins>
      <w:del w:id="908" w:author="Marie" w:date="2022-01-23T14:59:00Z">
        <w:r w:rsidRPr="000D73A7" w:rsidDel="006E055C">
          <w:delText>(das frei hängende Deckensegel hat eine bessere Leistung)</w:delText>
        </w:r>
      </w:del>
      <w:r w:rsidRPr="000D73A7">
        <w:t>. Das Register kann a</w:t>
      </w:r>
      <w:ins w:id="909" w:author="Marie" w:date="2022-01-23T14:59:00Z">
        <w:r w:rsidR="006E055C">
          <w:t>ll</w:t>
        </w:r>
      </w:ins>
      <w:ins w:id="910" w:author="Marie" w:date="2022-01-23T15:00:00Z">
        <w:r w:rsidR="006E055C">
          <w:t>erdings</w:t>
        </w:r>
      </w:ins>
      <w:del w:id="911" w:author="Marie" w:date="2022-01-23T14:59:00Z">
        <w:r w:rsidRPr="000D73A7" w:rsidDel="006E055C">
          <w:delText>ber</w:delText>
        </w:r>
      </w:del>
      <w:r w:rsidRPr="000D73A7">
        <w:t xml:space="preserve"> zur Verbesserung der Raumakustik</w:t>
      </w:r>
      <w:ins w:id="912" w:author="Marie" w:date="2022-01-23T15:00:00Z">
        <w:r w:rsidR="006E055C">
          <w:t xml:space="preserve"> beitragen</w:t>
        </w:r>
      </w:ins>
      <w:del w:id="913"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914" w:author="Marie" w:date="2022-01-23T15:01:00Z">
        <w:r w:rsidR="006E055C">
          <w:t>g</w:t>
        </w:r>
      </w:ins>
      <w:del w:id="915" w:author="Marie" w:date="2022-01-23T15:01:00Z">
        <w:r w:rsidRPr="000D73A7" w:rsidDel="006E055C">
          <w:delText xml:space="preserve"> G</w:delText>
        </w:r>
      </w:del>
      <w:r w:rsidRPr="000D73A7">
        <w:t xml:space="preserve">rund der modularen Bauweise und </w:t>
      </w:r>
      <w:ins w:id="916" w:author="Marie" w:date="2022-01-23T15:01:00Z">
        <w:r w:rsidR="006E055C">
          <w:t xml:space="preserve">des </w:t>
        </w:r>
      </w:ins>
      <w:del w:id="917" w:author="Marie" w:date="2022-01-23T15:01:00Z">
        <w:r w:rsidRPr="000D73A7" w:rsidDel="006E055C">
          <w:delText xml:space="preserve">eines </w:delText>
        </w:r>
      </w:del>
      <w:r w:rsidRPr="000D73A7">
        <w:t xml:space="preserve">zirkularen Planungskonzeptes wird der Rohbau auf &gt;75 Jahre </w:t>
      </w:r>
      <w:commentRangeStart w:id="918"/>
      <w:r w:rsidRPr="000D73A7">
        <w:t xml:space="preserve">Lebenszyklus (LC = Life Cycle) </w:t>
      </w:r>
      <w:commentRangeEnd w:id="918"/>
      <w:r w:rsidRPr="000D73A7">
        <w:rPr>
          <w:rStyle w:val="Kommentarzeichen"/>
        </w:rPr>
        <w:commentReference w:id="918"/>
      </w:r>
      <w:r w:rsidRPr="000D73A7">
        <w:t xml:space="preserve">ausgelegt, während die TGA-Register nach </w:t>
      </w:r>
      <w:commentRangeStart w:id="919"/>
      <w:del w:id="920" w:author="Marie" w:date="2022-01-23T15:02:00Z">
        <w:r w:rsidRPr="000D73A7" w:rsidDel="006E055C">
          <w:delText xml:space="preserve">ca. </w:delText>
        </w:r>
      </w:del>
      <w:commentRangeEnd w:id="919"/>
      <w:r w:rsidR="006E055C">
        <w:rPr>
          <w:rStyle w:val="Kommentarzeichen"/>
        </w:rPr>
        <w:commentReference w:id="919"/>
      </w:r>
      <w:r w:rsidRPr="000D73A7">
        <w:t xml:space="preserve">15-20 Jahren </w:t>
      </w:r>
      <w:commentRangeStart w:id="921"/>
      <w:r w:rsidRPr="000D73A7">
        <w:t xml:space="preserve">ausgetauscht/ersetzt </w:t>
      </w:r>
      <w:commentRangeEnd w:id="921"/>
      <w:r w:rsidR="006E055C">
        <w:rPr>
          <w:rStyle w:val="Kommentarzeichen"/>
        </w:rPr>
        <w:commentReference w:id="921"/>
      </w:r>
      <w:r w:rsidRPr="000D73A7">
        <w:t>werden müssen. Daher ist bei der Konstruktion der Elemente auf flexible Montage</w:t>
      </w:r>
      <w:ins w:id="922" w:author="Marie" w:date="2022-01-23T15:03:00Z">
        <w:r w:rsidR="006E055C">
          <w:t xml:space="preserve"> und Demontage für die Wartung und den Austausch der Register</w:t>
        </w:r>
      </w:ins>
      <w:del w:id="923" w:author="Marie" w:date="2022-01-23T15:03:00Z">
        <w:r w:rsidRPr="000D73A7" w:rsidDel="006E055C">
          <w:delText>, Wartung und Demontage/Ersatz</w:delText>
        </w:r>
      </w:del>
      <w:r w:rsidRPr="000D73A7">
        <w:t xml:space="preserve"> zu achten. Das </w:t>
      </w:r>
      <w:commentRangeStart w:id="924"/>
      <w:r w:rsidRPr="000D73A7">
        <w:t xml:space="preserve">Deckensegel aus Abschluss </w:t>
      </w:r>
      <w:commentRangeEnd w:id="924"/>
      <w:r w:rsidR="0085507B">
        <w:rPr>
          <w:rStyle w:val="Kommentarzeichen"/>
        </w:rPr>
        <w:commentReference w:id="924"/>
      </w:r>
      <w:r w:rsidRPr="000D73A7">
        <w:t xml:space="preserve">des TGA-Registers wird in Segmente aufgeteilt, </w:t>
      </w:r>
      <w:del w:id="925" w:author="Marie" w:date="2022-01-23T15:12:00Z">
        <w:r w:rsidRPr="000D73A7" w:rsidDel="0085507B">
          <w:delText>sodass sie</w:delText>
        </w:r>
      </w:del>
      <w:ins w:id="926" w:author="Marie" w:date="2022-01-23T15:12:00Z">
        <w:r w:rsidR="0085507B">
          <w:t>die</w:t>
        </w:r>
      </w:ins>
      <w:r w:rsidRPr="000D73A7">
        <w:t xml:space="preserve"> durch eine Person ausgehängt werden können. Sie sind normalerweise mit Ketten gesichert, an denen sie </w:t>
      </w:r>
      <w:ins w:id="927" w:author="Marie" w:date="2022-01-23T15:13:00Z">
        <w:r w:rsidR="0085507B">
          <w:t>im heruntergeklappten Zustand herab</w:t>
        </w:r>
      </w:ins>
      <w:del w:id="928" w:author="Marie" w:date="2022-01-23T15:13:00Z">
        <w:r w:rsidRPr="000D73A7" w:rsidDel="0085507B">
          <w:delText xml:space="preserve">abgeklappt </w:delText>
        </w:r>
      </w:del>
      <w:commentRangeStart w:id="929"/>
      <w:r w:rsidRPr="000D73A7">
        <w:t>hängen</w:t>
      </w:r>
      <w:commentRangeEnd w:id="929"/>
      <w:r w:rsidRPr="000D73A7">
        <w:rPr>
          <w:rStyle w:val="Kommentarzeichen"/>
        </w:rPr>
        <w:commentReference w:id="929"/>
      </w:r>
      <w:r w:rsidRPr="000D73A7">
        <w:t>.</w:t>
      </w:r>
    </w:p>
    <w:p w14:paraId="62F291D7" w14:textId="4B63CD6B" w:rsidR="000D73A7" w:rsidRPr="000D73A7" w:rsidRDefault="000D73A7" w:rsidP="000D73A7">
      <w:pPr>
        <w:numPr>
          <w:ilvl w:val="0"/>
          <w:numId w:val="17"/>
        </w:numPr>
      </w:pPr>
      <w:r w:rsidRPr="000D73A7">
        <w:t xml:space="preserve">Aufgrund des Lebenszyklus der </w:t>
      </w:r>
      <w:ins w:id="930" w:author="Marie" w:date="2022-01-23T15:25:00Z">
        <w:r w:rsidR="00A46D85">
          <w:t xml:space="preserve">technischen Gebäudeausrüstung </w:t>
        </w:r>
      </w:ins>
      <w:del w:id="931" w:author="Marie" w:date="2022-01-23T15:25:00Z">
        <w:r w:rsidRPr="000D73A7" w:rsidDel="00A46D85">
          <w:delText xml:space="preserve">haustechnischen Systeme </w:delText>
        </w:r>
      </w:del>
      <w:r w:rsidRPr="000D73A7">
        <w:t xml:space="preserve">ergibt sich eine Empfehlung für die Ausschreibung und damit auch </w:t>
      </w:r>
      <w:ins w:id="932" w:author="Marie" w:date="2022-01-23T15:25:00Z">
        <w:r w:rsidR="00A46D85">
          <w:t xml:space="preserve">für die </w:t>
        </w:r>
      </w:ins>
      <w:r w:rsidRPr="000D73A7">
        <w:t>Fertigung. Die HBV</w:t>
      </w:r>
      <w:r w:rsidR="00785066">
        <w:t>-</w:t>
      </w:r>
      <w:r w:rsidRPr="000D73A7">
        <w:t>Decken werden unabhängig von einem Holzbauunternehmen hergestellt</w:t>
      </w:r>
      <w:del w:id="933" w:author="Marie" w:date="2022-01-23T15:26:00Z">
        <w:r w:rsidRPr="000D73A7" w:rsidDel="00A46D85">
          <w:delText>,</w:delText>
        </w:r>
      </w:del>
      <w:ins w:id="934" w:author="Marie" w:date="2022-01-23T15:26:00Z">
        <w:r w:rsidR="00A46D85">
          <w:t xml:space="preserve"> und</w:t>
        </w:r>
      </w:ins>
      <w:r w:rsidRPr="000D73A7">
        <w:t xml:space="preserve"> mit einer konstruktiven Vorrüstung zur Montage der Multifunktionsdecken</w:t>
      </w:r>
      <w:ins w:id="935" w:author="Marie" w:date="2022-01-23T15:26:00Z">
        <w:r w:rsidR="00A46D85">
          <w:t xml:space="preserve"> versehen</w:t>
        </w:r>
      </w:ins>
      <w:r w:rsidRPr="000D73A7">
        <w:t xml:space="preserve">. Die </w:t>
      </w:r>
      <w:del w:id="936" w:author="Marie" w:date="2022-01-23T15:26:00Z">
        <w:r w:rsidRPr="000D73A7" w:rsidDel="00A46D85">
          <w:delText xml:space="preserve">Deckensegel </w:delText>
        </w:r>
      </w:del>
      <w:ins w:id="937" w:author="Marie" w:date="2022-01-23T15:26:00Z">
        <w:r w:rsidR="00A46D85">
          <w:t xml:space="preserve"> </w:t>
        </w:r>
        <w:commentRangeStart w:id="938"/>
        <w:r w:rsidR="00A46D85">
          <w:t xml:space="preserve">TGA-Register </w:t>
        </w:r>
        <w:commentRangeEnd w:id="938"/>
        <w:r w:rsidR="00A46D85">
          <w:rPr>
            <w:rStyle w:val="Kommentarzeichen"/>
          </w:rPr>
          <w:commentReference w:id="938"/>
        </w:r>
      </w:ins>
      <w:ins w:id="939" w:author="Marie" w:date="2022-01-23T15:28:00Z">
        <w:r w:rsidR="00A46D85">
          <w:t xml:space="preserve">werden </w:t>
        </w:r>
      </w:ins>
      <w:del w:id="940" w:author="Marie" w:date="2022-01-23T15:27:00Z">
        <w:r w:rsidRPr="000D73A7" w:rsidDel="00A46D85">
          <w:delText>können dann</w:delText>
        </w:r>
      </w:del>
      <w:r w:rsidRPr="000D73A7">
        <w:t xml:space="preserve"> unabhängig gefertigt</w:t>
      </w:r>
      <w:del w:id="941" w:author="Marie" w:date="2022-01-23T15:28:00Z">
        <w:r w:rsidRPr="000D73A7" w:rsidDel="00A46D85">
          <w:delText xml:space="preserve"> werden</w:delText>
        </w:r>
      </w:del>
      <w:r w:rsidRPr="000D73A7">
        <w:t xml:space="preserve"> und </w:t>
      </w:r>
      <w:del w:id="942" w:author="Marie" w:date="2022-01-23T15:28:00Z">
        <w:r w:rsidRPr="000D73A7" w:rsidDel="00A46D85">
          <w:delText xml:space="preserve">werden </w:delText>
        </w:r>
      </w:del>
      <w:r w:rsidRPr="000D73A7">
        <w:t xml:space="preserve">erst </w:t>
      </w:r>
      <w:del w:id="943" w:author="Marie" w:date="2022-01-23T15:28:00Z">
        <w:r w:rsidRPr="000D73A7" w:rsidDel="00A46D85">
          <w:delText xml:space="preserve">vor Ort </w:delText>
        </w:r>
      </w:del>
      <w:r w:rsidRPr="000D73A7">
        <w:t>auf der Baustelle oder im Gebäude montiert</w:t>
      </w:r>
      <w:ins w:id="944" w:author="Marie" w:date="2022-01-23T15:28:00Z">
        <w:r w:rsidR="00A46D85">
          <w:t>. Die</w:t>
        </w:r>
      </w:ins>
      <w:del w:id="945" w:author="Marie" w:date="2022-01-23T15:28:00Z">
        <w:r w:rsidRPr="000D73A7" w:rsidDel="00A46D85">
          <w:delText xml:space="preserve"> – mit denselben </w:delText>
        </w:r>
      </w:del>
      <w:ins w:id="946" w:author="Marie" w:date="2022-01-23T15:28:00Z">
        <w:r w:rsidR="00A46D85">
          <w:t xml:space="preserve"> </w:t>
        </w:r>
      </w:ins>
      <w:r w:rsidRPr="000D73A7">
        <w:t>Montageschritte</w:t>
      </w:r>
      <w:ins w:id="947" w:author="Marie" w:date="2022-01-23T15:28:00Z">
        <w:r w:rsidR="00A46D85">
          <w:t xml:space="preserve"> sind beim ersten Einbau und b</w:t>
        </w:r>
      </w:ins>
      <w:ins w:id="948" w:author="Marie" w:date="2022-01-23T15:29:00Z">
        <w:r w:rsidR="00A46D85">
          <w:t xml:space="preserve">ei Instandsetzung und </w:t>
        </w:r>
        <w:proofErr w:type="spellStart"/>
        <w:r w:rsidR="00A46D85">
          <w:t>Austausc</w:t>
        </w:r>
        <w:proofErr w:type="spellEnd"/>
        <w:r w:rsidR="00A46D85">
          <w:t xml:space="preserve"> der Komponenten immer die gleichen.</w:t>
        </w:r>
      </w:ins>
      <w:del w:id="949" w:author="Marie" w:date="2022-01-23T15:28:00Z">
        <w:r w:rsidRPr="000D73A7" w:rsidDel="00A46D85">
          <w:delText xml:space="preserve">n, </w:delText>
        </w:r>
      </w:del>
      <w:del w:id="950"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951" w:author="Marie" w:date="2022-01-23T15:30:00Z">
        <w:r w:rsidR="00A46D85">
          <w:t xml:space="preserve"> es, </w:t>
        </w:r>
      </w:ins>
      <w:del w:id="952" w:author="Marie" w:date="2022-01-23T15:30:00Z">
        <w:r w:rsidRPr="000D73A7" w:rsidDel="00A46D85">
          <w:delText xml:space="preserve"> auch</w:delText>
        </w:r>
      </w:del>
      <w:r w:rsidRPr="000D73A7">
        <w:t xml:space="preserve"> die Leistungen der </w:t>
      </w:r>
      <w:ins w:id="953" w:author="Marie" w:date="2022-01-23T15:30:00Z">
        <w:r w:rsidR="00A46D85">
          <w:t>t</w:t>
        </w:r>
      </w:ins>
      <w:del w:id="954"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955"/>
      <w:r w:rsidRPr="000D73A7">
        <w:t xml:space="preserve">bei dem nur die Funktionen der TGA gebucht werden und die Installation und Wartung der haustechnischen Systeme dem Anbieter überlassen </w:t>
      </w:r>
      <w:commentRangeStart w:id="956"/>
      <w:r w:rsidRPr="000D73A7">
        <w:t>bleibt</w:t>
      </w:r>
      <w:commentRangeEnd w:id="956"/>
      <w:r w:rsidR="00A46D85">
        <w:rPr>
          <w:rStyle w:val="Kommentarzeichen"/>
        </w:rPr>
        <w:commentReference w:id="956"/>
      </w:r>
      <w:r w:rsidRPr="000D73A7">
        <w:t>.</w:t>
      </w:r>
      <w:commentRangeEnd w:id="955"/>
      <w:r w:rsidR="00A46D85">
        <w:rPr>
          <w:rStyle w:val="Kommentarzeichen"/>
        </w:rPr>
        <w:commentReference w:id="955"/>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957" w:name="_Toc96874614"/>
      <w:commentRangeStart w:id="958"/>
      <w:commentRangeStart w:id="959"/>
      <w:r w:rsidRPr="000D73A7">
        <w:t>Zusammenfassung</w:t>
      </w:r>
      <w:commentRangeEnd w:id="958"/>
      <w:r w:rsidRPr="000D73A7">
        <w:commentReference w:id="958"/>
      </w:r>
      <w:commentRangeEnd w:id="959"/>
      <w:r w:rsidR="00157649">
        <w:rPr>
          <w:rStyle w:val="Kommentarzeichen"/>
          <w:rFonts w:ascii="Myriad Pro" w:eastAsiaTheme="minorHAnsi" w:hAnsi="Myriad Pro" w:cstheme="minorBidi"/>
          <w:b w:val="0"/>
        </w:rPr>
        <w:commentReference w:id="959"/>
      </w:r>
      <w:bookmarkEnd w:id="957"/>
    </w:p>
    <w:p w14:paraId="0C2EB2AE" w14:textId="34DC7475" w:rsidR="000D73A7" w:rsidRPr="000D73A7" w:rsidRDefault="000D73A7" w:rsidP="000D73A7">
      <w:commentRangeStart w:id="960"/>
      <w:r w:rsidRPr="000D73A7">
        <w:t>Das TGA-Register ergänzt die modulare Konstruktion der HBV-Decke.</w:t>
      </w:r>
      <w:commentRangeEnd w:id="960"/>
      <w:r w:rsidR="006901AD">
        <w:rPr>
          <w:rStyle w:val="Kommentarzeichen"/>
        </w:rPr>
        <w:commentReference w:id="960"/>
      </w:r>
      <w:r w:rsidRPr="000D73A7">
        <w:t xml:space="preserve"> Aus der Koordination mit den übrigen Gewerken wird empfohlen, die TGA Register separat zu vergeben und fertigen zu lassen</w:t>
      </w:r>
      <w:ins w:id="961" w:author="Marie" w:date="2022-01-23T15:35:00Z">
        <w:r w:rsidR="00157649">
          <w:t>.</w:t>
        </w:r>
      </w:ins>
      <w:del w:id="962" w:author="Marie" w:date="2022-01-23T15:35:00Z">
        <w:r w:rsidRPr="000D73A7" w:rsidDel="00157649">
          <w:delText>,</w:delText>
        </w:r>
      </w:del>
      <w:r w:rsidRPr="000D73A7">
        <w:t xml:space="preserve"> </w:t>
      </w:r>
      <w:ins w:id="963" w:author="Marie" w:date="2022-01-23T15:35:00Z">
        <w:r w:rsidR="00157649">
          <w:t>D</w:t>
        </w:r>
      </w:ins>
      <w:del w:id="964" w:author="Marie" w:date="2022-01-23T15:35:00Z">
        <w:r w:rsidRPr="000D73A7" w:rsidDel="00157649">
          <w:delText>d</w:delText>
        </w:r>
      </w:del>
      <w:r w:rsidRPr="000D73A7">
        <w:t>ie HBV</w:t>
      </w:r>
      <w:ins w:id="965" w:author="Marie" w:date="2022-01-23T15:35:00Z">
        <w:r w:rsidR="00157649">
          <w:t>-</w:t>
        </w:r>
      </w:ins>
      <w:del w:id="966" w:author="Marie" w:date="2022-01-23T15:35:00Z">
        <w:r w:rsidRPr="000D73A7" w:rsidDel="00157649">
          <w:delText xml:space="preserve"> </w:delText>
        </w:r>
      </w:del>
      <w:r w:rsidRPr="000D73A7">
        <w:t>Decken erhalten Vorhaltungen</w:t>
      </w:r>
      <w:ins w:id="967" w:author="Marie" w:date="2022-01-23T15:35:00Z">
        <w:r w:rsidR="00157649">
          <w:t xml:space="preserve">, </w:t>
        </w:r>
      </w:ins>
      <w:del w:id="968" w:author="Marie" w:date="2022-01-23T15:35:00Z">
        <w:r w:rsidRPr="000D73A7" w:rsidDel="00157649">
          <w:delText xml:space="preserve"> (</w:delText>
        </w:r>
      </w:del>
      <w:r w:rsidRPr="000D73A7">
        <w:t>zum Beispiel Ankerschienen</w:t>
      </w:r>
      <w:ins w:id="969" w:author="Marie" w:date="2022-01-23T15:35:00Z">
        <w:r w:rsidR="00157649">
          <w:t>,</w:t>
        </w:r>
      </w:ins>
      <w:del w:id="970"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971" w:author="Marie" w:date="2022-01-23T15:35:00Z">
        <w:r w:rsidRPr="000D73A7" w:rsidDel="00157649">
          <w:delText xml:space="preserve"> </w:delText>
        </w:r>
      </w:del>
      <w:r w:rsidRPr="000D73A7">
        <w:t>die Wartungs- und Instandhaltungs</w:t>
      </w:r>
      <w:del w:id="972"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973" w:name="_Toc96874615"/>
      <w:r w:rsidRPr="4C11F93A">
        <w:rPr>
          <w:rFonts w:eastAsia="Calibri"/>
        </w:rPr>
        <w:lastRenderedPageBreak/>
        <w:t>Planungs- und Vergabeprozesse</w:t>
      </w:r>
      <w:bookmarkEnd w:id="708"/>
      <w:bookmarkEnd w:id="709"/>
      <w:bookmarkEnd w:id="710"/>
      <w:bookmarkEnd w:id="973"/>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974"/>
      <w:r w:rsidRPr="00E81B1B">
        <w:rPr>
          <w:szCs w:val="24"/>
        </w:rPr>
        <w:t xml:space="preserve">relevante </w:t>
      </w:r>
      <w:commentRangeEnd w:id="974"/>
      <w:r w:rsidR="00A81624">
        <w:rPr>
          <w:rStyle w:val="Kommentarzeichen"/>
        </w:rPr>
        <w:commentReference w:id="974"/>
      </w:r>
      <w:r w:rsidRPr="00E81B1B">
        <w:rPr>
          <w:szCs w:val="24"/>
        </w:rPr>
        <w:t xml:space="preserve">Vergabeverfahren </w:t>
      </w:r>
      <w:commentRangeStart w:id="975"/>
      <w:r w:rsidRPr="00E81B1B">
        <w:rPr>
          <w:szCs w:val="24"/>
        </w:rPr>
        <w:t xml:space="preserve">ausgewählt </w:t>
      </w:r>
      <w:commentRangeEnd w:id="975"/>
      <w:r w:rsidR="00A81624">
        <w:rPr>
          <w:rStyle w:val="Kommentarzeichen"/>
        </w:rPr>
        <w:commentReference w:id="975"/>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976"/>
      <w:r w:rsidRPr="00E81B1B">
        <w:rPr>
          <w:szCs w:val="24"/>
        </w:rPr>
        <w:t xml:space="preserve">vorteilhaftesten </w:t>
      </w:r>
      <w:commentRangeEnd w:id="976"/>
      <w:r w:rsidR="00ED6BEA">
        <w:rPr>
          <w:rStyle w:val="Kommentarzeichen"/>
        </w:rPr>
        <w:commentReference w:id="976"/>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977"/>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977"/>
      <w:r w:rsidR="00C2329C">
        <w:rPr>
          <w:rStyle w:val="Kommentarzeichen"/>
        </w:rPr>
        <w:commentReference w:id="977"/>
      </w:r>
      <w:r w:rsidRPr="00E81B1B">
        <w:rPr>
          <w:szCs w:val="24"/>
        </w:rPr>
        <w:t>.</w:t>
      </w:r>
    </w:p>
    <w:p w14:paraId="24D514F6" w14:textId="789B599C" w:rsidR="00AA74DC" w:rsidRPr="00E81B1B" w:rsidRDefault="00AA74DC" w:rsidP="00AA74DC">
      <w:pPr>
        <w:pStyle w:val="Beschriftung"/>
        <w:rPr>
          <w:b/>
          <w:szCs w:val="24"/>
        </w:rPr>
      </w:pPr>
      <w:bookmarkStart w:id="978" w:name="_Ref54796205"/>
      <w:bookmarkStart w:id="979" w:name="_Toc96874736"/>
      <w:r w:rsidRPr="00E81B1B">
        <w:lastRenderedPageBreak/>
        <w:t xml:space="preserve">Tabelle </w:t>
      </w:r>
      <w:r>
        <w:fldChar w:fldCharType="begin"/>
      </w:r>
      <w:r>
        <w:instrText>SEQ Tabelle \* ARABIC</w:instrText>
      </w:r>
      <w:r>
        <w:fldChar w:fldCharType="separate"/>
      </w:r>
      <w:r w:rsidR="004E72ED">
        <w:rPr>
          <w:noProof/>
        </w:rPr>
        <w:t>29</w:t>
      </w:r>
      <w:r>
        <w:fldChar w:fldCharType="end"/>
      </w:r>
      <w:bookmarkEnd w:id="978"/>
      <w:r w:rsidRPr="00E81B1B">
        <w:t xml:space="preserve"> Übersicht über die Vergabeverfahren</w:t>
      </w:r>
      <w:bookmarkEnd w:id="979"/>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980"/>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980"/>
            <w:r w:rsidR="001F79ED" w:rsidRPr="00E81B1B">
              <w:rPr>
                <w:rStyle w:val="Kommentarzeichen"/>
                <w:rFonts w:ascii="Myriad Pro" w:hAnsi="Myriad Pro" w:cstheme="minorBidi"/>
                <w:lang w:eastAsia="en-US"/>
              </w:rPr>
              <w:commentReference w:id="980"/>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981" w:author="Carsten Hein" w:date="2022-01-03T11:45:00Z"/>
          <w:rStyle w:val="berschrift2Zchn"/>
          <w:rFonts w:ascii="Minion Pro" w:hAnsi="Minion Pro"/>
          <w:b w:val="0"/>
          <w:bCs/>
          <w:sz w:val="36"/>
          <w:szCs w:val="36"/>
        </w:rPr>
      </w:pPr>
      <w:bookmarkStart w:id="982" w:name="_Toc92091765"/>
      <w:bookmarkStart w:id="983" w:name="_Toc92092207"/>
      <w:bookmarkStart w:id="984" w:name="_Toc92092319"/>
      <w:ins w:id="985"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986"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982"/>
      <w:bookmarkEnd w:id="983"/>
      <w:bookmarkEnd w:id="984"/>
      <w:bookmarkEnd w:id="986"/>
    </w:p>
    <w:p w14:paraId="685FB126" w14:textId="77777777" w:rsidR="00C818BA" w:rsidRPr="00E81B1B" w:rsidRDefault="00C818BA" w:rsidP="00EF0771">
      <w:r w:rsidRPr="000E4C79">
        <w:rPr>
          <w:lang w:val="fr-FR"/>
          <w:rPrChange w:id="987" w:author="Volker Schmid" w:date="2021-12-22T11:10:00Z">
            <w:rPr/>
          </w:rPrChange>
        </w:rPr>
        <w:t xml:space="preserve">Nunc </w:t>
      </w:r>
      <w:proofErr w:type="spellStart"/>
      <w:r w:rsidRPr="000E4C79">
        <w:rPr>
          <w:lang w:val="fr-FR"/>
          <w:rPrChange w:id="988" w:author="Volker Schmid" w:date="2021-12-22T11:10:00Z">
            <w:rPr/>
          </w:rPrChange>
        </w:rPr>
        <w:t>viverra</w:t>
      </w:r>
      <w:proofErr w:type="spellEnd"/>
      <w:r w:rsidRPr="000E4C79">
        <w:rPr>
          <w:lang w:val="fr-FR"/>
          <w:rPrChange w:id="989" w:author="Volker Schmid" w:date="2021-12-22T11:10:00Z">
            <w:rPr/>
          </w:rPrChange>
        </w:rPr>
        <w:t xml:space="preserve"> </w:t>
      </w:r>
      <w:proofErr w:type="spellStart"/>
      <w:r w:rsidRPr="000E4C79">
        <w:rPr>
          <w:lang w:val="fr-FR"/>
          <w:rPrChange w:id="990" w:author="Volker Schmid" w:date="2021-12-22T11:10:00Z">
            <w:rPr/>
          </w:rPrChange>
        </w:rPr>
        <w:t>imperdiet</w:t>
      </w:r>
      <w:proofErr w:type="spellEnd"/>
      <w:r w:rsidRPr="000E4C79">
        <w:rPr>
          <w:lang w:val="fr-FR"/>
          <w:rPrChange w:id="991" w:author="Volker Schmid" w:date="2021-12-22T11:10:00Z">
            <w:rPr/>
          </w:rPrChange>
        </w:rPr>
        <w:t xml:space="preserve"> </w:t>
      </w:r>
      <w:proofErr w:type="spellStart"/>
      <w:r w:rsidRPr="000E4C79">
        <w:rPr>
          <w:lang w:val="fr-FR"/>
          <w:rPrChange w:id="992" w:author="Volker Schmid" w:date="2021-12-22T11:10:00Z">
            <w:rPr/>
          </w:rPrChange>
        </w:rPr>
        <w:t>enim</w:t>
      </w:r>
      <w:proofErr w:type="spellEnd"/>
      <w:r w:rsidRPr="000E4C79">
        <w:rPr>
          <w:lang w:val="fr-FR"/>
          <w:rPrChange w:id="993" w:author="Volker Schmid" w:date="2021-12-22T11:10:00Z">
            <w:rPr/>
          </w:rPrChange>
        </w:rPr>
        <w:t xml:space="preserve">. </w:t>
      </w:r>
      <w:proofErr w:type="spellStart"/>
      <w:r w:rsidRPr="000E4C79">
        <w:rPr>
          <w:lang w:val="fr-FR"/>
          <w:rPrChange w:id="994" w:author="Volker Schmid" w:date="2021-12-22T11:10:00Z">
            <w:rPr/>
          </w:rPrChange>
        </w:rPr>
        <w:t>Fusce</w:t>
      </w:r>
      <w:proofErr w:type="spellEnd"/>
      <w:r w:rsidRPr="000E4C79">
        <w:rPr>
          <w:lang w:val="fr-FR"/>
          <w:rPrChange w:id="995"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7"/>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005" w:name="_Toc92091766"/>
      <w:bookmarkStart w:id="1006" w:name="_Toc92092208"/>
      <w:bookmarkStart w:id="1007" w:name="_Toc92092320"/>
      <w:bookmarkStart w:id="1008" w:name="_Toc96874617"/>
      <w:commentRangeStart w:id="1009"/>
      <w:commentRangeStart w:id="1010"/>
      <w:r w:rsidRPr="00E81B1B">
        <w:lastRenderedPageBreak/>
        <w:t>Ausblick</w:t>
      </w:r>
      <w:commentRangeEnd w:id="1009"/>
      <w:r w:rsidR="009D0E0A" w:rsidRPr="00E81B1B">
        <w:rPr>
          <w:rStyle w:val="Kommentarzeichen"/>
          <w:rFonts w:ascii="Myriad Pro" w:eastAsiaTheme="minorHAnsi" w:hAnsi="Myriad Pro" w:cstheme="minorBidi"/>
          <w:b w:val="0"/>
          <w:color w:val="auto"/>
        </w:rPr>
        <w:commentReference w:id="1009"/>
      </w:r>
      <w:commentRangeEnd w:id="1010"/>
      <w:r w:rsidR="00C2329C">
        <w:rPr>
          <w:rStyle w:val="Kommentarzeichen"/>
          <w:rFonts w:ascii="Myriad Pro" w:eastAsiaTheme="minorHAnsi" w:hAnsi="Myriad Pro" w:cstheme="minorBidi"/>
          <w:b w:val="0"/>
          <w:color w:val="auto"/>
        </w:rPr>
        <w:commentReference w:id="1010"/>
      </w:r>
      <w:bookmarkEnd w:id="1005"/>
      <w:bookmarkEnd w:id="1006"/>
      <w:bookmarkEnd w:id="1007"/>
      <w:bookmarkEnd w:id="1008"/>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011" w:name="_Toc92091767"/>
      <w:bookmarkStart w:id="1012" w:name="_Toc92092209"/>
      <w:bookmarkStart w:id="1013" w:name="_Toc92092321"/>
      <w:bookmarkStart w:id="1014" w:name="_Toc96874618"/>
      <w:commentRangeStart w:id="1015"/>
      <w:r w:rsidRPr="00E81B1B">
        <w:lastRenderedPageBreak/>
        <w:t>Mitwirkende</w:t>
      </w:r>
      <w:commentRangeEnd w:id="1015"/>
      <w:r w:rsidR="00396532">
        <w:rPr>
          <w:rStyle w:val="Kommentarzeichen"/>
          <w:rFonts w:ascii="Myriad Pro" w:eastAsiaTheme="minorHAnsi" w:hAnsi="Myriad Pro" w:cstheme="minorBidi"/>
          <w:b w:val="0"/>
          <w:color w:val="auto"/>
        </w:rPr>
        <w:commentReference w:id="1015"/>
      </w:r>
      <w:bookmarkEnd w:id="1011"/>
      <w:bookmarkEnd w:id="1012"/>
      <w:bookmarkEnd w:id="1013"/>
      <w:bookmarkEnd w:id="1014"/>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016"/>
      <w:proofErr w:type="spellStart"/>
      <w:r>
        <w:t>MSc</w:t>
      </w:r>
      <w:proofErr w:type="spellEnd"/>
      <w:r>
        <w:t xml:space="preserve"> Marius Augenstein</w:t>
      </w:r>
      <w:commentRangeEnd w:id="1016"/>
      <w:r w:rsidR="000D73A7">
        <w:rPr>
          <w:rStyle w:val="Kommentarzeichen"/>
        </w:rPr>
        <w:commentReference w:id="1016"/>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017"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018"/>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018"/>
      <w:r>
        <w:rPr>
          <w:rStyle w:val="Kommentarzeichen"/>
        </w:rPr>
        <w:commentReference w:id="1018"/>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019"/>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019"/>
      <w:r>
        <w:rPr>
          <w:rStyle w:val="Kommentarzeichen"/>
        </w:rPr>
        <w:commentReference w:id="1019"/>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020" w:name="_Toc92091768"/>
      <w:bookmarkStart w:id="1021" w:name="_Toc92092210"/>
      <w:bookmarkStart w:id="1022" w:name="_Toc92092322"/>
      <w:bookmarkStart w:id="1023" w:name="_Toc96874619"/>
      <w:commentRangeStart w:id="1024"/>
      <w:r w:rsidRPr="00E81B1B">
        <w:lastRenderedPageBreak/>
        <w:t>Kurzbiographien</w:t>
      </w:r>
      <w:commentRangeEnd w:id="1024"/>
      <w:r w:rsidR="00FD30E6" w:rsidRPr="00E81B1B">
        <w:rPr>
          <w:rStyle w:val="Kommentarzeichen"/>
          <w:rFonts w:ascii="Myriad Pro" w:eastAsiaTheme="minorHAnsi" w:hAnsi="Myriad Pro" w:cstheme="minorBidi"/>
          <w:b w:val="0"/>
        </w:rPr>
        <w:commentReference w:id="1024"/>
      </w:r>
      <w:bookmarkEnd w:id="1020"/>
      <w:bookmarkEnd w:id="1021"/>
      <w:bookmarkEnd w:id="1022"/>
      <w:bookmarkEnd w:id="1023"/>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025"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025"/>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Arup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026"/>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026"/>
            <w:r>
              <w:rPr>
                <w:rStyle w:val="Kommentarzeichen"/>
              </w:rPr>
              <w:commentReference w:id="1026"/>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027" w:name="_Toc92091769"/>
      <w:bookmarkStart w:id="1028" w:name="_Toc92092211"/>
      <w:bookmarkStart w:id="1029" w:name="_Toc92092323"/>
      <w:bookmarkStart w:id="1030" w:name="_Toc96874620"/>
      <w:commentRangeStart w:id="1031"/>
      <w:r w:rsidRPr="00E81B1B">
        <w:lastRenderedPageBreak/>
        <w:t>Verzeichnisse</w:t>
      </w:r>
      <w:r w:rsidR="00A63789" w:rsidRPr="00E81B1B">
        <w:tab/>
      </w:r>
      <w:commentRangeEnd w:id="1031"/>
      <w:r w:rsidR="00FD30E6" w:rsidRPr="00E81B1B">
        <w:rPr>
          <w:rStyle w:val="Kommentarzeichen"/>
          <w:rFonts w:ascii="Myriad Pro" w:eastAsiaTheme="minorHAnsi" w:hAnsi="Myriad Pro" w:cstheme="minorBidi"/>
          <w:b w:val="0"/>
          <w:color w:val="auto"/>
        </w:rPr>
        <w:commentReference w:id="1031"/>
      </w:r>
      <w:bookmarkEnd w:id="1027"/>
      <w:bookmarkEnd w:id="1028"/>
      <w:bookmarkEnd w:id="1029"/>
      <w:bookmarkEnd w:id="1030"/>
    </w:p>
    <w:bookmarkStart w:id="1032" w:name="_Toc96874621" w:displacedByCustomXml="next"/>
    <w:bookmarkStart w:id="1033" w:name="_Toc92091770" w:displacedByCustomXml="next"/>
    <w:bookmarkStart w:id="1034" w:name="_Toc92092212" w:displacedByCustomXml="next"/>
    <w:bookmarkStart w:id="1035"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035"/>
          <w:bookmarkEnd w:id="1034"/>
          <w:bookmarkEnd w:id="1033"/>
          <w:bookmarkEnd w:id="1032"/>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036" w:name="_Toc92091771"/>
      <w:bookmarkStart w:id="1037" w:name="_Toc92092213"/>
      <w:bookmarkStart w:id="1038" w:name="_Toc92092325"/>
      <w:bookmarkStart w:id="1039" w:name="_Toc96874622"/>
      <w:r w:rsidRPr="00E81B1B">
        <w:lastRenderedPageBreak/>
        <w:t>Abbildungsverzeichnis</w:t>
      </w:r>
      <w:bookmarkEnd w:id="1036"/>
      <w:bookmarkEnd w:id="1037"/>
      <w:bookmarkEnd w:id="1038"/>
      <w:bookmarkEnd w:id="1039"/>
    </w:p>
    <w:commentRangeStart w:id="1040"/>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6067B2">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6067B2">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6067B2">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6067B2">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6067B2">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6067B2">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6067B2">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6067B2">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6067B2">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6067B2">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6067B2">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6067B2">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6067B2">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6067B2">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6067B2">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6067B2">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6067B2">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6067B2">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6067B2">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6067B2">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6067B2">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6067B2">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6067B2">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6067B2">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6067B2">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6067B2">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6067B2">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6067B2">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6067B2">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6067B2">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6067B2">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6067B2">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6067B2">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6067B2">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6067B2">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6067B2">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6067B2">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6067B2">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6067B2">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6067B2">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6067B2">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6067B2">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6067B2">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6067B2">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6067B2">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6067B2">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6067B2">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6067B2">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6067B2">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6067B2">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6067B2">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6067B2">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6067B2">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6067B2">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6067B2">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6067B2">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6067B2">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6067B2">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6067B2">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6067B2">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6067B2">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6067B2">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6067B2">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6067B2">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6067B2">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6067B2">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6067B2">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6067B2">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6067B2">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6067B2">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6067B2">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6067B2">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6067B2">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040"/>
      <w:r w:rsidR="00FD30E6" w:rsidRPr="00E81B1B">
        <w:rPr>
          <w:rStyle w:val="Kommentarzeichen"/>
        </w:rPr>
        <w:commentReference w:id="1040"/>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041" w:name="_Toc92091772"/>
      <w:bookmarkStart w:id="1042" w:name="_Toc92092214"/>
      <w:bookmarkStart w:id="1043" w:name="_Toc92092326"/>
      <w:bookmarkStart w:id="1044" w:name="_Toc96874623"/>
      <w:r w:rsidRPr="00E81B1B">
        <w:lastRenderedPageBreak/>
        <w:t>Tabellenverzeichnis</w:t>
      </w:r>
      <w:bookmarkEnd w:id="1041"/>
      <w:bookmarkEnd w:id="1042"/>
      <w:bookmarkEnd w:id="1043"/>
      <w:bookmarkEnd w:id="1044"/>
    </w:p>
    <w:commentRangeStart w:id="1045"/>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6067B2">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6067B2">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6067B2">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6067B2">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6067B2">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6067B2">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6067B2">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6067B2">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6067B2">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6067B2">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6067B2">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6067B2">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6067B2">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6067B2">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6067B2">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6067B2">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6067B2">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6067B2">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6067B2">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6067B2">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6067B2">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6067B2">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6067B2">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6067B2">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045"/>
      <w:r w:rsidR="00FD30E6" w:rsidRPr="00E81B1B">
        <w:rPr>
          <w:rStyle w:val="Kommentarzeichen"/>
        </w:rPr>
        <w:commentReference w:id="1045"/>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046" w:name="_Toc92091773"/>
      <w:bookmarkStart w:id="1047" w:name="_Toc92092215"/>
      <w:bookmarkStart w:id="1048" w:name="_Toc92092327"/>
      <w:bookmarkStart w:id="1049" w:name="_Toc96874624"/>
      <w:r w:rsidRPr="00E81B1B">
        <w:lastRenderedPageBreak/>
        <w:t>Anlagen</w:t>
      </w:r>
      <w:bookmarkEnd w:id="1046"/>
      <w:bookmarkEnd w:id="1047"/>
      <w:bookmarkEnd w:id="1048"/>
      <w:bookmarkEnd w:id="1049"/>
    </w:p>
    <w:p w14:paraId="355CF5C1" w14:textId="72FA7558" w:rsidR="001F79D5" w:rsidRPr="00E81B1B" w:rsidRDefault="00FD30E6" w:rsidP="001F79D5">
      <w:commentRangeStart w:id="1050"/>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050"/>
      <w:proofErr w:type="spellEnd"/>
      <w:r w:rsidRPr="00E81B1B">
        <w:rPr>
          <w:rStyle w:val="Kommentarzeichen"/>
        </w:rPr>
        <w:commentReference w:id="1050"/>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arie" w:date="2022-01-23T16:25:00Z" w:initials="M">
    <w:p w14:paraId="3306C284" w14:textId="5F34BCD3" w:rsidR="00586301" w:rsidRDefault="00586301">
      <w:pPr>
        <w:pStyle w:val="Kommentartext"/>
      </w:pPr>
      <w:r>
        <w:rPr>
          <w:rStyle w:val="Kommentarzeichen"/>
        </w:rPr>
        <w:annotationRef/>
      </w:r>
      <w:r>
        <w:t>Mail Adressen (ja/nein)?</w:t>
      </w:r>
    </w:p>
  </w:comment>
  <w:comment w:id="11" w:author="Marie" w:date="2022-01-17T14:09:00Z" w:initials="M">
    <w:p w14:paraId="47D8DA5B" w14:textId="653DA9A7" w:rsidR="00586301" w:rsidRDefault="00586301">
      <w:pPr>
        <w:pStyle w:val="Kommentartext"/>
      </w:pPr>
      <w:r>
        <w:rPr>
          <w:rStyle w:val="Kommentarzeichen"/>
        </w:rPr>
        <w:annotationRef/>
      </w:r>
    </w:p>
  </w:comment>
  <w:comment w:id="30" w:author="Marie" w:date="2021-09-29T23:19:00Z" w:initials="M">
    <w:p w14:paraId="7BE4AC17" w14:textId="32E738B6" w:rsidR="00586301" w:rsidRDefault="00586301">
      <w:pPr>
        <w:pStyle w:val="Kommentartext"/>
      </w:pPr>
      <w:r>
        <w:rPr>
          <w:rStyle w:val="Kommentarzeichen"/>
        </w:rPr>
        <w:annotationRef/>
      </w:r>
      <w:r>
        <w:t xml:space="preserve">Ergänzen </w:t>
      </w:r>
    </w:p>
  </w:comment>
  <w:comment w:id="37" w:author="Jan Wenker" w:date="2021-12-07T08:42:00Z" w:initials="JW">
    <w:p w14:paraId="5AFB1040" w14:textId="57576A90" w:rsidR="00586301" w:rsidRDefault="00586301">
      <w:pPr>
        <w:pStyle w:val="Kommentartext"/>
      </w:pPr>
      <w:r>
        <w:rPr>
          <w:rStyle w:val="Kommentarzeichen"/>
        </w:rPr>
        <w:annotationRef/>
      </w:r>
      <w:r>
        <w:t xml:space="preserve">Rolle von </w:t>
      </w:r>
      <w:proofErr w:type="spellStart"/>
      <w:r>
        <w:t>Berlinovo</w:t>
      </w:r>
      <w:proofErr w:type="spellEnd"/>
      <w:r>
        <w:t xml:space="preserve"> und Arup ist ausführlich dargestellt. Bitte Rolle von Brüninghoff ergänzen!</w:t>
      </w:r>
    </w:p>
  </w:comment>
  <w:comment w:id="38" w:author="Jan Wenker" w:date="2021-12-09T14:08:00Z" w:initials="JW">
    <w:p w14:paraId="13604CA1" w14:textId="6A209D7E" w:rsidR="00586301" w:rsidRDefault="00586301">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586301" w:rsidRDefault="00586301">
      <w:pPr>
        <w:pStyle w:val="Kommentartext"/>
      </w:pPr>
      <w:hyperlink r:id="rId1" w:history="1">
        <w:r w:rsidRPr="00F80502">
          <w:rPr>
            <w:rStyle w:val="Hyperlink"/>
          </w:rPr>
          <w:t>www.deepl.com</w:t>
        </w:r>
      </w:hyperlink>
      <w:r>
        <w:t xml:space="preserve"> liefet mit KI eine ziemlich gute Grundlage für den englischen Text…</w:t>
      </w:r>
    </w:p>
  </w:comment>
  <w:comment w:id="39" w:author="Carsten Hein" w:date="2021-12-29T14:27:00Z" w:initials="CH">
    <w:p w14:paraId="374F7F8D" w14:textId="77777777" w:rsidR="00586301" w:rsidRDefault="00586301">
      <w:pPr>
        <w:pStyle w:val="Kommentartext"/>
      </w:pPr>
      <w:r>
        <w:rPr>
          <w:rStyle w:val="Kommentarzeichen"/>
        </w:rPr>
        <w:annotationRef/>
      </w:r>
      <w:r>
        <w:t>sehe ich auch so, erst das Ganze in Deutsch fertig machen und als allerletzten Schritt das englische Abstract ergänzen.</w:t>
      </w:r>
    </w:p>
    <w:p w14:paraId="4112C12E" w14:textId="322101D1" w:rsidR="00586301" w:rsidRDefault="00586301">
      <w:pPr>
        <w:pStyle w:val="Kommentartext"/>
      </w:pPr>
    </w:p>
  </w:comment>
  <w:comment w:id="52" w:author="Jan Wenker" w:date="2021-12-07T08:34:00Z" w:initials="JW">
    <w:p w14:paraId="6C171D4C" w14:textId="729EC25D" w:rsidR="00586301" w:rsidRDefault="00586301">
      <w:pPr>
        <w:pStyle w:val="Kommentartext"/>
      </w:pPr>
      <w:r>
        <w:rPr>
          <w:rStyle w:val="Kommentarzeichen"/>
        </w:rPr>
        <w:annotationRef/>
      </w:r>
      <w:r>
        <w:t>Absatzstruktur?</w:t>
      </w:r>
    </w:p>
  </w:comment>
  <w:comment w:id="53" w:author="Jan Wenker" w:date="2021-12-07T08:35:00Z" w:initials="JW">
    <w:p w14:paraId="6181D9C2" w14:textId="1634DAD6" w:rsidR="00586301" w:rsidRDefault="00586301">
      <w:pPr>
        <w:pStyle w:val="Kommentartext"/>
      </w:pPr>
      <w:r>
        <w:rPr>
          <w:rStyle w:val="Kommentarzeichen"/>
        </w:rPr>
        <w:annotationRef/>
      </w:r>
      <w:r>
        <w:t>Korrektes Englisch?</w:t>
      </w:r>
    </w:p>
  </w:comment>
  <w:comment w:id="75" w:author="Jan Wenker" w:date="2021-12-09T15:07:00Z" w:initials="JW">
    <w:p w14:paraId="377ADB25" w14:textId="22F1DDB6" w:rsidR="00586301" w:rsidRDefault="00586301">
      <w:pPr>
        <w:pStyle w:val="Kommentartext"/>
      </w:pPr>
      <w:r>
        <w:rPr>
          <w:rStyle w:val="Kommentarzeichen"/>
        </w:rPr>
        <w:annotationRef/>
      </w:r>
      <w:r>
        <w:t>Ein Kapitel „Stand der Technik“ fehlt bisher vollständig im Bericht.</w:t>
      </w:r>
    </w:p>
  </w:comment>
  <w:comment w:id="76" w:author="Marie" w:date="2022-01-23T16:31:00Z" w:initials="M">
    <w:p w14:paraId="06634807" w14:textId="39316E2F" w:rsidR="00586301" w:rsidRDefault="00586301">
      <w:pPr>
        <w:pStyle w:val="Kommentartext"/>
      </w:pPr>
      <w:r>
        <w:rPr>
          <w:rStyle w:val="Kommentarzeichen"/>
        </w:rPr>
        <w:annotationRef/>
      </w:r>
      <w:r>
        <w:t>Wird von mir noch überarbeitet, In Arbeit!</w:t>
      </w:r>
    </w:p>
  </w:comment>
  <w:comment w:id="81" w:author="Marie" w:date="2022-04-09T14:03:00Z" w:initials="M">
    <w:p w14:paraId="1D7CF9AB" w14:textId="2942628D" w:rsidR="00586301" w:rsidRDefault="00586301">
      <w:pPr>
        <w:pStyle w:val="Kommentartext"/>
      </w:pPr>
      <w:r>
        <w:rPr>
          <w:rStyle w:val="Kommentarzeichen"/>
        </w:rPr>
        <w:annotationRef/>
      </w:r>
      <w:r>
        <w:t>Hier fehlt noch die Vergabe</w:t>
      </w:r>
    </w:p>
  </w:comment>
  <w:comment w:id="86" w:author="Marie" w:date="2022-01-15T09:59:00Z" w:initials="M">
    <w:p w14:paraId="0C19FBBC" w14:textId="716EFEC7" w:rsidR="00586301" w:rsidRDefault="00586301">
      <w:pPr>
        <w:pStyle w:val="Kommentartext"/>
      </w:pPr>
      <w:r>
        <w:rPr>
          <w:rStyle w:val="Kommentarzeichen"/>
        </w:rPr>
        <w:annotationRef/>
      </w:r>
      <w:r>
        <w:t>Zu prüfen, in Arbeit!</w:t>
      </w:r>
    </w:p>
  </w:comment>
  <w:comment w:id="91" w:author="Marie" w:date="2022-01-23T16:32:00Z" w:initials="M">
    <w:p w14:paraId="21D616C3" w14:textId="1EB95722" w:rsidR="00586301" w:rsidRDefault="00586301">
      <w:pPr>
        <w:pStyle w:val="Kommentartext"/>
      </w:pPr>
      <w:r>
        <w:rPr>
          <w:rStyle w:val="Kommentarzeichen"/>
        </w:rPr>
        <w:annotationRef/>
      </w:r>
      <w:r>
        <w:t>Zu prüfen, in Arbeit</w:t>
      </w:r>
    </w:p>
  </w:comment>
  <w:comment w:id="166" w:author="Stefan Behring" w:date="2021-12-20T13:01:00Z" w:initials="SB">
    <w:p w14:paraId="3C95F566" w14:textId="57227C68" w:rsidR="00586301" w:rsidRDefault="00586301">
      <w:r>
        <w:t>Irgendwo müssen wir mal zum Thema hinführen. Dieser Einstieg ist nur ein Vorschlag von mir. Kannst du aber auch ganz anders machen.</w:t>
      </w:r>
      <w:r>
        <w:annotationRef/>
      </w:r>
    </w:p>
  </w:comment>
  <w:comment w:id="167" w:author="Marie" w:date="2022-01-15T10:45:00Z" w:initials="M">
    <w:p w14:paraId="5A3AD34C" w14:textId="08BCC374" w:rsidR="00586301" w:rsidRDefault="00586301">
      <w:pPr>
        <w:pStyle w:val="Kommentartext"/>
      </w:pPr>
      <w:r>
        <w:rPr>
          <w:rStyle w:val="Kommentarzeichen"/>
        </w:rPr>
        <w:annotationRef/>
      </w:r>
      <w:r>
        <w:t>Nochmal drüber nachdenken</w:t>
      </w:r>
    </w:p>
  </w:comment>
  <w:comment w:id="168" w:author="Jan Wenker" w:date="2021-12-09T15:05:00Z" w:initials="JW">
    <w:p w14:paraId="02A03407" w14:textId="77777777" w:rsidR="00586301" w:rsidRDefault="00586301" w:rsidP="00680DC0">
      <w:pPr>
        <w:pStyle w:val="Kommentartext"/>
      </w:pPr>
      <w:r>
        <w:rPr>
          <w:rStyle w:val="Kommentarzeichen"/>
        </w:rPr>
        <w:annotationRef/>
      </w:r>
      <w:r>
        <w:t>Völlig neu an dieser Stelle und vom Himmel gefallen?</w:t>
      </w:r>
      <w:r>
        <w:annotationRef/>
      </w:r>
    </w:p>
  </w:comment>
  <w:comment w:id="169" w:author="Marie" w:date="2022-01-15T10:46:00Z" w:initials="M">
    <w:p w14:paraId="56F8A13F" w14:textId="77777777" w:rsidR="00586301" w:rsidRDefault="00586301" w:rsidP="00680DC0">
      <w:pPr>
        <w:pStyle w:val="Kommentartext"/>
      </w:pPr>
      <w:r>
        <w:rPr>
          <w:rStyle w:val="Kommentarzeichen"/>
        </w:rPr>
        <w:annotationRef/>
      </w:r>
      <w:r>
        <w:t>mMn ist Brandschutz in der Einführung erwähnt worden. Wüsste nicht warum ich das hier nicht sagen darf, wo es ein absolut relevanter Punkt und auch überhaupt nicht abwegig</w:t>
      </w:r>
    </w:p>
  </w:comment>
  <w:comment w:id="179" w:author="Jan Wenker" w:date="2021-12-09T15:21:00Z" w:initials="JW">
    <w:p w14:paraId="605399EB" w14:textId="77777777" w:rsidR="00586301" w:rsidRDefault="00586301">
      <w:pPr>
        <w:pStyle w:val="Kommentartext"/>
      </w:pPr>
      <w:r>
        <w:rPr>
          <w:rStyle w:val="Kommentarzeichen"/>
        </w:rPr>
        <w:annotationRef/>
      </w:r>
      <w:proofErr w:type="spellStart"/>
      <w:r>
        <w:t>Grosse</w:t>
      </w:r>
      <w:proofErr w:type="spellEnd"/>
      <w:r>
        <w:t xml:space="preserve"> et al.</w:t>
      </w:r>
    </w:p>
    <w:p w14:paraId="789CE9E6" w14:textId="0037429B" w:rsidR="00586301" w:rsidRDefault="00586301">
      <w:pPr>
        <w:pStyle w:val="Kommentartext"/>
      </w:pPr>
      <w:r>
        <w:t>Einheitlicher Zitierstil</w:t>
      </w:r>
    </w:p>
  </w:comment>
  <w:comment w:id="180" w:author="Marie" w:date="2022-04-09T16:28:00Z" w:initials="M">
    <w:p w14:paraId="4A84D93F" w14:textId="77777777" w:rsidR="00586301" w:rsidRDefault="00586301">
      <w:pPr>
        <w:pStyle w:val="Kommentartext"/>
      </w:pPr>
      <w:r>
        <w:rPr>
          <w:rStyle w:val="Kommentarzeichen"/>
        </w:rPr>
        <w:annotationRef/>
      </w:r>
      <w:r>
        <w:t xml:space="preserve">Sag das mal </w:t>
      </w:r>
      <w:proofErr w:type="spellStart"/>
      <w:r>
        <w:t>word</w:t>
      </w:r>
      <w:proofErr w:type="spellEnd"/>
      <w:r>
        <w:t>….</w:t>
      </w:r>
    </w:p>
    <w:p w14:paraId="54985DF8" w14:textId="16CCFBCD" w:rsidR="00586301" w:rsidRDefault="00586301">
      <w:pPr>
        <w:pStyle w:val="Kommentartext"/>
      </w:pPr>
      <w:r>
        <w:t xml:space="preserve">Will </w:t>
      </w:r>
      <w:proofErr w:type="spellStart"/>
      <w:r>
        <w:t>latex</w:t>
      </w:r>
      <w:proofErr w:type="spellEnd"/>
      <w:r>
        <w:t xml:space="preserve"> zurück. :D</w:t>
      </w:r>
    </w:p>
  </w:comment>
  <w:comment w:id="184" w:author="Stefan Behring" w:date="2021-12-20T20:07:00Z" w:initials="SB">
    <w:p w14:paraId="61D4079D" w14:textId="0D5BE081" w:rsidR="00586301" w:rsidRDefault="00586301">
      <w:r>
        <w:t>Gut wäre an dieser Stelle ein statisches System. Auflagerung des Balkens und nicht der Platte.</w:t>
      </w:r>
      <w:r>
        <w:annotationRef/>
      </w:r>
    </w:p>
  </w:comment>
  <w:comment w:id="198" w:author="Jan Wenker" w:date="2021-12-09T15:33:00Z" w:initials="JW">
    <w:p w14:paraId="5381CD23" w14:textId="77777777" w:rsidR="00586301" w:rsidRDefault="00586301" w:rsidP="008B78AD">
      <w:pPr>
        <w:pStyle w:val="Kommentartext"/>
      </w:pPr>
      <w:r>
        <w:rPr>
          <w:rStyle w:val="Kommentarzeichen"/>
        </w:rPr>
        <w:annotationRef/>
      </w:r>
      <w:r>
        <w:t>Ist das Quellen/Schwinden des Holzes quer zur Faser nicht auch in NKL 1 bei wenigen % Holzfeuchteänderung größer als das Betonschwinden?</w:t>
      </w:r>
    </w:p>
  </w:comment>
  <w:comment w:id="201" w:author="Stefan Behring" w:date="2021-12-20T20:24:00Z" w:initials="SB">
    <w:p w14:paraId="66CEEBD5" w14:textId="77777777" w:rsidR="00586301" w:rsidRDefault="00586301" w:rsidP="0006516D">
      <w:r>
        <w:t>Vor Bemessungsablauf.</w:t>
      </w:r>
      <w:r>
        <w:annotationRef/>
      </w:r>
    </w:p>
  </w:comment>
  <w:comment w:id="231" w:author="Marie" w:date="2022-04-10T18:23:00Z" w:initials="M">
    <w:p w14:paraId="750078FB" w14:textId="6D856678" w:rsidR="00586301" w:rsidRDefault="00586301">
      <w:pPr>
        <w:pStyle w:val="Kommentartext"/>
      </w:pPr>
      <w:r>
        <w:rPr>
          <w:rStyle w:val="Kommentarzeichen"/>
        </w:rPr>
        <w:annotationRef/>
      </w:r>
      <w:r>
        <w:t>Ausschreiben in Formel</w:t>
      </w:r>
    </w:p>
  </w:comment>
  <w:comment w:id="232" w:author="Marie" w:date="2022-04-10T18:21:00Z" w:initials="M">
    <w:p w14:paraId="3477F7DF" w14:textId="3127DF1A" w:rsidR="00586301" w:rsidRDefault="00586301">
      <w:pPr>
        <w:pStyle w:val="Kommentartext"/>
      </w:pPr>
      <w:r>
        <w:rPr>
          <w:rStyle w:val="Kommentarzeichen"/>
        </w:rPr>
        <w:annotationRef/>
      </w:r>
      <w:r>
        <w:t>Warum t=0 und unendlich für Iteration? :O</w:t>
      </w:r>
    </w:p>
  </w:comment>
  <w:comment w:id="248" w:author="Marie" w:date="2022-04-10T17:51:00Z" w:initials="M">
    <w:p w14:paraId="0606EC3F" w14:textId="77777777" w:rsidR="00586301" w:rsidRDefault="00586301" w:rsidP="00586301">
      <w:pPr>
        <w:pStyle w:val="Kommentartext"/>
      </w:pPr>
      <w:r>
        <w:rPr>
          <w:rStyle w:val="Kommentarzeichen"/>
        </w:rPr>
        <w:annotationRef/>
      </w:r>
      <w:r>
        <w:t xml:space="preserve">Verschieben nach oben wahrscheinlich. </w:t>
      </w:r>
    </w:p>
  </w:comment>
  <w:comment w:id="251" w:author="Marie" w:date="2022-04-10T18:32:00Z" w:initials="M">
    <w:p w14:paraId="01058C78" w14:textId="4CEA781D" w:rsidR="009A3F88" w:rsidRDefault="009A3F88">
      <w:pPr>
        <w:pStyle w:val="Kommentartext"/>
      </w:pPr>
      <w:r>
        <w:rPr>
          <w:rStyle w:val="Kommentarzeichen"/>
        </w:rPr>
        <w:annotationRef/>
      </w:r>
    </w:p>
  </w:comment>
  <w:comment w:id="252" w:author="Marie" w:date="2022-04-09T16:09:00Z" w:initials="M">
    <w:p w14:paraId="0F07FCF7" w14:textId="77777777" w:rsidR="00586301" w:rsidRDefault="00586301" w:rsidP="0006516D">
      <w:pPr>
        <w:pStyle w:val="Kommentartext"/>
      </w:pPr>
      <w:r>
        <w:rPr>
          <w:rStyle w:val="Kommentarzeichen"/>
        </w:rPr>
        <w:annotationRef/>
      </w:r>
      <w:r>
        <w:t>Holz-Festigkeitsklasse statt Holz Güte</w:t>
      </w:r>
    </w:p>
  </w:comment>
  <w:comment w:id="260" w:author="Jan Wenker" w:date="2021-12-09T15:52:00Z" w:initials="JW">
    <w:p w14:paraId="74B90309" w14:textId="4F3317A9" w:rsidR="00586301" w:rsidRDefault="00586301">
      <w:pPr>
        <w:pStyle w:val="Kommentartext"/>
      </w:pPr>
      <w:r>
        <w:rPr>
          <w:rStyle w:val="Kommentarzeichen"/>
        </w:rPr>
        <w:annotationRef/>
      </w:r>
      <w:r>
        <w:t>s. o. Vereinheitlichen?</w:t>
      </w:r>
    </w:p>
  </w:comment>
  <w:comment w:id="277" w:author="Stefan Behring" w:date="2021-12-20T20:50:00Z" w:initials="SB">
    <w:p w14:paraId="56BCF92D" w14:textId="7F0BC0F3" w:rsidR="00586301" w:rsidRDefault="00586301">
      <w:r>
        <w:t>Marie, denk an eine Einheitliche Zeitform.</w:t>
      </w:r>
      <w:r>
        <w:annotationRef/>
      </w:r>
    </w:p>
    <w:p w14:paraId="500098A4" w14:textId="0ED2F644" w:rsidR="00586301" w:rsidRDefault="00586301">
      <w:r>
        <w:t>Ich mache das auch, dass ich hin und her springe. Hier passt das aber nicht so recht.</w:t>
      </w:r>
    </w:p>
  </w:comment>
  <w:comment w:id="284" w:author="Stefan Behring" w:date="2021-12-20T21:04:00Z" w:initials="SB">
    <w:p w14:paraId="2DCB7F53" w14:textId="40085D0E" w:rsidR="00586301" w:rsidRDefault="00586301">
      <w:r>
        <w:t>Ist alle wahr, haben wir im Projekt aber meines Wissens nach nicht gemacht.</w:t>
      </w:r>
      <w:r>
        <w:annotationRef/>
      </w:r>
    </w:p>
    <w:p w14:paraId="6B215593" w14:textId="043EA65F" w:rsidR="00586301" w:rsidRDefault="00586301">
      <w:r>
        <w:t>Also umschreiben.</w:t>
      </w:r>
    </w:p>
  </w:comment>
  <w:comment w:id="285" w:author="Jan Wenker" w:date="2021-12-10T12:56:00Z" w:initials="JW">
    <w:p w14:paraId="349620D2" w14:textId="3BBA57D6" w:rsidR="00586301" w:rsidRDefault="00586301">
      <w:pPr>
        <w:pStyle w:val="Kommentartext"/>
      </w:pPr>
      <w:r>
        <w:rPr>
          <w:rStyle w:val="Kommentarzeichen"/>
        </w:rPr>
        <w:annotationRef/>
      </w:r>
      <w:r>
        <w:t>Satz?</w:t>
      </w:r>
    </w:p>
  </w:comment>
  <w:comment w:id="290" w:author="Jan Wenker" w:date="2021-12-10T12:59:00Z" w:initials="JW">
    <w:p w14:paraId="3D440B53" w14:textId="77777777" w:rsidR="00586301" w:rsidRDefault="00586301" w:rsidP="004C1276">
      <w:pPr>
        <w:pStyle w:val="Kommentartext"/>
      </w:pPr>
      <w:r>
        <w:rPr>
          <w:rStyle w:val="Kommentarzeichen"/>
        </w:rPr>
        <w:annotationRef/>
      </w:r>
      <w:r>
        <w:t>Diese Variante ist bisher nicht beschrieben worden. Kann sie daher als bekannt und „üblich“ vorausgesetzt werden?</w:t>
      </w:r>
    </w:p>
  </w:comment>
  <w:comment w:id="292" w:author="Stefan Behring" w:date="2021-12-20T22:02:00Z" w:initials="SB">
    <w:p w14:paraId="3E22C80A" w14:textId="77777777" w:rsidR="00586301" w:rsidRDefault="00586301" w:rsidP="000A484B">
      <w:r>
        <w:t xml:space="preserve">Ergänze die Tabelle um eine Spalte in der du den Versuch beschreibst. </w:t>
      </w:r>
      <w:r>
        <w:annotationRef/>
      </w:r>
    </w:p>
    <w:p w14:paraId="5760EED0" w14:textId="77777777" w:rsidR="00586301" w:rsidRDefault="00586301" w:rsidP="000A484B">
      <w:r>
        <w:t>Z.B. Gewinde einbetoniert oder abisoliert. Kannst du auch anderweitig beschreiben. So aber versteht es kein Mensch.</w:t>
      </w:r>
    </w:p>
  </w:comment>
  <w:comment w:id="293" w:author="Stefan Behring" w:date="2021-12-20T21:48:00Z" w:initials="SB">
    <w:p w14:paraId="3CB690D5" w14:textId="77777777" w:rsidR="00586301" w:rsidRDefault="00586301" w:rsidP="000A484B">
      <w:r>
        <w:t>Die Teilgewindeschraube ist eine Tellerkopfschraube, die hatte meines Erachtens nach keine U-Scheibe.</w:t>
      </w:r>
      <w:r>
        <w:annotationRef/>
      </w:r>
    </w:p>
    <w:p w14:paraId="42DF0B1A" w14:textId="77777777" w:rsidR="00586301" w:rsidRDefault="00586301" w:rsidP="000A484B">
      <w:r>
        <w:t>Die Gewindelänge ist hier glaube ich auch nur 80mm</w:t>
      </w:r>
    </w:p>
  </w:comment>
  <w:comment w:id="298" w:author="Stefan Behring" w:date="2021-12-20T22:02:00Z" w:initials="SB">
    <w:p w14:paraId="3A255A8F" w14:textId="0E4CF22E" w:rsidR="00586301" w:rsidRDefault="00586301">
      <w:r>
        <w:t xml:space="preserve">Ergänze die Tabelle um eine Spalte in der du den Versuch beschreibst. </w:t>
      </w:r>
      <w:r>
        <w:annotationRef/>
      </w:r>
    </w:p>
    <w:p w14:paraId="67610139" w14:textId="4C8955B7" w:rsidR="00586301" w:rsidRDefault="00586301">
      <w:r>
        <w:t>Z.B. Gewinde einbetoniert oder abisoliert. Kannst du auch anderweitig beschreiben. So aber versteht es kein Mensch.</w:t>
      </w:r>
    </w:p>
  </w:comment>
  <w:comment w:id="299" w:author="Stefan Behring" w:date="2021-12-20T21:48:00Z" w:initials="SB">
    <w:p w14:paraId="1F11AA7D" w14:textId="76BD6192" w:rsidR="00586301" w:rsidRDefault="00586301">
      <w:r>
        <w:t>Die Teilgewindeschraube ist eine Tellerkopfschraube, die hatte meines Erachtens nach keine U-Scheibe.</w:t>
      </w:r>
      <w:r>
        <w:annotationRef/>
      </w:r>
    </w:p>
    <w:p w14:paraId="42A1739B" w14:textId="4D088D36" w:rsidR="00586301" w:rsidRDefault="00586301">
      <w:r>
        <w:t>Die Gewindelänge ist hier glaube ich auch nur 80mm</w:t>
      </w:r>
    </w:p>
  </w:comment>
  <w:comment w:id="300" w:author="Marie" w:date="2022-01-15T14:21:00Z" w:initials="M">
    <w:p w14:paraId="2B4DE19B" w14:textId="7B6DCEA1" w:rsidR="00586301" w:rsidRDefault="00586301">
      <w:pPr>
        <w:pStyle w:val="Kommentartext"/>
      </w:pPr>
      <w:r>
        <w:rPr>
          <w:rStyle w:val="Kommentarzeichen"/>
        </w:rPr>
        <w:annotationRef/>
      </w:r>
      <w:r>
        <w:t>Bezeichnungen noch einmal durchgehen</w:t>
      </w:r>
    </w:p>
  </w:comment>
  <w:comment w:id="301" w:author="Stefan Behring" w:date="2021-12-20T21:59:00Z" w:initials="SB">
    <w:p w14:paraId="5306CA1E" w14:textId="77777777" w:rsidR="00586301" w:rsidRDefault="00586301" w:rsidP="004C1276">
      <w:r>
        <w:t>Groß- oder Kleinschreibung gleiche mit deiner Gleichung ab.</w:t>
      </w:r>
      <w:r>
        <w:annotationRef/>
      </w:r>
    </w:p>
  </w:comment>
  <w:comment w:id="302" w:author="Marie" w:date="2022-01-30T18:02:00Z" w:initials="M">
    <w:p w14:paraId="6760E42D" w14:textId="0978C7C9" w:rsidR="00586301" w:rsidRDefault="00586301">
      <w:pPr>
        <w:pStyle w:val="Kommentartext"/>
      </w:pPr>
      <w:r>
        <w:rPr>
          <w:rStyle w:val="Kommentarzeichen"/>
        </w:rPr>
        <w:annotationRef/>
      </w:r>
      <w:r>
        <w:t>Tabelle raussuchen</w:t>
      </w:r>
    </w:p>
  </w:comment>
  <w:comment w:id="304" w:author="Stefan Behring" w:date="2021-12-20T22:07:00Z" w:initials="SB">
    <w:p w14:paraId="0EE4899E" w14:textId="77777777" w:rsidR="00586301" w:rsidRDefault="00586301" w:rsidP="004C1276">
      <w:r>
        <w:t>Nummerierung prüfen.</w:t>
      </w:r>
      <w:r>
        <w:annotationRef/>
      </w:r>
    </w:p>
  </w:comment>
  <w:comment w:id="305" w:author="Marie" w:date="2022-01-15T14:18:00Z" w:initials="M">
    <w:p w14:paraId="5B40A84A" w14:textId="04772A1C" w:rsidR="00586301" w:rsidRDefault="00586301">
      <w:pPr>
        <w:pStyle w:val="Kommentartext"/>
      </w:pPr>
      <w:r>
        <w:rPr>
          <w:rStyle w:val="Kommentarzeichen"/>
        </w:rPr>
        <w:annotationRef/>
      </w:r>
      <w:r>
        <w:t>Übersichtsgrafik mit Varianten + Beschreibung zur Schraube (abisoliert, etc.)</w:t>
      </w:r>
    </w:p>
  </w:comment>
  <w:comment w:id="306" w:author="Marie" w:date="2022-01-15T14:18:00Z" w:initials="M">
    <w:p w14:paraId="6303C531" w14:textId="22B0D5F4" w:rsidR="00586301" w:rsidRDefault="00586301">
      <w:pPr>
        <w:pStyle w:val="Kommentartext"/>
      </w:pPr>
      <w:r>
        <w:rPr>
          <w:rStyle w:val="Kommentarzeichen"/>
        </w:rPr>
        <w:annotationRef/>
      </w:r>
    </w:p>
  </w:comment>
  <w:comment w:id="307" w:author="Marie" w:date="2022-01-15T14:15:00Z" w:initials="M">
    <w:p w14:paraId="318874D7" w14:textId="18F15DA9" w:rsidR="00586301" w:rsidRDefault="00586301">
      <w:pPr>
        <w:pStyle w:val="Kommentartext"/>
      </w:pPr>
      <w:r>
        <w:rPr>
          <w:rStyle w:val="Kommentarzeichen"/>
        </w:rPr>
        <w:annotationRef/>
      </w:r>
      <w:proofErr w:type="spellStart"/>
      <w:r>
        <w:t>Vorr</w:t>
      </w:r>
      <w:proofErr w:type="spellEnd"/>
      <w:r>
        <w:t xml:space="preserve"> die Tabelle</w:t>
      </w:r>
    </w:p>
  </w:comment>
  <w:comment w:id="310" w:author="Stefan Behring" w:date="2021-12-20T22:08:00Z" w:initials="SB">
    <w:p w14:paraId="5AB80B58" w14:textId="136E6DCF" w:rsidR="00586301" w:rsidRDefault="00586301">
      <w:r>
        <w:t>Lag der Bügel wirklich so??</w:t>
      </w:r>
      <w:r>
        <w:annotationRef/>
      </w:r>
    </w:p>
  </w:comment>
  <w:comment w:id="324" w:author="Stefan Behring" w:date="2021-12-20T22:26:00Z" w:initials="SB">
    <w:p w14:paraId="063A6A35" w14:textId="5073B1BB" w:rsidR="00586301" w:rsidRDefault="00586301">
      <w:r>
        <w:t>Beschreibe, was du damit meinst. Einbetoniertes Gewinde, abisoliert???</w:t>
      </w:r>
      <w:r>
        <w:annotationRef/>
      </w:r>
    </w:p>
  </w:comment>
  <w:comment w:id="325" w:author="Stefan Behring" w:date="2021-12-20T22:34:00Z" w:initials="SB">
    <w:p w14:paraId="5D363DC0" w14:textId="6DDF3BA4" w:rsidR="00586301" w:rsidRDefault="00586301">
      <w:r>
        <w:t>Beschreibe die einzelnen Schrauben. Es sind zu wenig Versuche, lass den Versuch der Interpretation.</w:t>
      </w:r>
      <w:r>
        <w:annotationRef/>
      </w:r>
    </w:p>
  </w:comment>
  <w:comment w:id="326" w:author="Stefan Behring" w:date="2021-12-20T22:37:00Z" w:initials="SB">
    <w:p w14:paraId="453C7416" w14:textId="657BA5AE" w:rsidR="00586301" w:rsidRDefault="00586301">
      <w:r>
        <w:t>Woran könnte das liegen??</w:t>
      </w:r>
      <w:r>
        <w:annotationRef/>
      </w:r>
    </w:p>
  </w:comment>
  <w:comment w:id="327" w:author="Jan Wenker" w:date="2021-12-10T13:04:00Z" w:initials="JW">
    <w:p w14:paraId="684A798B" w14:textId="7114031B" w:rsidR="00586301" w:rsidRDefault="00586301">
      <w:pPr>
        <w:pStyle w:val="Kommentartext"/>
      </w:pPr>
      <w:r>
        <w:rPr>
          <w:rStyle w:val="Kommentarzeichen"/>
        </w:rPr>
        <w:annotationRef/>
      </w:r>
      <w:r>
        <w:t>Welche, oben wurden noch die Nachteile beleuchtet…viel Aufwand…</w:t>
      </w:r>
    </w:p>
  </w:comment>
  <w:comment w:id="333" w:author="Stefan Behring" w:date="2021-12-20T22:36:00Z" w:initials="SB">
    <w:p w14:paraId="075F8ADB" w14:textId="5AD47529" w:rsidR="00586301" w:rsidRDefault="00586301">
      <w:r>
        <w:t>Größer machen, erkennt man nicht.</w:t>
      </w:r>
      <w:r>
        <w:annotationRef/>
      </w:r>
    </w:p>
  </w:comment>
  <w:comment w:id="341" w:author="Marie" w:date="2022-01-15T19:47:00Z" w:initials="M">
    <w:p w14:paraId="38692D7F" w14:textId="4135FE0F" w:rsidR="00586301" w:rsidRDefault="00586301">
      <w:pPr>
        <w:pStyle w:val="Kommentartext"/>
      </w:pPr>
      <w:r>
        <w:rPr>
          <w:rStyle w:val="Kommentarzeichen"/>
        </w:rPr>
        <w:annotationRef/>
      </w:r>
      <w:r>
        <w:t>Überarbeiten</w:t>
      </w:r>
    </w:p>
  </w:comment>
  <w:comment w:id="347" w:author="Jan Wenker" w:date="2021-12-14T12:57:00Z" w:initials="JW">
    <w:p w14:paraId="6F081187" w14:textId="56C41A56" w:rsidR="00586301" w:rsidRDefault="00586301">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348" w:author="Jan Wenker" w:date="2021-12-14T12:59:00Z" w:initials="JW">
    <w:p w14:paraId="607B6411" w14:textId="18F16B04" w:rsidR="00586301" w:rsidRDefault="00586301">
      <w:pPr>
        <w:pStyle w:val="Kommentartext"/>
      </w:pPr>
      <w:r>
        <w:rPr>
          <w:rStyle w:val="Kommentarzeichen"/>
        </w:rPr>
        <w:annotationRef/>
      </w:r>
      <w:r>
        <w:t>Nicht das Schwinden, sondern die Erhöhung der Holzfeuchte!</w:t>
      </w:r>
    </w:p>
  </w:comment>
  <w:comment w:id="351" w:author="Jan Wenker" w:date="2021-12-14T13:12:00Z" w:initials="JW">
    <w:p w14:paraId="6F3EAC52" w14:textId="45A8576D" w:rsidR="00586301" w:rsidRDefault="00586301">
      <w:pPr>
        <w:pStyle w:val="Kommentartext"/>
      </w:pPr>
      <w:r>
        <w:rPr>
          <w:rStyle w:val="Kommentarzeichen"/>
        </w:rPr>
        <w:annotationRef/>
      </w:r>
      <w:r>
        <w:t>Abkürzung bei erster Verwendung ausschreiben.</w:t>
      </w:r>
    </w:p>
  </w:comment>
  <w:comment w:id="352" w:author="Jan Wenker" w:date="2021-12-14T13:14:00Z" w:initials="JW">
    <w:p w14:paraId="0BFFD60F" w14:textId="08890997" w:rsidR="00586301" w:rsidRDefault="00586301">
      <w:pPr>
        <w:pStyle w:val="Kommentartext"/>
      </w:pPr>
      <w:r>
        <w:rPr>
          <w:rStyle w:val="Kommentarzeichen"/>
        </w:rPr>
        <w:annotationRef/>
      </w:r>
      <w:r>
        <w:t>M. E. gilt: Keine Zahl ohne Einheit!</w:t>
      </w:r>
    </w:p>
  </w:comment>
  <w:comment w:id="355" w:author="Jan Wenker" w:date="2021-12-14T13:23:00Z" w:initials="JW">
    <w:p w14:paraId="20B9884B" w14:textId="39E0D4E5" w:rsidR="00586301" w:rsidRDefault="00586301">
      <w:pPr>
        <w:pStyle w:val="Kommentartext"/>
      </w:pPr>
      <w:r>
        <w:rPr>
          <w:rStyle w:val="Kommentarzeichen"/>
        </w:rPr>
        <w:annotationRef/>
      </w:r>
      <w:r>
        <w:t>Nadel-FSH?</w:t>
      </w:r>
    </w:p>
  </w:comment>
  <w:comment w:id="360" w:author="Marie" w:date="2022-02-06T22:09:00Z" w:initials="M">
    <w:p w14:paraId="0544F12D" w14:textId="299A54F5" w:rsidR="00586301" w:rsidRDefault="00586301">
      <w:pPr>
        <w:pStyle w:val="Kommentartext"/>
      </w:pPr>
      <w:r>
        <w:rPr>
          <w:rStyle w:val="Kommentarzeichen"/>
        </w:rPr>
        <w:annotationRef/>
      </w:r>
      <w:r>
        <w:t>Um zu viele Dopplungen zu vermeiden recht knapp gehalten…</w:t>
      </w:r>
    </w:p>
  </w:comment>
  <w:comment w:id="361" w:author="Marie" w:date="2022-01-15T14:37:00Z" w:initials="M">
    <w:p w14:paraId="12D598E7" w14:textId="489EA763" w:rsidR="00586301" w:rsidRDefault="00586301">
      <w:pPr>
        <w:pStyle w:val="Kommentartext"/>
      </w:pPr>
      <w:r>
        <w:rPr>
          <w:rStyle w:val="Kommentarzeichen"/>
        </w:rPr>
        <w:annotationRef/>
      </w:r>
      <w:proofErr w:type="spellStart"/>
      <w:r>
        <w:t>Legene</w:t>
      </w:r>
      <w:proofErr w:type="spellEnd"/>
      <w:r>
        <w:t xml:space="preserve"> / bzw. Erklärung</w:t>
      </w:r>
    </w:p>
  </w:comment>
  <w:comment w:id="369" w:author="Jan Wenker" w:date="2021-12-14T14:13:00Z" w:initials="JW">
    <w:p w14:paraId="3BEBDBB6" w14:textId="0BD83A92" w:rsidR="00586301" w:rsidRDefault="00586301">
      <w:pPr>
        <w:pStyle w:val="Kommentartext"/>
      </w:pPr>
      <w:r>
        <w:rPr>
          <w:rStyle w:val="Kommentarzeichen"/>
        </w:rPr>
        <w:annotationRef/>
      </w:r>
      <w:r>
        <w:t>Zusätzlich Zementleim an der Oberfläche?</w:t>
      </w:r>
    </w:p>
  </w:comment>
  <w:comment w:id="370" w:author="Marie" w:date="2022-01-16T10:51:00Z" w:initials="M">
    <w:p w14:paraId="44963D09" w14:textId="0F8BB084" w:rsidR="00586301" w:rsidRDefault="00586301">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375" w:author="Marie" w:date="2022-01-16T11:07:00Z" w:initials="M">
    <w:p w14:paraId="13C530B8" w14:textId="0EEAB25A" w:rsidR="00586301" w:rsidRDefault="00586301">
      <w:pPr>
        <w:pStyle w:val="Kommentartext"/>
      </w:pPr>
      <w:r>
        <w:rPr>
          <w:rStyle w:val="Kommentarzeichen"/>
        </w:rPr>
        <w:annotationRef/>
      </w:r>
    </w:p>
  </w:comment>
  <w:comment w:id="384" w:author="Marie" w:date="2021-09-12T11:11:00Z" w:initials="M">
    <w:p w14:paraId="6DF14D08" w14:textId="77777777" w:rsidR="00586301" w:rsidRDefault="00586301" w:rsidP="008F3C89">
      <w:pPr>
        <w:pStyle w:val="Kommentartext"/>
      </w:pPr>
      <w:r>
        <w:rPr>
          <w:rStyle w:val="Kommentarzeichen"/>
        </w:rPr>
        <w:annotationRef/>
      </w:r>
      <w:r>
        <w:t>Anhang, sobald die letzten Prüfungen abgeschlossen sind</w:t>
      </w:r>
    </w:p>
  </w:comment>
  <w:comment w:id="385" w:author="Jan Wenker" w:date="2021-12-14T14:24:00Z" w:initials="JW">
    <w:p w14:paraId="5D2525E3" w14:textId="77777777" w:rsidR="00586301" w:rsidRDefault="00586301" w:rsidP="008F3C89">
      <w:pPr>
        <w:pStyle w:val="Kommentartext"/>
      </w:pPr>
      <w:r>
        <w:rPr>
          <w:rStyle w:val="Kommentarzeichen"/>
        </w:rPr>
        <w:annotationRef/>
      </w:r>
      <w:r>
        <w:t>Von der TU Berlin?</w:t>
      </w:r>
    </w:p>
  </w:comment>
  <w:comment w:id="388" w:author="Stefan Behring" w:date="2021-12-21T18:49:00Z" w:initials="SB">
    <w:p w14:paraId="13402578" w14:textId="71865D5B" w:rsidR="00586301" w:rsidRDefault="00586301">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421" w:author="Stefan Behring" w:date="2021-12-21T19:53:00Z" w:initials="SB">
    <w:p w14:paraId="4EC44910" w14:textId="0BB1BD2B" w:rsidR="00586301" w:rsidRDefault="00586301">
      <w:pPr>
        <w:pStyle w:val="Kommentartext"/>
      </w:pPr>
      <w:r>
        <w:rPr>
          <w:rStyle w:val="Kommentarzeichen"/>
        </w:rPr>
        <w:annotationRef/>
      </w:r>
      <w:r>
        <w:t>Zeichne die Kraftpfeile in deine Zeichnung ein.</w:t>
      </w:r>
    </w:p>
  </w:comment>
  <w:comment w:id="429" w:author="Stefan Behring" w:date="2021-12-21T20:21:00Z" w:initials="SB">
    <w:p w14:paraId="69700010" w14:textId="77777777" w:rsidR="00586301" w:rsidRDefault="00586301">
      <w:pPr>
        <w:pStyle w:val="Kommentartext"/>
      </w:pPr>
      <w:r>
        <w:rPr>
          <w:rStyle w:val="Kommentarzeichen"/>
        </w:rPr>
        <w:annotationRef/>
      </w:r>
      <w:r>
        <w:t>Baustoffe sehe ich da nicht.</w:t>
      </w:r>
    </w:p>
    <w:p w14:paraId="3B683F41" w14:textId="5DD5DD1D" w:rsidR="00586301" w:rsidRDefault="00586301">
      <w:pPr>
        <w:pStyle w:val="Kommentartext"/>
      </w:pPr>
      <w:r>
        <w:t>Schreibe es irgendwie klarer, selbst für mich liest es sich sehr schwer.</w:t>
      </w:r>
    </w:p>
  </w:comment>
  <w:comment w:id="436" w:author="Stefan Behring" w:date="2021-12-21T20:30:00Z" w:initials="SB">
    <w:p w14:paraId="71B531DD" w14:textId="258CB762" w:rsidR="00586301" w:rsidRDefault="00586301">
      <w:pPr>
        <w:pStyle w:val="Kommentartext"/>
      </w:pPr>
      <w:r>
        <w:rPr>
          <w:rStyle w:val="Kommentarzeichen"/>
        </w:rPr>
        <w:annotationRef/>
      </w:r>
      <w:r>
        <w:t>Hier auch Abdichtband, warum dann noch dann noch Distanzstücken. Überlege ob du das wegschweigen willst. Nu du weißt, was du gemacht hast.</w:t>
      </w:r>
    </w:p>
  </w:comment>
  <w:comment w:id="441" w:author="Stefan Behring" w:date="2021-12-21T20:31:00Z" w:initials="SB">
    <w:p w14:paraId="62FE5A72" w14:textId="76B2B139" w:rsidR="00586301" w:rsidRDefault="00586301">
      <w:pPr>
        <w:pStyle w:val="Kommentartext"/>
      </w:pPr>
      <w:r>
        <w:rPr>
          <w:rStyle w:val="Kommentarzeichen"/>
        </w:rPr>
        <w:annotationRef/>
      </w:r>
      <w:r>
        <w:t>Genaue Maschinenbeschreibung mit Baujahr und Prüflast, wie es sich gehört!</w:t>
      </w:r>
    </w:p>
  </w:comment>
  <w:comment w:id="442" w:author="Marie" w:date="2022-02-08T22:25:00Z" w:initials="M">
    <w:p w14:paraId="73016651" w14:textId="6B8E9DBB" w:rsidR="00586301" w:rsidRDefault="00586301">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452" w:author="Stefan Behring" w:date="2021-12-21T22:02:00Z" w:initials="SB">
    <w:p w14:paraId="40E7EEF5" w14:textId="77777777" w:rsidR="00586301" w:rsidRDefault="00586301" w:rsidP="00701C7D">
      <w:pPr>
        <w:pStyle w:val="Kommentartext"/>
      </w:pPr>
      <w:r>
        <w:rPr>
          <w:rStyle w:val="Kommentarzeichen"/>
        </w:rPr>
        <w:annotationRef/>
      </w:r>
      <w:proofErr w:type="gramStart"/>
      <w:r>
        <w:t>größeren  Bildausschnitt</w:t>
      </w:r>
      <w:proofErr w:type="gramEnd"/>
      <w:r>
        <w:t xml:space="preserve"> wählen.</w:t>
      </w:r>
    </w:p>
  </w:comment>
  <w:comment w:id="453" w:author="Marie" w:date="2022-01-13T17:38:00Z" w:initials="M">
    <w:p w14:paraId="1CC6FC6E" w14:textId="77777777" w:rsidR="00586301" w:rsidRDefault="00586301"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467" w:author="Jan Wenker" w:date="2021-12-14T15:52:00Z" w:initials="JW">
    <w:p w14:paraId="300886C3" w14:textId="77777777" w:rsidR="00586301" w:rsidRDefault="00586301"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468" w:author="Marie" w:date="2022-02-08T22:42:00Z" w:initials="M">
    <w:p w14:paraId="5226A148" w14:textId="77777777" w:rsidR="00586301" w:rsidRDefault="00586301" w:rsidP="005E7FCF">
      <w:pPr>
        <w:pStyle w:val="Kommentartext"/>
      </w:pPr>
      <w:r>
        <w:rPr>
          <w:rStyle w:val="Kommentarzeichen"/>
        </w:rPr>
        <w:annotationRef/>
      </w:r>
      <w:r>
        <w:t>An Helligkeiten drehen</w:t>
      </w:r>
    </w:p>
  </w:comment>
  <w:comment w:id="475" w:author="Marie" w:date="2022-04-02T15:49:00Z" w:initials="M">
    <w:p w14:paraId="13736811" w14:textId="2E248240" w:rsidR="00586301" w:rsidRDefault="00586301">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476" w:author="Marie" w:date="2022-03-20T11:27:00Z" w:initials="M">
    <w:p w14:paraId="357D832A" w14:textId="2F46D620" w:rsidR="00586301" w:rsidRDefault="00586301">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492" w:author="Jan Wenker" w:date="2021-12-15T13:00:00Z" w:initials="JW">
    <w:p w14:paraId="4BD47020" w14:textId="3A4C61C1" w:rsidR="00586301" w:rsidRDefault="00586301">
      <w:pPr>
        <w:pStyle w:val="Kommentartext"/>
      </w:pPr>
      <w:r>
        <w:rPr>
          <w:rStyle w:val="Kommentarzeichen"/>
        </w:rPr>
        <w:annotationRef/>
      </w:r>
      <w:r>
        <w:t>Klima dieser Halle?</w:t>
      </w:r>
    </w:p>
  </w:comment>
  <w:comment w:id="493" w:author="Marie" w:date="2022-01-13T17:47:00Z" w:initials="M">
    <w:p w14:paraId="305E5A41" w14:textId="0B371EE6" w:rsidR="00586301" w:rsidRDefault="00586301">
      <w:pPr>
        <w:pStyle w:val="Kommentartext"/>
      </w:pPr>
      <w:r>
        <w:rPr>
          <w:rStyle w:val="Kommentarzeichen"/>
        </w:rPr>
        <w:annotationRef/>
      </w:r>
      <w:r>
        <w:t>Wenn sich das so leicht beantworten ließe. Angeblich Normklima.</w:t>
      </w:r>
    </w:p>
  </w:comment>
  <w:comment w:id="494" w:author="Stefan Behring" w:date="2021-12-21T22:53:00Z" w:initials="SB">
    <w:p w14:paraId="4B804671" w14:textId="1E5929B3" w:rsidR="00586301" w:rsidRDefault="00586301">
      <w:pPr>
        <w:pStyle w:val="Kommentartext"/>
      </w:pPr>
      <w:r>
        <w:rPr>
          <w:rStyle w:val="Kommentarzeichen"/>
        </w:rPr>
        <w:annotationRef/>
      </w:r>
      <w:r>
        <w:t>Würde ich als Riss bezeichnen.</w:t>
      </w:r>
    </w:p>
  </w:comment>
  <w:comment w:id="495" w:author="Stefan Behring" w:date="2021-12-21T22:54:00Z" w:initials="SB">
    <w:p w14:paraId="30742E92" w14:textId="42A4F1CD" w:rsidR="00586301" w:rsidRDefault="00586301">
      <w:pPr>
        <w:pStyle w:val="Kommentartext"/>
      </w:pPr>
      <w:r>
        <w:rPr>
          <w:rStyle w:val="Kommentarzeichen"/>
        </w:rPr>
        <w:annotationRef/>
      </w:r>
      <w:r>
        <w:t>Sind doch eher Vermutungen.</w:t>
      </w:r>
    </w:p>
  </w:comment>
  <w:comment w:id="500" w:author="Marie" w:date="2022-03-20T15:26:00Z" w:initials="M">
    <w:p w14:paraId="6F8EA2C9" w14:textId="3DF934CB" w:rsidR="00586301" w:rsidRDefault="00586301">
      <w:pPr>
        <w:pStyle w:val="Kommentartext"/>
      </w:pPr>
      <w:r>
        <w:rPr>
          <w:rStyle w:val="Kommentarzeichen"/>
        </w:rPr>
        <w:annotationRef/>
      </w:r>
      <w:r>
        <w:t>Bilder von Vorschäden</w:t>
      </w:r>
    </w:p>
  </w:comment>
  <w:comment w:id="528" w:author="Stefan Behring" w:date="2021-12-21T23:23:00Z" w:initials="SB">
    <w:p w14:paraId="2ADD9096" w14:textId="5615EC34" w:rsidR="00586301" w:rsidRDefault="00586301">
      <w:pPr>
        <w:pStyle w:val="Kommentartext"/>
      </w:pPr>
      <w:r>
        <w:rPr>
          <w:rStyle w:val="Kommentarzeichen"/>
        </w:rPr>
        <w:annotationRef/>
      </w:r>
      <w:r>
        <w:t>wie viel?</w:t>
      </w:r>
    </w:p>
  </w:comment>
  <w:comment w:id="529" w:author="Stefan Behring" w:date="2021-12-21T23:30:00Z" w:initials="SB">
    <w:p w14:paraId="68714081" w14:textId="77777777" w:rsidR="00586301" w:rsidRDefault="00586301">
      <w:pPr>
        <w:pStyle w:val="Kommentartext"/>
      </w:pPr>
      <w:r>
        <w:rPr>
          <w:rStyle w:val="Kommentarzeichen"/>
        </w:rPr>
        <w:annotationRef/>
      </w:r>
      <w:r>
        <w:t xml:space="preserve">Marie, </w:t>
      </w:r>
    </w:p>
    <w:p w14:paraId="1D290B4C" w14:textId="77777777" w:rsidR="00586301" w:rsidRDefault="00586301">
      <w:pPr>
        <w:pStyle w:val="Kommentartext"/>
      </w:pPr>
      <w:r>
        <w:t>das sind alles nur Vermutungen, die sind zwar nicht abwegig, wir können sie aber nicht beweisen.</w:t>
      </w:r>
    </w:p>
    <w:p w14:paraId="37F50285" w14:textId="755A8865" w:rsidR="00586301" w:rsidRDefault="00586301">
      <w:pPr>
        <w:pStyle w:val="Kommentartext"/>
      </w:pPr>
      <w:r>
        <w:t>Daher denke ich, ist es besser wir schweigen und sagen, der Grund lässt sich nicht zweifelsfrei klären.</w:t>
      </w:r>
    </w:p>
  </w:comment>
  <w:comment w:id="540" w:author="Stefan Behring" w:date="2021-12-21T23:34:00Z" w:initials="SB">
    <w:p w14:paraId="11E24241" w14:textId="5E4BF3D9" w:rsidR="00586301" w:rsidRDefault="00586301">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546" w:author="Jan Wenker" w:date="2021-12-15T13:09:00Z" w:initials="JW">
    <w:p w14:paraId="46C0843F" w14:textId="12C2E6E4" w:rsidR="00586301" w:rsidRDefault="00586301">
      <w:pPr>
        <w:pStyle w:val="Kommentartext"/>
      </w:pPr>
      <w:r>
        <w:rPr>
          <w:rStyle w:val="Kommentarzeichen"/>
        </w:rPr>
        <w:annotationRef/>
      </w:r>
      <w:r>
        <w:t>Wird das Klima aufgezeichnet? Mittelwert der Temperatur und rel. Luftfeuchtigkeit währende der 2 Monate Lagerdauer wäre interessant.</w:t>
      </w:r>
    </w:p>
  </w:comment>
  <w:comment w:id="557" w:author="Marie" w:date="2022-01-18T12:32:00Z" w:initials="M">
    <w:p w14:paraId="02216ED4" w14:textId="6B37BF0E" w:rsidR="00586301" w:rsidRDefault="00586301">
      <w:pPr>
        <w:pStyle w:val="Kommentartext"/>
      </w:pPr>
      <w:r>
        <w:rPr>
          <w:rStyle w:val="Kommentarzeichen"/>
        </w:rPr>
        <w:annotationRef/>
      </w:r>
      <w:r>
        <w:t>Unerwünschtes Adhäsionsversagen? Spezifizieren?</w:t>
      </w:r>
    </w:p>
  </w:comment>
  <w:comment w:id="600" w:author="Stefan Behring" w:date="2021-12-22T00:20:00Z" w:initials="SB">
    <w:p w14:paraId="468CAE88" w14:textId="127E6DA5" w:rsidR="00586301" w:rsidRDefault="00586301">
      <w:pPr>
        <w:pStyle w:val="Kommentartext"/>
      </w:pPr>
      <w:r>
        <w:rPr>
          <w:rStyle w:val="Kommentarzeichen"/>
        </w:rPr>
        <w:annotationRef/>
      </w:r>
      <w:r>
        <w:t>naja</w:t>
      </w:r>
    </w:p>
  </w:comment>
  <w:comment w:id="605" w:author="Stefan Behring" w:date="2021-12-22T00:23:00Z" w:initials="SB">
    <w:p w14:paraId="1EE91592" w14:textId="3984DA62" w:rsidR="00586301" w:rsidRDefault="00586301">
      <w:pPr>
        <w:pStyle w:val="Kommentartext"/>
      </w:pPr>
      <w:r>
        <w:rPr>
          <w:rStyle w:val="Kommentarzeichen"/>
        </w:rPr>
        <w:annotationRef/>
      </w:r>
      <w:r>
        <w:t>Bild einfügen, sonst nicht nachvollziehbar.</w:t>
      </w:r>
    </w:p>
  </w:comment>
  <w:comment w:id="606" w:author="Marie" w:date="2022-01-18T14:39:00Z" w:initials="M">
    <w:p w14:paraId="6EE92D89" w14:textId="0284C853" w:rsidR="00586301" w:rsidRDefault="00586301">
      <w:pPr>
        <w:pStyle w:val="Kommentartext"/>
      </w:pPr>
      <w:r>
        <w:rPr>
          <w:rStyle w:val="Kommentarzeichen"/>
        </w:rPr>
        <w:annotationRef/>
      </w:r>
    </w:p>
  </w:comment>
  <w:comment w:id="612" w:author="Marie" w:date="2022-01-18T15:17:00Z" w:initials="M">
    <w:p w14:paraId="547431E7" w14:textId="4B07F62A" w:rsidR="00586301" w:rsidRDefault="00586301">
      <w:pPr>
        <w:pStyle w:val="Kommentartext"/>
      </w:pPr>
      <w:r>
        <w:rPr>
          <w:rStyle w:val="Kommentarzeichen"/>
        </w:rPr>
        <w:annotationRef/>
      </w:r>
      <w:r>
        <w:t>Nochmal ändern</w:t>
      </w:r>
    </w:p>
  </w:comment>
  <w:comment w:id="630" w:author="Stefan Behring" w:date="2021-12-22T00:44:00Z" w:initials="SB">
    <w:p w14:paraId="73EF0B4D" w14:textId="28E68872" w:rsidR="00586301" w:rsidRDefault="00586301">
      <w:pPr>
        <w:pStyle w:val="Kommentartext"/>
      </w:pPr>
      <w:r>
        <w:rPr>
          <w:rStyle w:val="Kommentarzeichen"/>
        </w:rPr>
        <w:annotationRef/>
      </w:r>
      <w:r>
        <w:t>Verstehe ich nicht, stimmt doch zu 100%. Oder deine berechneten Werte stimmen nicht.</w:t>
      </w:r>
    </w:p>
  </w:comment>
  <w:comment w:id="632" w:author="Stefan Behring" w:date="2021-12-22T00:47:00Z" w:initials="SB">
    <w:p w14:paraId="2CBEBE0E" w14:textId="677290A7" w:rsidR="00586301" w:rsidRDefault="00586301">
      <w:pPr>
        <w:pStyle w:val="Kommentartext"/>
      </w:pPr>
      <w:r>
        <w:rPr>
          <w:rStyle w:val="Kommentarzeichen"/>
        </w:rPr>
        <w:annotationRef/>
      </w:r>
      <w:r>
        <w:t>Arbeite mit Absätzen.</w:t>
      </w:r>
    </w:p>
  </w:comment>
  <w:comment w:id="636" w:author="Marie" w:date="2022-04-02T22:24:00Z" w:initials="M">
    <w:p w14:paraId="4024DBC0" w14:textId="233CA79B" w:rsidR="00586301" w:rsidRDefault="00586301">
      <w:pPr>
        <w:pStyle w:val="Kommentartext"/>
      </w:pPr>
      <w:r>
        <w:rPr>
          <w:rStyle w:val="Kommentarzeichen"/>
        </w:rPr>
        <w:annotationRef/>
      </w:r>
      <w:r>
        <w:t xml:space="preserve">Kann man </w:t>
      </w:r>
      <w:proofErr w:type="spellStart"/>
      <w:r>
        <w:t>vllt</w:t>
      </w:r>
      <w:proofErr w:type="spellEnd"/>
      <w:r>
        <w:t xml:space="preserve"> von zwei Seiten aus Richtung </w:t>
      </w:r>
      <w:proofErr w:type="spellStart"/>
      <w:r>
        <w:t>mitte</w:t>
      </w:r>
      <w:proofErr w:type="spellEnd"/>
      <w:r>
        <w:t xml:space="preserve"> rechnen? Dadurch setzen sich Messfehler nicht fort?</w:t>
      </w:r>
    </w:p>
  </w:comment>
  <w:comment w:id="647" w:author="Jan Wenker" w:date="2021-12-16T11:36:00Z" w:initials="JW">
    <w:p w14:paraId="6BD051C5" w14:textId="77777777" w:rsidR="00586301" w:rsidRDefault="00586301">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586301" w:rsidRDefault="00586301">
      <w:pPr>
        <w:pStyle w:val="Kommentartext"/>
      </w:pPr>
      <w:r>
        <w:t>Kap. 8.1 entsprechend ergänzen?!</w:t>
      </w:r>
    </w:p>
  </w:comment>
  <w:comment w:id="653" w:author="Marie" w:date="2022-01-23T12:04:00Z" w:initials="M">
    <w:p w14:paraId="65C18C89" w14:textId="0ECE8D6B" w:rsidR="00586301" w:rsidRDefault="00586301">
      <w:pPr>
        <w:pStyle w:val="Kommentartext"/>
      </w:pPr>
      <w:r>
        <w:rPr>
          <w:rStyle w:val="Kommentarzeichen"/>
        </w:rPr>
        <w:annotationRef/>
      </w:r>
      <w:r>
        <w:t>Löschen?</w:t>
      </w:r>
    </w:p>
  </w:comment>
  <w:comment w:id="664" w:author="Jan Wenker" w:date="2021-12-16T11:40:00Z" w:initials="JW">
    <w:p w14:paraId="3C4AFAB7" w14:textId="527726CE" w:rsidR="00586301" w:rsidRDefault="00586301">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674" w:author="Jan Wenker" w:date="2021-12-16T11:42:00Z" w:initials="JW">
    <w:p w14:paraId="3DD751EA" w14:textId="3D54694B" w:rsidR="00586301" w:rsidRDefault="00586301">
      <w:pPr>
        <w:pStyle w:val="Kommentartext"/>
      </w:pPr>
      <w:r>
        <w:rPr>
          <w:rStyle w:val="Kommentarzeichen"/>
        </w:rPr>
        <w:annotationRef/>
      </w:r>
      <w:r>
        <w:fldChar w:fldCharType="begin"/>
      </w:r>
      <w:r>
        <w:instrText xml:space="preserve"> HYPERLINK "mailto:stefan.behring@brueninghoff.de" </w:instrText>
      </w:r>
      <w:bookmarkStart w:id="675" w:name="_@_41C624E0BDEC408FA48E623EB1E7F707Z"/>
      <w:r>
        <w:rPr>
          <w:rStyle w:val="Mention1"/>
        </w:rPr>
        <w:fldChar w:fldCharType="separate"/>
      </w:r>
      <w:bookmarkEnd w:id="675"/>
      <w:r w:rsidRPr="00A76CEB">
        <w:rPr>
          <w:rStyle w:val="Mention1"/>
          <w:noProof/>
        </w:rPr>
        <w:t>@Stefan Behring</w:t>
      </w:r>
      <w:r>
        <w:fldChar w:fldCharType="end"/>
      </w:r>
      <w:r>
        <w:t xml:space="preserve"> Könntest du an dieser Stelle bitte einige aussagekräftige Bilder einfügen?</w:t>
      </w:r>
    </w:p>
  </w:comment>
  <w:comment w:id="691" w:author="Marie" w:date="2022-01-23T12:56:00Z" w:initials="M">
    <w:p w14:paraId="21644D07" w14:textId="2D79FDD5" w:rsidR="00586301" w:rsidRDefault="00586301">
      <w:pPr>
        <w:pStyle w:val="Kommentartext"/>
      </w:pPr>
      <w:r>
        <w:rPr>
          <w:rStyle w:val="Kommentarzeichen"/>
        </w:rPr>
        <w:annotationRef/>
      </w:r>
      <w:r>
        <w:t>Ggf. Bild suchen</w:t>
      </w:r>
    </w:p>
  </w:comment>
  <w:comment w:id="714" w:author="Marie" w:date="2022-01-26T23:08:00Z" w:initials="M">
    <w:p w14:paraId="543C5EB6" w14:textId="77777777" w:rsidR="00586301" w:rsidRDefault="00586301" w:rsidP="00F91F24">
      <w:pPr>
        <w:pStyle w:val="Kommentartext"/>
      </w:pPr>
      <w:r>
        <w:rPr>
          <w:rStyle w:val="Kommentarzeichen"/>
        </w:rPr>
        <w:annotationRef/>
      </w:r>
      <w:r>
        <w:t xml:space="preserve">Würden Längseisen das Trennen wirklich so sehr behindern? </w:t>
      </w:r>
    </w:p>
  </w:comment>
  <w:comment w:id="715" w:author="Carsten Hein" w:date="2022-02-22T09:12:00Z" w:initials="CH">
    <w:p w14:paraId="2B0A5086" w14:textId="77777777" w:rsidR="00586301" w:rsidRDefault="00586301"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586301" w:rsidRDefault="00586301" w:rsidP="00F91F24">
      <w:pPr>
        <w:pStyle w:val="Kommentartext"/>
      </w:pPr>
    </w:p>
  </w:comment>
  <w:comment w:id="716" w:author="Marie" w:date="2022-02-20T11:46:00Z" w:initials="M">
    <w:p w14:paraId="6E1EADD1" w14:textId="77777777" w:rsidR="00586301" w:rsidRDefault="00586301" w:rsidP="00F91F24">
      <w:pPr>
        <w:pStyle w:val="Kommentartext"/>
      </w:pPr>
      <w:r>
        <w:rPr>
          <w:rStyle w:val="Kommentarzeichen"/>
        </w:rPr>
        <w:annotationRef/>
      </w:r>
      <w:r>
        <w:t>Oben Verweis auf Absatz in EC2? Jetzt plötzlich NA? Etwas verwirrend. So korrekt?</w:t>
      </w:r>
    </w:p>
  </w:comment>
  <w:comment w:id="720" w:author="Marie" w:date="2022-02-20T14:15:00Z" w:initials="M">
    <w:p w14:paraId="0A3B856C" w14:textId="77777777" w:rsidR="00586301" w:rsidRDefault="00586301"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727" w:author="Marie" w:date="2022-02-16T23:30:00Z" w:initials="M">
    <w:p w14:paraId="312049C8" w14:textId="77777777" w:rsidR="00586301" w:rsidRDefault="00586301"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728" w:author="Marie" w:date="2022-01-26T22:46:00Z" w:initials="M">
    <w:p w14:paraId="3EBB570C" w14:textId="77777777" w:rsidR="00586301" w:rsidRDefault="00586301" w:rsidP="00B04D8E">
      <w:pPr>
        <w:pStyle w:val="Kommentartext"/>
      </w:pPr>
      <w:r>
        <w:rPr>
          <w:rStyle w:val="Kommentarzeichen"/>
        </w:rPr>
        <w:annotationRef/>
      </w:r>
      <w:r>
        <w:t>Dieser Schnitt wäre noch hilfreich für das Verständnis</w:t>
      </w:r>
    </w:p>
  </w:comment>
  <w:comment w:id="729" w:author="Marie" w:date="2022-01-30T15:34:00Z" w:initials="M">
    <w:p w14:paraId="34073596" w14:textId="77777777" w:rsidR="00586301" w:rsidRDefault="00586301" w:rsidP="00B04D8E">
      <w:pPr>
        <w:pStyle w:val="Kommentartext"/>
      </w:pPr>
      <w:r>
        <w:rPr>
          <w:rStyle w:val="Kommentarzeichen"/>
        </w:rPr>
        <w:annotationRef/>
      </w:r>
      <w:r>
        <w:t>Die eingezeichnete Abluft ist textlich nicht erwähnt? Ist die für die erhitzte Luft beim Schweißen oder worum geht es da genau?</w:t>
      </w:r>
    </w:p>
  </w:comment>
  <w:comment w:id="730" w:author="Marie" w:date="2022-01-26T22:46:00Z" w:initials="M">
    <w:p w14:paraId="139F873F" w14:textId="77777777" w:rsidR="00586301" w:rsidRDefault="00586301" w:rsidP="00B04D8E">
      <w:pPr>
        <w:pStyle w:val="Kommentartext"/>
      </w:pPr>
      <w:r>
        <w:rPr>
          <w:rStyle w:val="Kommentarzeichen"/>
        </w:rPr>
        <w:annotationRef/>
      </w:r>
      <w:r>
        <w:t>Ansichtsbezeichnungen einführen</w:t>
      </w:r>
    </w:p>
  </w:comment>
  <w:comment w:id="733" w:author="Marie" w:date="2022-02-20T14:57:00Z" w:initials="M">
    <w:p w14:paraId="2927AEAA" w14:textId="77777777" w:rsidR="00586301" w:rsidRDefault="00586301" w:rsidP="00F91F24">
      <w:pPr>
        <w:pStyle w:val="Kommentartext"/>
      </w:pPr>
      <w:r>
        <w:rPr>
          <w:rStyle w:val="Kommentarzeichen"/>
        </w:rPr>
        <w:annotationRef/>
      </w:r>
      <w:r>
        <w:t>Damit Kraft in Bewehrung noch über Schweißnaht übertragbar?</w:t>
      </w:r>
    </w:p>
  </w:comment>
  <w:comment w:id="734" w:author="Marie" w:date="2022-02-20T15:20:00Z" w:initials="M">
    <w:p w14:paraId="726484CC" w14:textId="77777777" w:rsidR="00586301" w:rsidRDefault="00586301" w:rsidP="00F91F24">
      <w:pPr>
        <w:pStyle w:val="Kommentartext"/>
      </w:pPr>
      <w:r>
        <w:rPr>
          <w:rStyle w:val="Kommentarzeichen"/>
        </w:rPr>
        <w:annotationRef/>
      </w:r>
      <w:r>
        <w:t>Richtig?</w:t>
      </w:r>
    </w:p>
  </w:comment>
  <w:comment w:id="732" w:author="Marie" w:date="2022-01-26T22:48:00Z" w:initials="M">
    <w:p w14:paraId="15478C89" w14:textId="77777777" w:rsidR="00586301" w:rsidRDefault="00586301"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736" w:author="Jan Wenker" w:date="2021-12-09T14:54:00Z" w:initials="JW">
    <w:p w14:paraId="74E71226" w14:textId="77777777" w:rsidR="00586301" w:rsidRDefault="00586301" w:rsidP="00F91F24">
      <w:pPr>
        <w:pStyle w:val="Kommentartext"/>
      </w:pPr>
      <w:r>
        <w:rPr>
          <w:rStyle w:val="Kommentarzeichen"/>
        </w:rPr>
        <w:annotationRef/>
      </w:r>
      <w:r>
        <w:t>Bildquellen?</w:t>
      </w:r>
    </w:p>
    <w:p w14:paraId="5FB0265A" w14:textId="77777777" w:rsidR="00586301" w:rsidRDefault="00586301" w:rsidP="00F91F24">
      <w:pPr>
        <w:pStyle w:val="Kommentartext"/>
      </w:pPr>
      <w:r>
        <w:t>Bildqualität!?</w:t>
      </w:r>
    </w:p>
  </w:comment>
  <w:comment w:id="737" w:author="Marie" w:date="2022-01-30T15:35:00Z" w:initials="M">
    <w:p w14:paraId="03BC2FED" w14:textId="77777777" w:rsidR="00586301" w:rsidRDefault="00586301"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741" w:author="Marie" w:date="2022-02-20T15:59:00Z" w:initials="M">
    <w:p w14:paraId="658759C8" w14:textId="77777777" w:rsidR="00586301" w:rsidRDefault="00586301" w:rsidP="00F91F24">
      <w:pPr>
        <w:pStyle w:val="Kommentartext"/>
      </w:pPr>
      <w:r>
        <w:rPr>
          <w:rStyle w:val="Kommentarzeichen"/>
        </w:rPr>
        <w:annotationRef/>
      </w:r>
      <w:r>
        <w:t>Wie siehts hier mit Toleranzen aus? So zwischen Variante 1 und Variante 2?</w:t>
      </w:r>
    </w:p>
  </w:comment>
  <w:comment w:id="742" w:author="Marie" w:date="2022-02-20T15:36:00Z" w:initials="M">
    <w:p w14:paraId="148C40D3" w14:textId="77777777" w:rsidR="00586301" w:rsidRDefault="00586301" w:rsidP="00F91F24">
      <w:pPr>
        <w:pStyle w:val="Kommentartext"/>
      </w:pPr>
      <w:r>
        <w:rPr>
          <w:rStyle w:val="Kommentarzeichen"/>
        </w:rPr>
        <w:annotationRef/>
      </w:r>
      <w:proofErr w:type="spellStart"/>
      <w:r>
        <w:t>Ggf</w:t>
      </w:r>
      <w:proofErr w:type="spellEnd"/>
      <w:r>
        <w:t xml:space="preserve"> auch recht geringe Anzahl von Anbietern?</w:t>
      </w:r>
    </w:p>
  </w:comment>
  <w:comment w:id="743" w:author="Marie" w:date="2022-01-26T23:02:00Z" w:initials="M">
    <w:p w14:paraId="639F9918" w14:textId="77777777" w:rsidR="00586301" w:rsidRDefault="00586301" w:rsidP="00F91F24">
      <w:pPr>
        <w:pStyle w:val="Kommentartext"/>
      </w:pPr>
      <w:r>
        <w:rPr>
          <w:rStyle w:val="Kommentarzeichen"/>
        </w:rPr>
        <w:annotationRef/>
      </w:r>
      <w:r>
        <w:t>Gibt es da eine ETA oder ähnliches die wir zitieren können auf die sich die Berechnungen stützen?</w:t>
      </w:r>
    </w:p>
  </w:comment>
  <w:comment w:id="745" w:author="Marie" w:date="2022-02-20T11:40:00Z" w:initials="M">
    <w:p w14:paraId="7CC121A1" w14:textId="77777777" w:rsidR="00586301" w:rsidRDefault="00586301"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746" w:author="Marie" w:date="2022-01-26T23:02:00Z" w:initials="M">
    <w:p w14:paraId="18341D9E" w14:textId="77777777" w:rsidR="00586301" w:rsidRDefault="00586301" w:rsidP="00F91F24">
      <w:pPr>
        <w:pStyle w:val="Kommentartext"/>
      </w:pPr>
      <w:r>
        <w:rPr>
          <w:rStyle w:val="Kommentarzeichen"/>
        </w:rPr>
        <w:annotationRef/>
      </w:r>
      <w:r>
        <w:t>Genaue Bezeichnung + Hersteller ggf. Quelle</w:t>
      </w:r>
    </w:p>
  </w:comment>
  <w:comment w:id="747" w:author="Carsten Hein" w:date="2022-02-06T17:34:00Z" w:initials="CH">
    <w:p w14:paraId="22610141" w14:textId="77777777" w:rsidR="00586301" w:rsidRDefault="00586301" w:rsidP="00F91F24">
      <w:pPr>
        <w:pStyle w:val="Kommentartext"/>
      </w:pPr>
      <w:r>
        <w:rPr>
          <w:rStyle w:val="Kommentarzeichen"/>
        </w:rPr>
        <w:annotationRef/>
      </w:r>
      <w:r>
        <w:t>Suche ich raus</w:t>
      </w:r>
    </w:p>
    <w:p w14:paraId="7E79DFB2" w14:textId="77777777" w:rsidR="00586301" w:rsidRDefault="00586301" w:rsidP="00F91F24">
      <w:pPr>
        <w:pStyle w:val="Kommentartext"/>
      </w:pPr>
    </w:p>
  </w:comment>
  <w:comment w:id="748" w:author="Marie" w:date="2022-02-20T15:37:00Z" w:initials="M">
    <w:p w14:paraId="24879BA3" w14:textId="77777777" w:rsidR="00586301" w:rsidRDefault="00586301" w:rsidP="00F91F24">
      <w:pPr>
        <w:pStyle w:val="Kommentartext"/>
      </w:pPr>
      <w:r>
        <w:rPr>
          <w:rStyle w:val="Kommentarzeichen"/>
        </w:rPr>
        <w:annotationRef/>
      </w:r>
      <w:r>
        <w:t>Gehen alle Durchmesser?</w:t>
      </w:r>
    </w:p>
  </w:comment>
  <w:comment w:id="749" w:author="Marie" w:date="2022-02-20T15:37:00Z" w:initials="M">
    <w:p w14:paraId="016A8C51" w14:textId="77777777" w:rsidR="00586301" w:rsidRDefault="00586301" w:rsidP="00F91F24">
      <w:pPr>
        <w:pStyle w:val="Kommentartext"/>
      </w:pPr>
      <w:r>
        <w:rPr>
          <w:rStyle w:val="Kommentarzeichen"/>
        </w:rPr>
        <w:annotationRef/>
      </w:r>
    </w:p>
  </w:comment>
  <w:comment w:id="751" w:author="Marie" w:date="2022-02-20T13:38:00Z" w:initials="M">
    <w:p w14:paraId="6F95B991" w14:textId="77777777" w:rsidR="00586301" w:rsidRDefault="00586301"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752" w:author="Marie" w:date="2022-02-20T12:05:00Z" w:initials="M">
    <w:p w14:paraId="5DFCEE14" w14:textId="77777777" w:rsidR="00586301" w:rsidRDefault="00586301" w:rsidP="00F91F24">
      <w:pPr>
        <w:pStyle w:val="Kommentartext"/>
      </w:pPr>
      <w:r>
        <w:rPr>
          <w:rStyle w:val="Kommentarzeichen"/>
        </w:rPr>
        <w:annotationRef/>
      </w:r>
      <w:r>
        <w:t>Reine Materialkosten nehme ich an, Arbeitslohn/Bauzeit nicht miteinbezogen?</w:t>
      </w:r>
    </w:p>
  </w:comment>
  <w:comment w:id="758" w:author="Marie" w:date="2022-01-23T16:00:00Z" w:initials="M">
    <w:p w14:paraId="06D83491" w14:textId="402F38FB" w:rsidR="00586301" w:rsidRDefault="00586301">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760" w:author="Jan Wenker" w:date="2021-12-08T11:29:00Z" w:initials="JW">
    <w:p w14:paraId="011D0047" w14:textId="77777777" w:rsidR="00586301" w:rsidRDefault="00586301" w:rsidP="0075290C">
      <w:pPr>
        <w:pStyle w:val="Kommentartext"/>
      </w:pPr>
      <w:r>
        <w:rPr>
          <w:rStyle w:val="Kommentarzeichen"/>
        </w:rPr>
        <w:annotationRef/>
      </w:r>
      <w:r>
        <w:t>Nicht nur aufgelagert, sondern schubfest verbunden!</w:t>
      </w:r>
    </w:p>
  </w:comment>
  <w:comment w:id="762" w:author="Marie" w:date="2022-01-23T16:03:00Z" w:initials="M">
    <w:p w14:paraId="210ADD95" w14:textId="77777777" w:rsidR="00586301" w:rsidRDefault="00586301">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586301" w:rsidRDefault="00586301">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764" w:author="Jan Wenker" w:date="2021-12-08T11:37:00Z" w:initials="JW">
    <w:p w14:paraId="09D8F74E" w14:textId="77777777" w:rsidR="00586301" w:rsidRDefault="00586301" w:rsidP="007B714A">
      <w:pPr>
        <w:pStyle w:val="Kommentartext"/>
      </w:pPr>
      <w:r>
        <w:rPr>
          <w:rStyle w:val="Kommentarzeichen"/>
        </w:rPr>
        <w:annotationRef/>
      </w:r>
      <w:r>
        <w:t>Anforderungen an den Schallschutz</w:t>
      </w:r>
    </w:p>
  </w:comment>
  <w:comment w:id="767" w:author="Jan Wenker" w:date="2021-12-08T11:43:00Z" w:initials="JW">
    <w:p w14:paraId="63941E36" w14:textId="77777777" w:rsidR="00586301" w:rsidRDefault="00586301"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768" w:author="Marie" w:date="2022-01-23T15:59:00Z" w:initials="M">
    <w:p w14:paraId="29DEFBF8" w14:textId="6708BB26" w:rsidR="00586301" w:rsidRDefault="00586301">
      <w:pPr>
        <w:pStyle w:val="Kommentartext"/>
      </w:pPr>
      <w:r>
        <w:rPr>
          <w:rStyle w:val="Kommentarzeichen"/>
        </w:rPr>
        <w:annotationRef/>
      </w:r>
      <w:r>
        <w:t>Bitte die DIN nennen oder „obige Vorschriften“ oder ähnliches. Nur DIN etwas „unwissenschaftlich“</w:t>
      </w:r>
    </w:p>
  </w:comment>
  <w:comment w:id="770" w:author="Jan Wenker" w:date="2021-12-08T15:41:00Z" w:initials="JW">
    <w:p w14:paraId="4457E445" w14:textId="77777777" w:rsidR="00586301" w:rsidRDefault="00586301"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773" w:author="Marie" w:date="2021-08-18T10:07:00Z" w:initials="M">
    <w:p w14:paraId="7ADCFF0F" w14:textId="77777777" w:rsidR="00586301" w:rsidRDefault="00586301" w:rsidP="007B714A">
      <w:pPr>
        <w:pStyle w:val="Kommentartext"/>
      </w:pPr>
      <w:r>
        <w:rPr>
          <w:rStyle w:val="Kommentarzeichen"/>
        </w:rPr>
        <w:annotationRef/>
      </w:r>
      <w:r>
        <w:t>Annahme aus Erfahrung, dass das normalerweise gewährleistet ist?</w:t>
      </w:r>
    </w:p>
  </w:comment>
  <w:comment w:id="772" w:author="Marie" w:date="2022-01-23T15:54:00Z" w:initials="M">
    <w:p w14:paraId="4F9C6D76" w14:textId="564B0574" w:rsidR="00586301" w:rsidRDefault="00586301">
      <w:pPr>
        <w:pStyle w:val="Kommentartext"/>
      </w:pPr>
      <w:r>
        <w:rPr>
          <w:rStyle w:val="Kommentarzeichen"/>
        </w:rPr>
        <w:annotationRef/>
      </w:r>
      <w:r>
        <w:t>Geht hier etwas unter zwischen den Tabellen? Ggf. weiter oben oder weiter unten einarbeiten?</w:t>
      </w:r>
    </w:p>
  </w:comment>
  <w:comment w:id="778" w:author="Marie" w:date="2021-08-18T10:11:00Z" w:initials="M">
    <w:p w14:paraId="0B31D40B" w14:textId="77777777" w:rsidR="00586301" w:rsidRDefault="00586301"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779" w:author="Jan Wenker" w:date="2021-12-08T11:59:00Z" w:initials="JW">
    <w:p w14:paraId="11A06B90" w14:textId="77777777" w:rsidR="00586301" w:rsidRDefault="00586301" w:rsidP="007B714A">
      <w:pPr>
        <w:pStyle w:val="Kommentartext"/>
      </w:pPr>
      <w:r>
        <w:rPr>
          <w:rStyle w:val="Kommentarzeichen"/>
        </w:rPr>
        <w:annotationRef/>
      </w:r>
      <w:r>
        <w:t>Diese extrem verschachtelten Sätze mit dem am Ende nachgeschobenen Teil würde ich gerne auflösen.</w:t>
      </w:r>
    </w:p>
  </w:comment>
  <w:comment w:id="781" w:author="Jan Wenker" w:date="2021-12-08T12:06:00Z" w:initials="JW">
    <w:p w14:paraId="524B2451" w14:textId="77777777" w:rsidR="00586301" w:rsidRDefault="00586301" w:rsidP="007B714A">
      <w:pPr>
        <w:pStyle w:val="Kommentartext"/>
      </w:pPr>
      <w:r>
        <w:rPr>
          <w:rStyle w:val="Kommentarzeichen"/>
        </w:rPr>
        <w:annotationRef/>
      </w:r>
      <w:r>
        <w:t>Kontext dieses Satzes? Absatzgestaltung?</w:t>
      </w:r>
    </w:p>
  </w:comment>
  <w:comment w:id="782" w:author="Marie" w:date="2022-01-23T15:52:00Z" w:initials="M">
    <w:p w14:paraId="09664325" w14:textId="6FA98EB9" w:rsidR="00586301" w:rsidRDefault="00586301">
      <w:pPr>
        <w:pStyle w:val="Kommentartext"/>
      </w:pPr>
      <w:r>
        <w:rPr>
          <w:rStyle w:val="Kommentarzeichen"/>
        </w:rPr>
        <w:annotationRef/>
      </w:r>
      <w:r>
        <w:t>Bitte nicht nur ein Satz pro Absatz</w:t>
      </w:r>
    </w:p>
  </w:comment>
  <w:comment w:id="784" w:author="Marie" w:date="2022-01-23T14:09:00Z" w:initials="M">
    <w:p w14:paraId="7E9562FF" w14:textId="1CA41A30" w:rsidR="00586301" w:rsidRDefault="00586301">
      <w:pPr>
        <w:pStyle w:val="Kommentartext"/>
      </w:pPr>
      <w:r>
        <w:rPr>
          <w:rStyle w:val="Kommentarzeichen"/>
        </w:rPr>
        <w:annotationRef/>
      </w:r>
      <w:r>
        <w:t xml:space="preserve">Bitte aussagekräftiger. </w:t>
      </w:r>
    </w:p>
  </w:comment>
  <w:comment w:id="786" w:author="Jan Wenker" w:date="2021-12-08T12:07:00Z" w:initials="JW">
    <w:p w14:paraId="27BD0953" w14:textId="77777777" w:rsidR="00586301" w:rsidRDefault="00586301" w:rsidP="007B714A">
      <w:pPr>
        <w:pStyle w:val="Kommentartext"/>
      </w:pPr>
      <w:r>
        <w:rPr>
          <w:rStyle w:val="Kommentarzeichen"/>
        </w:rPr>
        <w:annotationRef/>
      </w:r>
      <w:r>
        <w:t>Satz? Markierung entfernen?</w:t>
      </w:r>
    </w:p>
  </w:comment>
  <w:comment w:id="788" w:author="Jan Wenker" w:date="2021-12-08T12:10:00Z" w:initials="JW">
    <w:p w14:paraId="1A1B7D16" w14:textId="77777777" w:rsidR="00586301" w:rsidRDefault="00586301" w:rsidP="007B714A">
      <w:pPr>
        <w:pStyle w:val="Kommentartext"/>
      </w:pPr>
      <w:r>
        <w:rPr>
          <w:rStyle w:val="Kommentarzeichen"/>
        </w:rPr>
        <w:annotationRef/>
      </w:r>
      <w:r>
        <w:t>…und dreiseitig einsehbar sein…?</w:t>
      </w:r>
    </w:p>
  </w:comment>
  <w:comment w:id="789" w:author="Carsten Hein" w:date="2022-01-03T09:18:00Z" w:initials="CH">
    <w:p w14:paraId="2B9A76DB" w14:textId="77777777" w:rsidR="00586301" w:rsidRDefault="00586301"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790" w:author="Marie" w:date="2022-01-23T15:50:00Z" w:initials="M">
    <w:p w14:paraId="081C4A5F" w14:textId="5D7B057B" w:rsidR="00586301" w:rsidRDefault="00586301">
      <w:pPr>
        <w:pStyle w:val="Kommentartext"/>
      </w:pPr>
      <w:r>
        <w:rPr>
          <w:rStyle w:val="Kommentarzeichen"/>
        </w:rPr>
        <w:annotationRef/>
      </w:r>
      <w:r>
        <w:t>Bitte im Satz erklären oder Verweis auf entsprechendes Unterkapitel. Liest sich sonst sehr „stichwortartig“</w:t>
      </w:r>
    </w:p>
  </w:comment>
  <w:comment w:id="787" w:author="Marie" w:date="2022-01-23T15:50:00Z" w:initials="M">
    <w:p w14:paraId="50144B92" w14:textId="1836F08A" w:rsidR="00586301" w:rsidRDefault="00586301">
      <w:pPr>
        <w:pStyle w:val="Kommentartext"/>
      </w:pPr>
      <w:r>
        <w:rPr>
          <w:rStyle w:val="Kommentarzeichen"/>
        </w:rPr>
        <w:annotationRef/>
      </w:r>
      <w:r>
        <w:t>Verweis auf TGA Kapitel einarbeiten</w:t>
      </w:r>
    </w:p>
  </w:comment>
  <w:comment w:id="792" w:author="Jan Wenker" w:date="2021-12-08T12:11:00Z" w:initials="JW">
    <w:p w14:paraId="5FCE7C6F" w14:textId="77777777" w:rsidR="00586301" w:rsidRDefault="00586301" w:rsidP="007B714A">
      <w:pPr>
        <w:pStyle w:val="Kommentartext"/>
      </w:pPr>
      <w:r>
        <w:rPr>
          <w:rStyle w:val="Kommentarzeichen"/>
        </w:rPr>
        <w:annotationRef/>
      </w:r>
      <w:r>
        <w:t>Ein Satz kann m. E. kein Absatz sein!</w:t>
      </w:r>
    </w:p>
  </w:comment>
  <w:comment w:id="795" w:author="Marie" w:date="2022-01-23T15:39:00Z" w:initials="M">
    <w:p w14:paraId="1F7F2697" w14:textId="6C4CB451" w:rsidR="00586301" w:rsidRDefault="00586301">
      <w:pPr>
        <w:pStyle w:val="Kommentartext"/>
      </w:pPr>
      <w:r>
        <w:rPr>
          <w:rStyle w:val="Kommentarzeichen"/>
        </w:rPr>
        <w:annotationRef/>
      </w:r>
      <w:r>
        <w:t>Bitte als Quelle</w:t>
      </w:r>
    </w:p>
  </w:comment>
  <w:comment w:id="794" w:author="Jan Wenker" w:date="2021-12-08T12:12:00Z" w:initials="JW">
    <w:p w14:paraId="0F88961A" w14:textId="77777777" w:rsidR="00586301" w:rsidRDefault="00586301" w:rsidP="007B714A">
      <w:pPr>
        <w:pStyle w:val="Kommentartext"/>
      </w:pPr>
      <w:r>
        <w:rPr>
          <w:rStyle w:val="Kommentarzeichen"/>
        </w:rPr>
        <w:annotationRef/>
      </w:r>
      <w:r>
        <w:t>Man kommt also in der Planungsphase nicht um dieses leidige „Mockup-Bauen“ herum?</w:t>
      </w:r>
    </w:p>
  </w:comment>
  <w:comment w:id="796" w:author="Jan Wenker" w:date="2021-12-08T12:13:00Z" w:initials="JW">
    <w:p w14:paraId="05F32CE1" w14:textId="77777777" w:rsidR="00586301" w:rsidRDefault="00586301" w:rsidP="007B714A">
      <w:pPr>
        <w:pStyle w:val="Kommentartext"/>
      </w:pPr>
      <w:r>
        <w:rPr>
          <w:rStyle w:val="Kommentarzeichen"/>
        </w:rPr>
        <w:annotationRef/>
      </w:r>
      <w:r>
        <w:t>s. o. TEUER!</w:t>
      </w:r>
    </w:p>
  </w:comment>
  <w:comment w:id="797" w:author="Marie" w:date="2022-01-23T15:48:00Z" w:initials="M">
    <w:p w14:paraId="566E73BD" w14:textId="2248106B" w:rsidR="00586301" w:rsidRDefault="00586301">
      <w:pPr>
        <w:pStyle w:val="Kommentartext"/>
      </w:pPr>
      <w:r>
        <w:rPr>
          <w:rStyle w:val="Kommentarzeichen"/>
        </w:rPr>
        <w:annotationRef/>
      </w:r>
      <w:r>
        <w:t xml:space="preserve">4x frühzeitig </w:t>
      </w:r>
      <w:proofErr w:type="gramStart"/>
      <w:r>
        <w:t>in diesen paar Absätzen</w:t>
      </w:r>
      <w:proofErr w:type="gramEnd"/>
      <w:r>
        <w:t xml:space="preserve">. </w:t>
      </w:r>
    </w:p>
  </w:comment>
  <w:comment w:id="799" w:author="Marie" w:date="2022-01-23T15:55:00Z" w:initials="M">
    <w:p w14:paraId="503A2E6F" w14:textId="27600C5C" w:rsidR="00586301" w:rsidRDefault="00586301">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829" w:author="Marie" w:date="2022-01-23T15:56:00Z" w:initials="M">
    <w:p w14:paraId="57839840" w14:textId="77777777" w:rsidR="00586301" w:rsidRDefault="00586301">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586301" w:rsidRDefault="00586301">
      <w:pPr>
        <w:pStyle w:val="Kommentartext"/>
      </w:pPr>
      <w:r>
        <w:t xml:space="preserve">Gehört </w:t>
      </w:r>
      <w:proofErr w:type="spellStart"/>
      <w:r>
        <w:t>m.e.</w:t>
      </w:r>
      <w:proofErr w:type="spellEnd"/>
      <w:r>
        <w:t xml:space="preserve"> in die Zusammenfassung rein.</w:t>
      </w:r>
    </w:p>
  </w:comment>
  <w:comment w:id="832" w:author="Marie" w:date="2022-01-23T14:44:00Z" w:initials="M">
    <w:p w14:paraId="6BA734B6" w14:textId="5DB1A089" w:rsidR="00586301" w:rsidRDefault="00586301">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833" w:author="Marie" w:date="2022-01-23T13:56:00Z" w:initials="M">
    <w:p w14:paraId="1C9C9650" w14:textId="77777777" w:rsidR="00586301" w:rsidRDefault="00586301">
      <w:pPr>
        <w:pStyle w:val="Kommentartext"/>
      </w:pPr>
      <w:r>
        <w:rPr>
          <w:rStyle w:val="Kommentarzeichen"/>
        </w:rPr>
        <w:annotationRef/>
      </w:r>
      <w:r>
        <w:t xml:space="preserve">Bitte keinen leeren Überschriften! </w:t>
      </w:r>
    </w:p>
    <w:p w14:paraId="512AB96D" w14:textId="527C3A38" w:rsidR="00586301" w:rsidRDefault="00586301">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835" w:author="Marie" w:date="2022-01-23T14:44:00Z" w:initials="M">
    <w:p w14:paraId="5C839CAA" w14:textId="6091DD99" w:rsidR="00586301" w:rsidRDefault="00586301">
      <w:pPr>
        <w:pStyle w:val="Kommentartext"/>
      </w:pPr>
      <w:r>
        <w:rPr>
          <w:rStyle w:val="Kommentarzeichen"/>
        </w:rPr>
        <w:annotationRef/>
      </w:r>
      <w:r>
        <w:t>Bitte für eins entscheiden</w:t>
      </w:r>
    </w:p>
  </w:comment>
  <w:comment w:id="836" w:author="Marie" w:date="2022-01-23T14:37:00Z" w:initials="M">
    <w:p w14:paraId="5A96184B" w14:textId="025636FA" w:rsidR="00586301" w:rsidRDefault="00586301">
      <w:pPr>
        <w:pStyle w:val="Kommentartext"/>
      </w:pPr>
      <w:r>
        <w:rPr>
          <w:rStyle w:val="Kommentarzeichen"/>
        </w:rPr>
        <w:annotationRef/>
      </w:r>
      <w:r>
        <w:t>Deckenregister? Panel? Die Decke selbst besteht aus Holz und Beton.</w:t>
      </w:r>
    </w:p>
  </w:comment>
  <w:comment w:id="837" w:author="Marie" w:date="2022-01-23T14:38:00Z" w:initials="M">
    <w:p w14:paraId="73FD7C4B" w14:textId="7EA21CB1" w:rsidR="00586301" w:rsidRDefault="00586301">
      <w:pPr>
        <w:pStyle w:val="Kommentartext"/>
      </w:pPr>
      <w:r>
        <w:rPr>
          <w:rStyle w:val="Kommentarzeichen"/>
        </w:rPr>
        <w:annotationRef/>
      </w:r>
      <w:r>
        <w:t>Bitte Deckenelemente vermeiden. Das verwenden wir im Rest des Berichts rein für Holz- und Beton. TGA-Element oder irgendwas anderes wäre hier besser.</w:t>
      </w:r>
    </w:p>
  </w:comment>
  <w:comment w:id="846" w:author="Marie" w:date="2022-01-23T14:38:00Z" w:initials="M">
    <w:p w14:paraId="7EACCD76" w14:textId="02C80F85" w:rsidR="00586301" w:rsidRDefault="00586301">
      <w:pPr>
        <w:pStyle w:val="Kommentartext"/>
      </w:pPr>
      <w:r>
        <w:rPr>
          <w:rStyle w:val="Kommentarzeichen"/>
        </w:rPr>
        <w:annotationRef/>
      </w:r>
      <w:r>
        <w:t>Siehe oben</w:t>
      </w:r>
    </w:p>
  </w:comment>
  <w:comment w:id="847" w:author="Marie" w:date="2022-01-23T14:31:00Z" w:initials="M">
    <w:p w14:paraId="6700DC78" w14:textId="1374A513" w:rsidR="00586301" w:rsidRDefault="00586301">
      <w:pPr>
        <w:pStyle w:val="Kommentartext"/>
      </w:pPr>
      <w:r>
        <w:rPr>
          <w:rStyle w:val="Kommentarzeichen"/>
        </w:rPr>
        <w:annotationRef/>
      </w:r>
      <w:r>
        <w:t>Achtung das klingt sehr umgangssprachlich und wenig differenziert</w:t>
      </w:r>
    </w:p>
  </w:comment>
  <w:comment w:id="848" w:author="Jan Wenker" w:date="2021-12-08T15:08:00Z" w:initials="JW">
    <w:p w14:paraId="2BA5D7CA" w14:textId="77777777" w:rsidR="00586301" w:rsidRDefault="00586301" w:rsidP="00E161C3">
      <w:pPr>
        <w:pStyle w:val="Kommentartext"/>
      </w:pPr>
      <w:r>
        <w:rPr>
          <w:rStyle w:val="Kommentarzeichen"/>
        </w:rPr>
        <w:annotationRef/>
      </w:r>
      <w:r>
        <w:t>Was hat das in diesem Abschnitt zu suchen? Erschließt sich m. E. nicht.</w:t>
      </w:r>
    </w:p>
  </w:comment>
  <w:comment w:id="849" w:author="Marie" w:date="2022-01-23T14:39:00Z" w:initials="M">
    <w:p w14:paraId="3CA67A2F" w14:textId="39F931F1" w:rsidR="00586301" w:rsidRDefault="00586301">
      <w:pPr>
        <w:pStyle w:val="Kommentartext"/>
      </w:pPr>
      <w:r>
        <w:rPr>
          <w:rStyle w:val="Kommentarzeichen"/>
        </w:rPr>
        <w:annotationRef/>
      </w:r>
      <w:r>
        <w:t>Hier ist Deckenelement korrekt</w:t>
      </w:r>
    </w:p>
  </w:comment>
  <w:comment w:id="850" w:author="Marie" w:date="2022-01-23T14:32:00Z" w:initials="M">
    <w:p w14:paraId="18A115AF" w14:textId="1C0A46A3" w:rsidR="00586301" w:rsidRDefault="00586301">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845" w:author="Marie" w:date="2022-01-23T14:35:00Z" w:initials="M">
    <w:p w14:paraId="49E0AA84" w14:textId="4C0616E9" w:rsidR="00586301" w:rsidRDefault="00586301">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851" w:author="Marie" w:date="2022-01-23T14:39:00Z" w:initials="M">
    <w:p w14:paraId="7E12301C" w14:textId="1E844E49" w:rsidR="00586301" w:rsidRDefault="00586301">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853" w:author="Marie" w:date="2022-01-23T14:40:00Z" w:initials="M">
    <w:p w14:paraId="7B87AE39" w14:textId="60BE339A" w:rsidR="00586301" w:rsidRDefault="00586301">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854" w:author="Jan Wenker" w:date="2021-12-08T15:10:00Z" w:initials="JW">
    <w:p w14:paraId="510D5695" w14:textId="77777777" w:rsidR="00586301" w:rsidRDefault="00586301" w:rsidP="00E161C3">
      <w:pPr>
        <w:pStyle w:val="Kommentartext"/>
      </w:pPr>
      <w:r>
        <w:rPr>
          <w:rStyle w:val="Kommentarzeichen"/>
        </w:rPr>
        <w:annotationRef/>
      </w:r>
      <w:r>
        <w:t>Grundsätzlich und immer kommt ein Leerzeichen zwischen Zahlenwert und Einheit.</w:t>
      </w:r>
    </w:p>
  </w:comment>
  <w:comment w:id="855" w:author="Marie" w:date="2021-08-18T10:24:00Z" w:initials="M">
    <w:p w14:paraId="07BF7FD4" w14:textId="77777777" w:rsidR="00586301" w:rsidRDefault="00586301" w:rsidP="00E161C3">
      <w:pPr>
        <w:pStyle w:val="Kommentartext"/>
      </w:pPr>
      <w:r>
        <w:rPr>
          <w:rStyle w:val="Kommentarzeichen"/>
        </w:rPr>
        <w:annotationRef/>
      </w:r>
      <w:r>
        <w:t>Abkürzung einmal ausschreiben bitte</w:t>
      </w:r>
    </w:p>
  </w:comment>
  <w:comment w:id="856" w:author="Marie" w:date="2021-08-18T10:36:00Z" w:initials="M">
    <w:p w14:paraId="05E4CD3D" w14:textId="77777777" w:rsidR="00586301" w:rsidRDefault="00586301" w:rsidP="007B714A">
      <w:pPr>
        <w:pStyle w:val="Kommentartext"/>
      </w:pPr>
      <w:r>
        <w:rPr>
          <w:rStyle w:val="Kommentarzeichen"/>
        </w:rPr>
        <w:annotationRef/>
      </w:r>
      <w:r>
        <w:t>Ggf. noch ein paar Sätze zur Unterscheidung zwischen Minimalausführung und voll belegtem Register</w:t>
      </w:r>
    </w:p>
  </w:comment>
  <w:comment w:id="857" w:author="Marie" w:date="2021-08-17T16:02:00Z" w:initials="M">
    <w:p w14:paraId="35A2519C" w14:textId="77777777" w:rsidR="00586301" w:rsidRDefault="00586301"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858" w:author="Jan Wenker" w:date="2021-12-09T14:31:00Z" w:initials="JW">
    <w:p w14:paraId="2F21AD35" w14:textId="77777777" w:rsidR="00586301" w:rsidRDefault="00586301" w:rsidP="007B714A">
      <w:pPr>
        <w:pStyle w:val="Kommentartext"/>
      </w:pPr>
      <w:r>
        <w:rPr>
          <w:rStyle w:val="Kommentarzeichen"/>
        </w:rPr>
        <w:annotationRef/>
      </w:r>
      <w:r>
        <w:t>Das ist unbedingt notwendig. Qualität der Abbildung verbessern!</w:t>
      </w:r>
    </w:p>
  </w:comment>
  <w:comment w:id="859" w:author="Marie" w:date="2022-01-23T14:46:00Z" w:initials="M">
    <w:p w14:paraId="4F596C56" w14:textId="017C2DE9" w:rsidR="00586301" w:rsidRDefault="00586301">
      <w:pPr>
        <w:pStyle w:val="Kommentartext"/>
      </w:pPr>
      <w:r>
        <w:rPr>
          <w:rStyle w:val="Kommentarzeichen"/>
        </w:rPr>
        <w:annotationRef/>
      </w:r>
      <w:r>
        <w:t>Hier nochmal ausdrücklich die Bitte das zu ändern!!!</w:t>
      </w:r>
    </w:p>
  </w:comment>
  <w:comment w:id="861" w:author="Marie" w:date="2022-01-23T14:47:00Z" w:initials="M">
    <w:p w14:paraId="1E5A2958" w14:textId="44342C3E" w:rsidR="00586301" w:rsidRDefault="00586301">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862" w:author="Marie" w:date="2022-01-23T14:49:00Z" w:initials="M">
    <w:p w14:paraId="230353B1" w14:textId="7ACCD2F1" w:rsidR="00586301" w:rsidRDefault="00586301">
      <w:pPr>
        <w:pStyle w:val="Kommentartext"/>
      </w:pPr>
      <w:r>
        <w:rPr>
          <w:rStyle w:val="Kommentarzeichen"/>
        </w:rPr>
        <w:annotationRef/>
      </w:r>
      <w:r>
        <w:t>Sind die irgendwo geregelt?</w:t>
      </w:r>
    </w:p>
  </w:comment>
  <w:comment w:id="863" w:author="Jan Wenker" w:date="2021-12-08T15:11:00Z" w:initials="JW">
    <w:p w14:paraId="39FE946F" w14:textId="77777777" w:rsidR="00586301" w:rsidRDefault="00586301" w:rsidP="007B714A">
      <w:pPr>
        <w:pStyle w:val="Kommentartext"/>
      </w:pPr>
      <w:r>
        <w:rPr>
          <w:rStyle w:val="Kommentarzeichen"/>
        </w:rPr>
        <w:annotationRef/>
      </w:r>
      <w:r>
        <w:t xml:space="preserve">s. </w:t>
      </w:r>
      <w:proofErr w:type="gramStart"/>
      <w:r>
        <w:t>o. ?</w:t>
      </w:r>
      <w:proofErr w:type="gramEnd"/>
    </w:p>
  </w:comment>
  <w:comment w:id="864" w:author="Marie" w:date="2022-01-23T14:50:00Z" w:initials="M">
    <w:p w14:paraId="762E447A" w14:textId="55685199" w:rsidR="00586301" w:rsidRDefault="00586301">
      <w:pPr>
        <w:pStyle w:val="Kommentartext"/>
      </w:pPr>
      <w:r>
        <w:rPr>
          <w:rStyle w:val="Kommentarzeichen"/>
        </w:rPr>
        <w:annotationRef/>
      </w:r>
      <w:r>
        <w:t>Was machen wir stattdessen?</w:t>
      </w:r>
    </w:p>
  </w:comment>
  <w:comment w:id="865" w:author="Marie" w:date="2022-01-23T14:51:00Z" w:initials="M">
    <w:p w14:paraId="05FCC6A4" w14:textId="51E61C9A" w:rsidR="00586301" w:rsidRDefault="00586301">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866" w:author="Marie" w:date="2022-01-23T14:52:00Z" w:initials="M">
    <w:p w14:paraId="30563829" w14:textId="0888E50D" w:rsidR="00586301" w:rsidRDefault="00586301">
      <w:pPr>
        <w:pStyle w:val="Kommentartext"/>
      </w:pPr>
      <w:r>
        <w:rPr>
          <w:rStyle w:val="Kommentarzeichen"/>
        </w:rPr>
        <w:annotationRef/>
      </w:r>
      <w:r>
        <w:t>Ist das jetzt ein Unterkapitel? Legen wir nicht im ganzen Kapitel schon Eingangsparameter fest? Warum diese „Überschrift“</w:t>
      </w:r>
    </w:p>
  </w:comment>
  <w:comment w:id="867" w:author="Marie" w:date="2022-01-23T14:54:00Z" w:initials="M">
    <w:p w14:paraId="7B86DE31" w14:textId="74FEAE35" w:rsidR="00586301" w:rsidRDefault="00586301">
      <w:pPr>
        <w:pStyle w:val="Kommentartext"/>
      </w:pPr>
      <w:r>
        <w:rPr>
          <w:rStyle w:val="Kommentarzeichen"/>
        </w:rPr>
        <w:annotationRef/>
      </w:r>
      <w:r>
        <w:t>Sollte dieser Satz zur Allgemeinen Vorgehensweise nicht sinnvollerweise vor den Annahmen zur Raumgröße und den Lasten stehen?</w:t>
      </w:r>
    </w:p>
  </w:comment>
  <w:comment w:id="868" w:author="Jan Wenker" w:date="2021-12-08T15:11:00Z" w:initials="JW">
    <w:p w14:paraId="7691396B" w14:textId="77777777" w:rsidR="00586301" w:rsidRDefault="00586301" w:rsidP="007B714A">
      <w:pPr>
        <w:pStyle w:val="Kommentartext"/>
      </w:pPr>
      <w:r>
        <w:rPr>
          <w:rStyle w:val="Kommentarzeichen"/>
        </w:rPr>
        <w:annotationRef/>
      </w:r>
      <w:r>
        <w:t>Abb. Beschriftung fehlt. Was soll diese Abbildung illustrieren?</w:t>
      </w:r>
    </w:p>
  </w:comment>
  <w:comment w:id="869" w:author="Marie" w:date="2021-07-16T10:03:00Z" w:initials="M">
    <w:p w14:paraId="3C54A892" w14:textId="77777777" w:rsidR="00586301" w:rsidRDefault="00586301" w:rsidP="007B714A">
      <w:pPr>
        <w:pStyle w:val="Kommentartext"/>
      </w:pPr>
      <w:r>
        <w:rPr>
          <w:rStyle w:val="Kommentarzeichen"/>
        </w:rPr>
        <w:annotationRef/>
      </w:r>
      <w:r>
        <w:t>Quelle / Bildunterschrift</w:t>
      </w:r>
    </w:p>
  </w:comment>
  <w:comment w:id="870" w:author="Marie" w:date="2022-01-23T14:03:00Z" w:initials="M">
    <w:p w14:paraId="43C9527C" w14:textId="1DCD7350" w:rsidR="00586301" w:rsidRDefault="00586301">
      <w:pPr>
        <w:pStyle w:val="Kommentartext"/>
      </w:pPr>
      <w:r>
        <w:rPr>
          <w:rStyle w:val="Kommentarzeichen"/>
        </w:rPr>
        <w:annotationRef/>
      </w:r>
      <w:r>
        <w:t>Abbildung in Text einführen! Sonst ist fraglich welchen Nutzen das Bild überhaupt erfüllen soll…</w:t>
      </w:r>
    </w:p>
  </w:comment>
  <w:comment w:id="872" w:author="Marie" w:date="2022-01-23T14:54:00Z" w:initials="M">
    <w:p w14:paraId="47FF4FB3" w14:textId="413FF34B" w:rsidR="00586301" w:rsidRDefault="00586301">
      <w:pPr>
        <w:pStyle w:val="Kommentartext"/>
      </w:pPr>
      <w:r>
        <w:rPr>
          <w:rStyle w:val="Kommentarzeichen"/>
        </w:rPr>
        <w:annotationRef/>
      </w:r>
      <w:r>
        <w:t>Bitte nicht ein Satz pro Absatz!</w:t>
      </w:r>
    </w:p>
  </w:comment>
  <w:comment w:id="873" w:author="Jan Wenker" w:date="2021-12-09T14:32:00Z" w:initials="JW">
    <w:p w14:paraId="16D3B5B2" w14:textId="77777777" w:rsidR="00586301" w:rsidRDefault="00586301" w:rsidP="007B714A">
      <w:pPr>
        <w:pStyle w:val="Kommentartext"/>
      </w:pPr>
      <w:r>
        <w:rPr>
          <w:rStyle w:val="Kommentarzeichen"/>
        </w:rPr>
        <w:annotationRef/>
      </w:r>
      <w:r>
        <w:t>Text zu klein, Grafik zu klein. Qualität der Abbildung verbessern.</w:t>
      </w:r>
    </w:p>
  </w:comment>
  <w:comment w:id="876" w:author="Marie" w:date="2022-01-23T14:06:00Z" w:initials="M">
    <w:p w14:paraId="474EFDC6" w14:textId="4E29CC76" w:rsidR="00586301" w:rsidRDefault="00586301">
      <w:pPr>
        <w:pStyle w:val="Kommentartext"/>
      </w:pPr>
      <w:r>
        <w:rPr>
          <w:rStyle w:val="Kommentarzeichen"/>
        </w:rPr>
        <w:annotationRef/>
      </w:r>
      <w:r>
        <w:t>Bitte besseren Bilduntertitel wählen</w:t>
      </w:r>
    </w:p>
  </w:comment>
  <w:comment w:id="877" w:author="Marie" w:date="2022-01-23T14:05:00Z" w:initials="M">
    <w:p w14:paraId="58853049" w14:textId="37B760CE" w:rsidR="00586301" w:rsidRDefault="00586301">
      <w:pPr>
        <w:pStyle w:val="Kommentartext"/>
      </w:pPr>
      <w:r>
        <w:rPr>
          <w:rStyle w:val="Kommentarzeichen"/>
        </w:rPr>
        <w:annotationRef/>
      </w:r>
      <w:r>
        <w:t xml:space="preserve">Das kann kein einziger Absatz sein!  Außerdem gehört das eher in die Bildunterschrift selbst! </w:t>
      </w:r>
    </w:p>
  </w:comment>
  <w:comment w:id="878" w:author="Jan Wenker" w:date="2021-12-09T14:32:00Z" w:initials="JW">
    <w:p w14:paraId="1F8BAE4F" w14:textId="77777777" w:rsidR="00586301" w:rsidRDefault="00586301" w:rsidP="007B714A">
      <w:pPr>
        <w:pStyle w:val="Kommentartext"/>
      </w:pPr>
      <w:r>
        <w:rPr>
          <w:rStyle w:val="Kommentarzeichen"/>
        </w:rPr>
        <w:annotationRef/>
      </w:r>
      <w:r>
        <w:t>Tabelle nicht als Grafik einfügen, sondern als Tabelle in Word.</w:t>
      </w:r>
    </w:p>
  </w:comment>
  <w:comment w:id="879" w:author="Marie" w:date="2022-01-23T15:37:00Z" w:initials="M">
    <w:p w14:paraId="19517C4D" w14:textId="7F4B6D6D" w:rsidR="00586301" w:rsidRDefault="00586301">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880" w:author="Jan Wenker" w:date="2021-12-09T14:32:00Z" w:initials="JW">
    <w:p w14:paraId="355B7954" w14:textId="77777777" w:rsidR="00586301" w:rsidRDefault="00586301" w:rsidP="00E161C3">
      <w:pPr>
        <w:pStyle w:val="Kommentartext"/>
      </w:pPr>
      <w:r>
        <w:rPr>
          <w:rStyle w:val="Kommentarzeichen"/>
        </w:rPr>
        <w:annotationRef/>
      </w:r>
      <w:r>
        <w:t>Tabelle nicht als Grafik einfügen, sondern als Tabelle in Word.</w:t>
      </w:r>
    </w:p>
  </w:comment>
  <w:comment w:id="881" w:author="Carsten Hein" w:date="2022-01-14T10:28:00Z" w:initials="CH">
    <w:p w14:paraId="114A5C4B" w14:textId="77777777" w:rsidR="00586301" w:rsidRDefault="00586301" w:rsidP="00E161C3">
      <w:pPr>
        <w:pStyle w:val="Kommentartext"/>
      </w:pPr>
      <w:r>
        <w:rPr>
          <w:rStyle w:val="Kommentarzeichen"/>
        </w:rPr>
        <w:annotationRef/>
      </w:r>
      <w:r>
        <w:t xml:space="preserve">Tabelle werden als Windows Metafile eingefügt, das erzeugt die beste Auflösung auch bei skalierter Grafik. </w:t>
      </w:r>
    </w:p>
  </w:comment>
  <w:comment w:id="882" w:author="Marie" w:date="2022-01-23T14:10:00Z" w:initials="M">
    <w:p w14:paraId="54AC93ED" w14:textId="77777777" w:rsidR="00586301" w:rsidRDefault="00586301">
      <w:pPr>
        <w:pStyle w:val="Kommentartext"/>
      </w:pPr>
      <w:r>
        <w:rPr>
          <w:rStyle w:val="Kommentarzeichen"/>
        </w:rPr>
        <w:annotationRef/>
      </w:r>
      <w:r>
        <w:t>Die Auflösung wird aber nicht schlechter, wenn die Tabelle in Word direkt erstellt wird!</w:t>
      </w:r>
    </w:p>
    <w:p w14:paraId="0685313F" w14:textId="1A929C23" w:rsidR="00586301" w:rsidRDefault="00586301">
      <w:pPr>
        <w:pStyle w:val="Kommentartext"/>
      </w:pPr>
      <w:r>
        <w:t xml:space="preserve">So können wir keine ordentlichen Seitenumbrüche gewährleisten und keine einheitliche Formatierung erreichen! </w:t>
      </w:r>
    </w:p>
    <w:p w14:paraId="5901121C" w14:textId="66D8B073" w:rsidR="00586301" w:rsidRDefault="00586301">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883" w:author="Marie" w:date="2022-01-23T15:37:00Z" w:initials="M">
    <w:p w14:paraId="517F1E32" w14:textId="14B63D2F" w:rsidR="00586301" w:rsidRDefault="00586301">
      <w:pPr>
        <w:pStyle w:val="Kommentartext"/>
      </w:pPr>
      <w:r>
        <w:rPr>
          <w:rStyle w:val="Kommentarzeichen"/>
        </w:rPr>
        <w:annotationRef/>
      </w:r>
    </w:p>
  </w:comment>
  <w:comment w:id="888" w:author="Marie" w:date="2022-01-23T15:37:00Z" w:initials="M">
    <w:p w14:paraId="2A48105B" w14:textId="5D605309" w:rsidR="00586301" w:rsidRDefault="00586301">
      <w:pPr>
        <w:pStyle w:val="Kommentartext"/>
      </w:pPr>
      <w:r>
        <w:rPr>
          <w:rStyle w:val="Kommentarzeichen"/>
        </w:rPr>
        <w:annotationRef/>
      </w:r>
      <w:r>
        <w:t>Was ist jetzt das Ergebnis dieser Betrachtung? Welchen Schluss ziehen wir hier?</w:t>
      </w:r>
    </w:p>
  </w:comment>
  <w:comment w:id="890" w:author="Marie" w:date="2022-01-23T14:56:00Z" w:initials="M">
    <w:p w14:paraId="12532C56" w14:textId="6143D861" w:rsidR="00586301" w:rsidRDefault="00586301">
      <w:pPr>
        <w:pStyle w:val="Kommentartext"/>
      </w:pPr>
      <w:r>
        <w:rPr>
          <w:rStyle w:val="Kommentarzeichen"/>
        </w:rPr>
        <w:annotationRef/>
      </w:r>
      <w:r>
        <w:t>Wie groß wäre das?</w:t>
      </w:r>
    </w:p>
  </w:comment>
  <w:comment w:id="895" w:author="Marie" w:date="2022-01-23T15:01:00Z" w:initials="M">
    <w:p w14:paraId="2108FE67" w14:textId="0413C634" w:rsidR="00586301" w:rsidRDefault="00586301">
      <w:pPr>
        <w:pStyle w:val="Kommentartext"/>
      </w:pPr>
      <w:r>
        <w:rPr>
          <w:rStyle w:val="Kommentarzeichen"/>
        </w:rPr>
        <w:annotationRef/>
      </w:r>
      <w:r>
        <w:t>Vom Duden empfohlene Schreibweise</w:t>
      </w:r>
    </w:p>
  </w:comment>
  <w:comment w:id="905" w:author="Marie" w:date="2022-01-23T15:00:00Z" w:initials="M">
    <w:p w14:paraId="394067DC" w14:textId="76110DBC" w:rsidR="00586301" w:rsidRDefault="00586301">
      <w:pPr>
        <w:pStyle w:val="Kommentartext"/>
      </w:pPr>
      <w:r>
        <w:rPr>
          <w:rStyle w:val="Kommentarzeichen"/>
        </w:rPr>
        <w:annotationRef/>
      </w:r>
      <w:r>
        <w:t>In Bezug auf was? Heizen? Kühlen? Lüftung?</w:t>
      </w:r>
    </w:p>
  </w:comment>
  <w:comment w:id="918" w:author="Jan Wenker" w:date="2021-12-08T15:13:00Z" w:initials="JW">
    <w:p w14:paraId="0ED1DFFE" w14:textId="77777777" w:rsidR="00586301" w:rsidRDefault="00586301" w:rsidP="000D73A7">
      <w:pPr>
        <w:pStyle w:val="Kommentartext"/>
      </w:pPr>
      <w:r>
        <w:rPr>
          <w:rStyle w:val="Kommentarzeichen"/>
        </w:rPr>
        <w:annotationRef/>
      </w:r>
      <w:r>
        <w:t>Erstmalige Verwendung der Abkürzung, daher Ausschreiben und Abkürzung einführen.</w:t>
      </w:r>
    </w:p>
  </w:comment>
  <w:comment w:id="919" w:author="Marie" w:date="2022-01-23T15:02:00Z" w:initials="M">
    <w:p w14:paraId="35EFBA67" w14:textId="51A67E97" w:rsidR="00586301" w:rsidRDefault="00586301">
      <w:pPr>
        <w:pStyle w:val="Kommentartext"/>
      </w:pPr>
      <w:r>
        <w:rPr>
          <w:rStyle w:val="Kommentarzeichen"/>
        </w:rPr>
        <w:annotationRef/>
      </w:r>
      <w:r>
        <w:t xml:space="preserve">15-20 enthält </w:t>
      </w:r>
      <w:proofErr w:type="spellStart"/>
      <w:r>
        <w:t>m.e.</w:t>
      </w:r>
      <w:proofErr w:type="spellEnd"/>
      <w:r>
        <w:t xml:space="preserve"> das circa schon</w:t>
      </w:r>
    </w:p>
  </w:comment>
  <w:comment w:id="921" w:author="Marie" w:date="2022-01-23T15:02:00Z" w:initials="M">
    <w:p w14:paraId="2BBEEE3A" w14:textId="1F1FFDE6" w:rsidR="00586301" w:rsidRDefault="00586301">
      <w:pPr>
        <w:pStyle w:val="Kommentartext"/>
      </w:pPr>
      <w:r>
        <w:rPr>
          <w:rStyle w:val="Kommentarzeichen"/>
        </w:rPr>
        <w:annotationRef/>
      </w:r>
      <w:r>
        <w:t>Bitte für ein Wort entscheiden.</w:t>
      </w:r>
    </w:p>
  </w:comment>
  <w:comment w:id="924" w:author="Marie" w:date="2022-01-23T15:04:00Z" w:initials="M">
    <w:p w14:paraId="7DE7F146" w14:textId="70D87E7A" w:rsidR="00586301" w:rsidRDefault="00586301">
      <w:pPr>
        <w:pStyle w:val="Kommentartext"/>
      </w:pPr>
      <w:r>
        <w:rPr>
          <w:rStyle w:val="Kommentarzeichen"/>
        </w:rPr>
        <w:annotationRef/>
      </w:r>
      <w:r>
        <w:t>Aus? Als?</w:t>
      </w:r>
    </w:p>
  </w:comment>
  <w:comment w:id="929" w:author="Marie" w:date="2021-09-11T11:24:00Z" w:initials="M">
    <w:p w14:paraId="248AC28E" w14:textId="77777777" w:rsidR="00586301" w:rsidRDefault="00586301" w:rsidP="000D73A7">
      <w:pPr>
        <w:pStyle w:val="Kommentartext"/>
      </w:pPr>
      <w:r>
        <w:rPr>
          <w:rStyle w:val="Kommentarzeichen"/>
        </w:rPr>
        <w:annotationRef/>
      </w:r>
      <w:r>
        <w:t>Bitte noch ausführlicher werden/Material aus Protokollen zufügen</w:t>
      </w:r>
    </w:p>
  </w:comment>
  <w:comment w:id="938" w:author="Marie" w:date="2022-01-23T15:26:00Z" w:initials="M">
    <w:p w14:paraId="083071A4" w14:textId="70C2C95E" w:rsidR="00586301" w:rsidRDefault="00586301">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956" w:author="Marie" w:date="2022-01-23T15:32:00Z" w:initials="M">
    <w:p w14:paraId="4336FF52" w14:textId="61033A6E" w:rsidR="00586301" w:rsidRDefault="00586301">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955" w:author="Marie" w:date="2022-01-23T15:31:00Z" w:initials="M">
    <w:p w14:paraId="115AE587" w14:textId="2CC720B9" w:rsidR="00586301" w:rsidRDefault="00586301">
      <w:pPr>
        <w:pStyle w:val="Kommentartext"/>
      </w:pPr>
      <w:r>
        <w:rPr>
          <w:rStyle w:val="Kommentarzeichen"/>
        </w:rPr>
        <w:annotationRef/>
      </w:r>
      <w:r>
        <w:t xml:space="preserve">Für mich nicht ganz verständlich. </w:t>
      </w:r>
    </w:p>
  </w:comment>
  <w:comment w:id="958" w:author="Jan Wenker" w:date="2021-12-08T15:43:00Z" w:initials="JW">
    <w:p w14:paraId="6178C508" w14:textId="77777777" w:rsidR="00586301" w:rsidRDefault="00586301" w:rsidP="007B714A">
      <w:pPr>
        <w:pStyle w:val="Kommentartext"/>
      </w:pPr>
      <w:r>
        <w:rPr>
          <w:rStyle w:val="Kommentarzeichen"/>
        </w:rPr>
        <w:annotationRef/>
      </w:r>
      <w:r>
        <w:t>Hier fehlt fast alles, was eine Zusammenfassung ausmacht!</w:t>
      </w:r>
    </w:p>
  </w:comment>
  <w:comment w:id="959" w:author="Marie" w:date="2022-01-23T15:38:00Z" w:initials="M">
    <w:p w14:paraId="53631F4D" w14:textId="3CFC9C57" w:rsidR="00586301" w:rsidRDefault="00586301">
      <w:pPr>
        <w:pStyle w:val="Kommentartext"/>
      </w:pPr>
      <w:r>
        <w:rPr>
          <w:rStyle w:val="Kommentarzeichen"/>
        </w:rPr>
        <w:annotationRef/>
      </w:r>
      <w:r>
        <w:t>Diese Zusammenfassung fasst eigentlich nur den vorhergehenden Absatz zu den übrigen Gewerken zusammen. Der ganze Rest vom Kapitel fehlt!</w:t>
      </w:r>
    </w:p>
  </w:comment>
  <w:comment w:id="960" w:author="Marie" w:date="2022-01-23T15:34:00Z" w:initials="M">
    <w:p w14:paraId="1924D6DC" w14:textId="0C0E492D" w:rsidR="00586301" w:rsidRDefault="00586301">
      <w:pPr>
        <w:pStyle w:val="Kommentartext"/>
      </w:pPr>
      <w:r>
        <w:rPr>
          <w:rStyle w:val="Kommentarzeichen"/>
        </w:rPr>
        <w:annotationRef/>
      </w:r>
      <w:r>
        <w:t>Dieser Satz steht EXAKT so schon oben!</w:t>
      </w:r>
    </w:p>
  </w:comment>
  <w:comment w:id="974" w:author="Jan Wenker" w:date="2021-12-16T12:00:00Z" w:initials="JW">
    <w:p w14:paraId="57481442" w14:textId="7F0567D7" w:rsidR="00586301" w:rsidRDefault="00586301">
      <w:pPr>
        <w:pStyle w:val="Kommentartext"/>
      </w:pPr>
      <w:r>
        <w:rPr>
          <w:rStyle w:val="Kommentarzeichen"/>
        </w:rPr>
        <w:annotationRef/>
      </w:r>
      <w:r>
        <w:t>Relevant wofür?</w:t>
      </w:r>
    </w:p>
  </w:comment>
  <w:comment w:id="975" w:author="Jan Wenker" w:date="2021-12-16T12:00:00Z" w:initials="JW">
    <w:p w14:paraId="0E00E1CA" w14:textId="524AA001" w:rsidR="00586301" w:rsidRDefault="00586301">
      <w:pPr>
        <w:pStyle w:val="Kommentartext"/>
      </w:pPr>
      <w:r>
        <w:rPr>
          <w:rStyle w:val="Kommentarzeichen"/>
        </w:rPr>
        <w:annotationRef/>
      </w:r>
      <w:r>
        <w:t>Ausgewählt vor welchem Hintergrund? Was ist das Ziel der Übung?</w:t>
      </w:r>
    </w:p>
  </w:comment>
  <w:comment w:id="976" w:author="Jan Wenker" w:date="2021-12-16T12:01:00Z" w:initials="JW">
    <w:p w14:paraId="1A9313E0" w14:textId="41EE4B67" w:rsidR="00586301" w:rsidRDefault="00586301">
      <w:pPr>
        <w:pStyle w:val="Kommentartext"/>
      </w:pPr>
      <w:r>
        <w:rPr>
          <w:rStyle w:val="Kommentarzeichen"/>
        </w:rPr>
        <w:annotationRef/>
      </w:r>
      <w:r>
        <w:t>s. o. Was ist das Ziel? Vorteilhaft wofür?</w:t>
      </w:r>
    </w:p>
  </w:comment>
  <w:comment w:id="977" w:author="Jan Wenker" w:date="2021-12-16T12:03:00Z" w:initials="JW">
    <w:p w14:paraId="301AF75B" w14:textId="6EE28C97" w:rsidR="00586301" w:rsidRDefault="00586301">
      <w:pPr>
        <w:pStyle w:val="Kommentartext"/>
      </w:pPr>
      <w:r>
        <w:rPr>
          <w:rStyle w:val="Kommentarzeichen"/>
        </w:rPr>
        <w:annotationRef/>
      </w:r>
      <w:r>
        <w:t>Warum nicht, handelt es sich bei geklebtem HBV nicht um eine Neuentwicklung im Sinne der Innovationspartnerschaft?</w:t>
      </w:r>
    </w:p>
  </w:comment>
  <w:comment w:id="980" w:author="Marie" w:date="2021-08-30T16:27:00Z" w:initials="M">
    <w:p w14:paraId="128FD4BC" w14:textId="56E396BE" w:rsidR="00586301" w:rsidRDefault="00586301">
      <w:pPr>
        <w:pStyle w:val="Kommentartext"/>
      </w:pPr>
      <w:r>
        <w:rPr>
          <w:rStyle w:val="Kommentarzeichen"/>
        </w:rPr>
        <w:annotationRef/>
      </w:r>
      <w:r>
        <w:rPr>
          <w:noProof/>
        </w:rPr>
        <w:t>Fomatierung noch anpassen, ggf. Queformat</w:t>
      </w:r>
    </w:p>
  </w:comment>
  <w:comment w:id="1009" w:author="Marie" w:date="2021-09-12T22:55:00Z" w:initials="M">
    <w:p w14:paraId="4FAD9B04" w14:textId="5220D33A" w:rsidR="00586301" w:rsidRDefault="00586301">
      <w:pPr>
        <w:pStyle w:val="Kommentartext"/>
      </w:pPr>
      <w:r>
        <w:rPr>
          <w:rStyle w:val="Kommentarzeichen"/>
        </w:rPr>
        <w:annotationRef/>
      </w:r>
    </w:p>
  </w:comment>
  <w:comment w:id="1010" w:author="Jan Wenker" w:date="2021-12-16T12:04:00Z" w:initials="JW">
    <w:p w14:paraId="6B8E0D69" w14:textId="29D5E7D6" w:rsidR="00586301" w:rsidRDefault="00586301">
      <w:pPr>
        <w:pStyle w:val="Kommentartext"/>
      </w:pPr>
      <w:r>
        <w:rPr>
          <w:rStyle w:val="Kommentarzeichen"/>
        </w:rPr>
        <w:annotationRef/>
      </w:r>
      <w:r>
        <w:t>Teilweise vorweggenommen durch „Teilausblick“ zu geklebten Konstruktionen in Kap. 8.9. An dieser Stelle Wiederholung?</w:t>
      </w:r>
    </w:p>
  </w:comment>
  <w:comment w:id="1015" w:author="Jan Wenker" w:date="2021-12-07T08:27:00Z" w:initials="JW">
    <w:p w14:paraId="5391B578" w14:textId="658ED331" w:rsidR="00586301" w:rsidRDefault="00586301">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016" w:author="Marie" w:date="2022-01-23T14:20:00Z" w:initials="M">
    <w:p w14:paraId="1001F6FD" w14:textId="366D01E8" w:rsidR="00586301" w:rsidRDefault="00586301">
      <w:pPr>
        <w:pStyle w:val="Kommentartext"/>
      </w:pPr>
      <w:r>
        <w:rPr>
          <w:rStyle w:val="Kommentarzeichen"/>
        </w:rPr>
        <w:annotationRef/>
      </w:r>
    </w:p>
  </w:comment>
  <w:comment w:id="1018" w:author="Marie" w:date="2021-09-29T23:29:00Z" w:initials="M">
    <w:p w14:paraId="6EE17A5B" w14:textId="37FF45E5" w:rsidR="00586301" w:rsidRDefault="00586301">
      <w:pPr>
        <w:pStyle w:val="Kommentartext"/>
      </w:pPr>
      <w:r>
        <w:rPr>
          <w:rStyle w:val="Kommentarzeichen"/>
        </w:rPr>
        <w:annotationRef/>
      </w:r>
      <w:r>
        <w:t>Noch zu vervollständigen</w:t>
      </w:r>
    </w:p>
  </w:comment>
  <w:comment w:id="1019" w:author="Marie" w:date="2022-01-23T14:22:00Z" w:initials="M">
    <w:p w14:paraId="25A325F8" w14:textId="36248CDC" w:rsidR="00586301" w:rsidRDefault="00586301">
      <w:pPr>
        <w:pStyle w:val="Kommentartext"/>
      </w:pPr>
      <w:r>
        <w:rPr>
          <w:rStyle w:val="Kommentarzeichen"/>
        </w:rPr>
        <w:annotationRef/>
      </w:r>
    </w:p>
  </w:comment>
  <w:comment w:id="1024" w:author="Marie" w:date="2021-09-12T22:52:00Z" w:initials="M">
    <w:p w14:paraId="33360176" w14:textId="52EA1B76" w:rsidR="00586301" w:rsidRDefault="00586301">
      <w:pPr>
        <w:pStyle w:val="Kommentartext"/>
      </w:pPr>
      <w:r>
        <w:rPr>
          <w:rStyle w:val="Kommentarzeichen"/>
        </w:rPr>
        <w:annotationRef/>
      </w:r>
      <w:r>
        <w:t>Sammel-Mail verfassen mit Bitte um Fotos, etc.</w:t>
      </w:r>
    </w:p>
  </w:comment>
  <w:comment w:id="1026" w:author="Marie" w:date="2021-09-29T23:25:00Z" w:initials="M">
    <w:p w14:paraId="09D6A19D" w14:textId="77777777" w:rsidR="00586301" w:rsidRDefault="00586301" w:rsidP="0028279F">
      <w:pPr>
        <w:pStyle w:val="Kommentartext"/>
      </w:pPr>
      <w:r>
        <w:rPr>
          <w:rStyle w:val="Kommentarzeichen"/>
        </w:rPr>
        <w:annotationRef/>
      </w:r>
      <w:r>
        <w:t>Noch abzustimmen</w:t>
      </w:r>
    </w:p>
  </w:comment>
  <w:comment w:id="1031" w:author="Marie" w:date="2021-09-12T22:51:00Z" w:initials="M">
    <w:p w14:paraId="12492D78" w14:textId="7A6C2918" w:rsidR="00586301" w:rsidRDefault="00586301">
      <w:pPr>
        <w:pStyle w:val="Kommentartext"/>
      </w:pPr>
      <w:r>
        <w:rPr>
          <w:rStyle w:val="Kommentarzeichen"/>
        </w:rPr>
        <w:annotationRef/>
      </w:r>
      <w:r>
        <w:t>Quellenverzeichnis beifügen</w:t>
      </w:r>
    </w:p>
  </w:comment>
  <w:comment w:id="1040" w:author="Marie" w:date="2021-09-12T22:51:00Z" w:initials="M">
    <w:p w14:paraId="5DAD6D77" w14:textId="61F61403" w:rsidR="00586301" w:rsidRDefault="00586301">
      <w:pPr>
        <w:pStyle w:val="Kommentartext"/>
      </w:pPr>
      <w:r>
        <w:rPr>
          <w:rStyle w:val="Kommentarzeichen"/>
        </w:rPr>
        <w:annotationRef/>
      </w:r>
      <w:r>
        <w:t>Aktualisieren nicht vergessen</w:t>
      </w:r>
    </w:p>
  </w:comment>
  <w:comment w:id="1045" w:author="Marie" w:date="2021-09-12T22:51:00Z" w:initials="M">
    <w:p w14:paraId="64BDD5BE" w14:textId="342F129D" w:rsidR="00586301" w:rsidRDefault="00586301">
      <w:pPr>
        <w:pStyle w:val="Kommentartext"/>
      </w:pPr>
      <w:r>
        <w:rPr>
          <w:rStyle w:val="Kommentarzeichen"/>
        </w:rPr>
        <w:annotationRef/>
      </w:r>
      <w:r>
        <w:t>Aktualisieren nicht vergessen</w:t>
      </w:r>
    </w:p>
  </w:comment>
  <w:comment w:id="1050" w:author="Marie" w:date="2021-09-12T22:50:00Z" w:initials="M">
    <w:p w14:paraId="6CE24FE1" w14:textId="60D866D1" w:rsidR="00586301" w:rsidRDefault="00586301">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1D7CF9AB" w15:done="0"/>
  <w15:commentEx w15:paraId="0C19FBBC" w15:done="0"/>
  <w15:commentEx w15:paraId="21D616C3" w15:done="0"/>
  <w15:commentEx w15:paraId="3C95F566" w15:done="1"/>
  <w15:commentEx w15:paraId="5A3AD34C" w15:done="1"/>
  <w15:commentEx w15:paraId="02A03407" w15:done="1"/>
  <w15:commentEx w15:paraId="56F8A13F" w15:paraIdParent="02A03407" w15:done="1"/>
  <w15:commentEx w15:paraId="789CE9E6" w15:done="0"/>
  <w15:commentEx w15:paraId="54985DF8" w15:paraIdParent="789CE9E6" w15:done="0"/>
  <w15:commentEx w15:paraId="61D4079D" w15:done="0"/>
  <w15:commentEx w15:paraId="5381CD23" w15:done="0"/>
  <w15:commentEx w15:paraId="66CEEBD5" w15:done="0"/>
  <w15:commentEx w15:paraId="750078FB" w15:done="0"/>
  <w15:commentEx w15:paraId="3477F7DF" w15:done="0"/>
  <w15:commentEx w15:paraId="0606EC3F" w15:done="0"/>
  <w15:commentEx w15:paraId="01058C78" w15:done="0"/>
  <w15:commentEx w15:paraId="0F07FCF7" w15:done="0"/>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0"/>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6F8EA2C9"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4024DBC0" w15:done="0"/>
  <w15:commentEx w15:paraId="37104D4B" w15:done="0"/>
  <w15:commentEx w15:paraId="65C18C89" w15:done="0"/>
  <w15:commentEx w15:paraId="3C4AFAB7" w15:done="0"/>
  <w15:commentEx w15:paraId="3DD751EA" w15:done="1"/>
  <w15:commentEx w15:paraId="21644D07" w15:done="0"/>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1D7CF9AB" w16cid:durableId="25FC10C3"/>
  <w16cid:commentId w16cid:paraId="0C19FBBC" w16cid:durableId="258D198A"/>
  <w16cid:commentId w16cid:paraId="21D616C3" w16cid:durableId="2598018F"/>
  <w16cid:commentId w16cid:paraId="3C95F566" w16cid:durableId="5FFE2491"/>
  <w16cid:commentId w16cid:paraId="5A3AD34C" w16cid:durableId="258D2459"/>
  <w16cid:commentId w16cid:paraId="02A03407" w16cid:durableId="255C99C0"/>
  <w16cid:commentId w16cid:paraId="56F8A13F" w16cid:durableId="258D2479"/>
  <w16cid:commentId w16cid:paraId="789CE9E6" w16cid:durableId="255C9D6E"/>
  <w16cid:commentId w16cid:paraId="54985DF8" w16cid:durableId="25FC329B"/>
  <w16cid:commentId w16cid:paraId="61D4079D" w16cid:durableId="2C0A6BCB"/>
  <w16cid:commentId w16cid:paraId="5381CD23" w16cid:durableId="255CA036"/>
  <w16cid:commentId w16cid:paraId="66CEEBD5" w16cid:durableId="25FC474D"/>
  <w16cid:commentId w16cid:paraId="750078FB" w16cid:durableId="25FD9F24"/>
  <w16cid:commentId w16cid:paraId="3477F7DF" w16cid:durableId="25FD9EA6"/>
  <w16cid:commentId w16cid:paraId="0606EC3F" w16cid:durableId="25FD97B1"/>
  <w16cid:commentId w16cid:paraId="01058C78" w16cid:durableId="25FDA155"/>
  <w16cid:commentId w16cid:paraId="0F07FCF7" w16cid:durableId="25FC2E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6F8EA2C9" w16cid:durableId="25E1C621"/>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4024DBC0" w16cid:durableId="25F34B9A"/>
  <w16cid:commentId w16cid:paraId="37104D4B" w16cid:durableId="2565A34A"/>
  <w16cid:commentId w16cid:paraId="65C18C89" w16cid:durableId="2597C2B0"/>
  <w16cid:commentId w16cid:paraId="3C4AFAB7" w16cid:durableId="2565A41A"/>
  <w16cid:commentId w16cid:paraId="3DD751EA" w16cid:durableId="2565A4A4"/>
  <w16cid:commentId w16cid:paraId="21644D07" w16cid:durableId="2597CEF9"/>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52D58" w14:textId="77777777" w:rsidR="002655BC" w:rsidRDefault="002655BC" w:rsidP="00FF3EF3">
      <w:pPr>
        <w:spacing w:line="240" w:lineRule="auto"/>
      </w:pPr>
      <w:r>
        <w:separator/>
      </w:r>
    </w:p>
  </w:endnote>
  <w:endnote w:type="continuationSeparator" w:id="0">
    <w:p w14:paraId="3006B765" w14:textId="77777777" w:rsidR="002655BC" w:rsidRDefault="002655BC" w:rsidP="00FF3EF3">
      <w:pPr>
        <w:spacing w:line="240" w:lineRule="auto"/>
      </w:pPr>
      <w:r>
        <w:continuationSeparator/>
      </w:r>
    </w:p>
  </w:endnote>
  <w:endnote w:type="continuationNotice" w:id="1">
    <w:p w14:paraId="4E149996" w14:textId="77777777" w:rsidR="002655BC" w:rsidRDefault="002655B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D3250908-22F6-48EF-86D8-003E2A9B6E8D}"/>
    <w:embedBold r:id="rId2" w:fontKey="{0A7684A1-959F-4DC2-B9EE-98C7E2B64E04}"/>
    <w:embedItalic r:id="rId3" w:fontKey="{7502B947-9C76-4C72-98E2-1E3A0BCE5E18}"/>
    <w:embedBoldItalic r:id="rId4" w:fontKey="{5A374CAA-080F-4C1C-AA73-95A9112C9996}"/>
  </w:font>
  <w:font w:name="BundesSans Office">
    <w:altName w:val="Calibri"/>
    <w:charset w:val="00"/>
    <w:family w:val="swiss"/>
    <w:pitch w:val="variable"/>
    <w:sig w:usb0="A00000BF" w:usb1="4000206B" w:usb2="00000000" w:usb3="00000000" w:csb0="00000093" w:csb1="00000000"/>
    <w:embedRegular r:id="rId5" w:fontKey="{F2CDD68B-7A3B-461A-8AA0-0A7A6AC27C56}"/>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BF7DA7F8-88AC-4396-AC42-A49D91658408}"/>
    <w:embedBold r:id="rId7" w:fontKey="{948D3A48-217A-41EE-AF22-6E9320DC6FAD}"/>
    <w:embedItalic r:id="rId8" w:fontKey="{8091F8FC-1418-4896-BD9C-31CE92FCE9FE}"/>
  </w:font>
  <w:font w:name="Open Sans">
    <w:panose1 w:val="020B0606030504020204"/>
    <w:charset w:val="00"/>
    <w:family w:val="swiss"/>
    <w:pitch w:val="variable"/>
    <w:sig w:usb0="E00002EF" w:usb1="4000205B" w:usb2="00000028" w:usb3="00000000" w:csb0="0000019F" w:csb1="00000000"/>
    <w:embedRegular r:id="rId9" w:fontKey="{18EE0369-745E-444D-9FFE-4604260C6CB8}"/>
  </w:font>
  <w:font w:name="Trebuchet MS">
    <w:panose1 w:val="020B0603020202020204"/>
    <w:charset w:val="00"/>
    <w:family w:val="swiss"/>
    <w:pitch w:val="variable"/>
    <w:sig w:usb0="00000687" w:usb1="00000000" w:usb2="00000000" w:usb3="00000000" w:csb0="0000009F" w:csb1="00000000"/>
    <w:embedRegular r:id="rId10" w:fontKey="{1AE3F9E9-13FD-4AD6-8AD0-5DA251966B94}"/>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320E7D9F-AC9E-4284-B082-59DAD2D722E5}"/>
  </w:font>
  <w:font w:name="Arial Narrow">
    <w:panose1 w:val="020B0606020202030204"/>
    <w:charset w:val="00"/>
    <w:family w:val="swiss"/>
    <w:pitch w:val="variable"/>
    <w:sig w:usb0="00000287" w:usb1="00000800" w:usb2="00000000" w:usb3="00000000" w:csb0="0000009F" w:csb1="00000000"/>
    <w:embedRegular r:id="rId12" w:fontKey="{5C72C1A5-AAEC-42F4-939E-33F3D104952B}"/>
  </w:font>
  <w:font w:name="Segoe UI">
    <w:panose1 w:val="020B0502040204020203"/>
    <w:charset w:val="00"/>
    <w:family w:val="swiss"/>
    <w:pitch w:val="variable"/>
    <w:sig w:usb0="E4002EFF" w:usb1="C000E47F" w:usb2="00000009" w:usb3="00000000" w:csb0="000001FF" w:csb1="00000000"/>
    <w:embedRegular r:id="rId13" w:fontKey="{082036E4-481A-4615-8889-ED7845D87268}"/>
  </w:font>
  <w:font w:name="Corbel">
    <w:panose1 w:val="020B0503020204020204"/>
    <w:charset w:val="00"/>
    <w:family w:val="swiss"/>
    <w:pitch w:val="variable"/>
    <w:sig w:usb0="A00002EF" w:usb1="4000A44B" w:usb2="00000000" w:usb3="00000000" w:csb0="0000019F" w:csb1="00000000"/>
    <w:embedRegular r:id="rId14" w:fontKey="{17CA9732-4043-4129-9F54-DAEB744EA694}"/>
  </w:font>
  <w:font w:name="Cambria Math">
    <w:panose1 w:val="02040503050406030204"/>
    <w:charset w:val="00"/>
    <w:family w:val="roman"/>
    <w:pitch w:val="variable"/>
    <w:sig w:usb0="E00006FF" w:usb1="420024FF" w:usb2="02000000" w:usb3="00000000" w:csb0="0000019F" w:csb1="00000000"/>
    <w:embedRegular r:id="rId15" w:fontKey="{BC2FB015-2E8C-4F98-AC38-D6F44D6C5B85}"/>
    <w:embedItalic r:id="rId16" w:fontKey="{0FDA7AA6-CB1A-4E5B-B9AD-34AE453E4DA5}"/>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586301" w14:paraId="2D874EBC" w14:textId="77777777" w:rsidTr="1E305A1F">
      <w:tc>
        <w:tcPr>
          <w:tcW w:w="3020" w:type="dxa"/>
        </w:tcPr>
        <w:p w14:paraId="66C52978" w14:textId="08550087" w:rsidR="00586301" w:rsidRDefault="00586301" w:rsidP="1E305A1F">
          <w:pPr>
            <w:pStyle w:val="Kopfzeile"/>
            <w:ind w:left="-115"/>
            <w:jc w:val="left"/>
            <w:rPr>
              <w:rFonts w:eastAsia="Calibri"/>
              <w:szCs w:val="20"/>
            </w:rPr>
          </w:pPr>
        </w:p>
      </w:tc>
      <w:tc>
        <w:tcPr>
          <w:tcW w:w="3020" w:type="dxa"/>
        </w:tcPr>
        <w:p w14:paraId="22018214" w14:textId="6F85E6DB" w:rsidR="00586301" w:rsidRDefault="00586301" w:rsidP="1E305A1F">
          <w:pPr>
            <w:pStyle w:val="Kopfzeile"/>
            <w:jc w:val="center"/>
            <w:rPr>
              <w:rFonts w:eastAsia="Calibri"/>
              <w:szCs w:val="20"/>
            </w:rPr>
          </w:pPr>
        </w:p>
      </w:tc>
      <w:tc>
        <w:tcPr>
          <w:tcW w:w="3020" w:type="dxa"/>
        </w:tcPr>
        <w:p w14:paraId="1BEAF752" w14:textId="6EFABA53" w:rsidR="00586301" w:rsidRDefault="00586301" w:rsidP="1E305A1F">
          <w:pPr>
            <w:pStyle w:val="Kopfzeile"/>
            <w:ind w:right="-115"/>
            <w:jc w:val="right"/>
            <w:rPr>
              <w:rFonts w:eastAsia="Calibri"/>
              <w:szCs w:val="20"/>
            </w:rPr>
          </w:pPr>
        </w:p>
      </w:tc>
    </w:tr>
  </w:tbl>
  <w:p w14:paraId="29CB584F" w14:textId="1D9896AA" w:rsidR="00586301" w:rsidRDefault="00586301"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99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997">
        <w:tblGrid>
          <w:gridCol w:w="3020"/>
          <w:gridCol w:w="3020"/>
          <w:gridCol w:w="3020"/>
        </w:tblGrid>
      </w:tblGridChange>
    </w:tblGrid>
    <w:tr w:rsidR="00586301" w14:paraId="11DF1B11" w14:textId="77777777" w:rsidTr="4C11F93A">
      <w:tc>
        <w:tcPr>
          <w:tcW w:w="3020" w:type="dxa"/>
          <w:tcPrChange w:id="998" w:author="Guest User" w:date="2022-01-04T12:15:00Z">
            <w:tcPr>
              <w:tcW w:w="3020" w:type="dxa"/>
            </w:tcPr>
          </w:tcPrChange>
        </w:tcPr>
        <w:p w14:paraId="3DDA5661" w14:textId="32C2233E" w:rsidR="00586301" w:rsidRDefault="00586301">
          <w:pPr>
            <w:pStyle w:val="Kopfzeile"/>
            <w:ind w:left="-115"/>
            <w:jc w:val="left"/>
            <w:rPr>
              <w:rFonts w:eastAsia="Calibri"/>
              <w:szCs w:val="20"/>
            </w:rPr>
            <w:pPrChange w:id="999" w:author="Guest User" w:date="2022-01-04T12:15:00Z">
              <w:pPr/>
            </w:pPrChange>
          </w:pPr>
        </w:p>
      </w:tc>
      <w:tc>
        <w:tcPr>
          <w:tcW w:w="3020" w:type="dxa"/>
          <w:tcPrChange w:id="1000" w:author="Guest User" w:date="2022-01-04T12:15:00Z">
            <w:tcPr>
              <w:tcW w:w="3020" w:type="dxa"/>
            </w:tcPr>
          </w:tcPrChange>
        </w:tcPr>
        <w:p w14:paraId="790F0755" w14:textId="790229C2" w:rsidR="00586301" w:rsidRDefault="00586301">
          <w:pPr>
            <w:pStyle w:val="Kopfzeile"/>
            <w:jc w:val="center"/>
            <w:rPr>
              <w:rFonts w:eastAsia="Calibri"/>
              <w:szCs w:val="20"/>
            </w:rPr>
            <w:pPrChange w:id="1001" w:author="Guest User" w:date="2022-01-04T12:15:00Z">
              <w:pPr/>
            </w:pPrChange>
          </w:pPr>
        </w:p>
      </w:tc>
      <w:tc>
        <w:tcPr>
          <w:tcW w:w="3020" w:type="dxa"/>
          <w:tcPrChange w:id="1002" w:author="Guest User" w:date="2022-01-04T12:15:00Z">
            <w:tcPr>
              <w:tcW w:w="3020" w:type="dxa"/>
            </w:tcPr>
          </w:tcPrChange>
        </w:tcPr>
        <w:p w14:paraId="74451C67" w14:textId="773D9C7C" w:rsidR="00586301" w:rsidRDefault="00586301">
          <w:pPr>
            <w:pStyle w:val="Kopfzeile"/>
            <w:ind w:right="-115"/>
            <w:jc w:val="right"/>
            <w:rPr>
              <w:rFonts w:eastAsia="Calibri"/>
              <w:szCs w:val="20"/>
            </w:rPr>
            <w:pPrChange w:id="1003" w:author="Guest User" w:date="2022-01-04T12:15:00Z">
              <w:pPr/>
            </w:pPrChange>
          </w:pPr>
        </w:p>
      </w:tc>
    </w:tr>
  </w:tbl>
  <w:p w14:paraId="5E3AD812" w14:textId="01C9CD00" w:rsidR="00586301" w:rsidRDefault="00586301">
    <w:pPr>
      <w:pStyle w:val="Fuzeile"/>
      <w:rPr>
        <w:rFonts w:eastAsia="Calibri"/>
        <w:szCs w:val="20"/>
      </w:rPr>
      <w:pPrChange w:id="1004"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05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052">
        <w:tblGrid>
          <w:gridCol w:w="3020"/>
          <w:gridCol w:w="3020"/>
          <w:gridCol w:w="3020"/>
        </w:tblGrid>
      </w:tblGridChange>
    </w:tblGrid>
    <w:tr w:rsidR="00586301" w14:paraId="7BD9F6D9" w14:textId="77777777" w:rsidTr="4C11F93A">
      <w:tc>
        <w:tcPr>
          <w:tcW w:w="3020" w:type="dxa"/>
          <w:tcPrChange w:id="1053" w:author="Guest User" w:date="2022-01-04T12:15:00Z">
            <w:tcPr>
              <w:tcW w:w="3020" w:type="dxa"/>
            </w:tcPr>
          </w:tcPrChange>
        </w:tcPr>
        <w:p w14:paraId="25E90192" w14:textId="7FEC3E43" w:rsidR="00586301" w:rsidRDefault="00586301">
          <w:pPr>
            <w:pStyle w:val="Kopfzeile"/>
            <w:ind w:left="-115"/>
            <w:jc w:val="left"/>
            <w:rPr>
              <w:rFonts w:eastAsia="Calibri"/>
              <w:szCs w:val="20"/>
            </w:rPr>
            <w:pPrChange w:id="1054" w:author="Guest User" w:date="2022-01-04T12:15:00Z">
              <w:pPr/>
            </w:pPrChange>
          </w:pPr>
        </w:p>
      </w:tc>
      <w:tc>
        <w:tcPr>
          <w:tcW w:w="3020" w:type="dxa"/>
          <w:tcPrChange w:id="1055" w:author="Guest User" w:date="2022-01-04T12:15:00Z">
            <w:tcPr>
              <w:tcW w:w="3020" w:type="dxa"/>
            </w:tcPr>
          </w:tcPrChange>
        </w:tcPr>
        <w:p w14:paraId="0AB6333B" w14:textId="55835857" w:rsidR="00586301" w:rsidRDefault="00586301">
          <w:pPr>
            <w:pStyle w:val="Kopfzeile"/>
            <w:jc w:val="center"/>
            <w:rPr>
              <w:rFonts w:eastAsia="Calibri"/>
              <w:szCs w:val="20"/>
            </w:rPr>
            <w:pPrChange w:id="1056" w:author="Guest User" w:date="2022-01-04T12:15:00Z">
              <w:pPr/>
            </w:pPrChange>
          </w:pPr>
        </w:p>
      </w:tc>
      <w:tc>
        <w:tcPr>
          <w:tcW w:w="3020" w:type="dxa"/>
          <w:tcPrChange w:id="1057" w:author="Guest User" w:date="2022-01-04T12:15:00Z">
            <w:tcPr>
              <w:tcW w:w="3020" w:type="dxa"/>
            </w:tcPr>
          </w:tcPrChange>
        </w:tcPr>
        <w:p w14:paraId="08D76B90" w14:textId="0D90B021" w:rsidR="00586301" w:rsidRDefault="00586301">
          <w:pPr>
            <w:pStyle w:val="Kopfzeile"/>
            <w:ind w:right="-115"/>
            <w:jc w:val="right"/>
            <w:rPr>
              <w:rFonts w:eastAsia="Calibri"/>
              <w:szCs w:val="20"/>
            </w:rPr>
            <w:pPrChange w:id="1058" w:author="Guest User" w:date="2022-01-04T12:15:00Z">
              <w:pPr/>
            </w:pPrChange>
          </w:pPr>
        </w:p>
      </w:tc>
    </w:tr>
  </w:tbl>
  <w:p w14:paraId="0E997DEA" w14:textId="39D2E982" w:rsidR="00586301" w:rsidRDefault="00586301">
    <w:pPr>
      <w:pStyle w:val="Fuzeile"/>
      <w:rPr>
        <w:rFonts w:eastAsia="Calibri"/>
        <w:szCs w:val="20"/>
      </w:rPr>
      <w:pPrChange w:id="1059"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
        <w:tblGrid>
          <w:gridCol w:w="3020"/>
          <w:gridCol w:w="3020"/>
          <w:gridCol w:w="3020"/>
        </w:tblGrid>
      </w:tblGridChange>
    </w:tblGrid>
    <w:tr w:rsidR="00586301" w14:paraId="5E651D7F" w14:textId="77777777" w:rsidTr="4C11F93A">
      <w:tc>
        <w:tcPr>
          <w:tcW w:w="3020" w:type="dxa"/>
          <w:tcPrChange w:id="3" w:author="Guest User" w:date="2022-01-04T12:15:00Z">
            <w:tcPr>
              <w:tcW w:w="3020" w:type="dxa"/>
            </w:tcPr>
          </w:tcPrChange>
        </w:tcPr>
        <w:p w14:paraId="33F21470" w14:textId="7BF7DF2C" w:rsidR="00586301" w:rsidRDefault="00586301">
          <w:pPr>
            <w:pStyle w:val="Kopfzeile"/>
            <w:ind w:left="-115"/>
            <w:jc w:val="left"/>
            <w:rPr>
              <w:rFonts w:eastAsia="Calibri"/>
              <w:szCs w:val="20"/>
            </w:rPr>
            <w:pPrChange w:id="4" w:author="Guest User" w:date="2022-01-04T12:15:00Z">
              <w:pPr/>
            </w:pPrChange>
          </w:pPr>
        </w:p>
      </w:tc>
      <w:tc>
        <w:tcPr>
          <w:tcW w:w="3020" w:type="dxa"/>
          <w:tcPrChange w:id="5" w:author="Guest User" w:date="2022-01-04T12:15:00Z">
            <w:tcPr>
              <w:tcW w:w="3020" w:type="dxa"/>
            </w:tcPr>
          </w:tcPrChange>
        </w:tcPr>
        <w:p w14:paraId="7DFC0A22" w14:textId="134A76F4" w:rsidR="00586301" w:rsidRDefault="00586301">
          <w:pPr>
            <w:pStyle w:val="Kopfzeile"/>
            <w:jc w:val="center"/>
            <w:rPr>
              <w:rFonts w:eastAsia="Calibri"/>
              <w:szCs w:val="20"/>
            </w:rPr>
            <w:pPrChange w:id="6" w:author="Guest User" w:date="2022-01-04T12:15:00Z">
              <w:pPr/>
            </w:pPrChange>
          </w:pPr>
        </w:p>
      </w:tc>
      <w:tc>
        <w:tcPr>
          <w:tcW w:w="3020" w:type="dxa"/>
          <w:tcPrChange w:id="7" w:author="Guest User" w:date="2022-01-04T12:15:00Z">
            <w:tcPr>
              <w:tcW w:w="3020" w:type="dxa"/>
            </w:tcPr>
          </w:tcPrChange>
        </w:tcPr>
        <w:p w14:paraId="3CBA05B1" w14:textId="7470987F" w:rsidR="00586301" w:rsidRDefault="00586301">
          <w:pPr>
            <w:pStyle w:val="Kopfzeile"/>
            <w:ind w:right="-115"/>
            <w:jc w:val="right"/>
            <w:rPr>
              <w:rFonts w:eastAsia="Calibri"/>
              <w:szCs w:val="20"/>
            </w:rPr>
            <w:pPrChange w:id="8" w:author="Guest User" w:date="2022-01-04T12:15:00Z">
              <w:pPr/>
            </w:pPrChange>
          </w:pPr>
        </w:p>
      </w:tc>
    </w:tr>
  </w:tbl>
  <w:p w14:paraId="4A6C33BF" w14:textId="66E1A09A" w:rsidR="00586301" w:rsidRDefault="00586301">
    <w:pPr>
      <w:pStyle w:val="Fuzeile"/>
      <w:rPr>
        <w:rFonts w:eastAsia="Calibri"/>
        <w:szCs w:val="20"/>
      </w:rPr>
      <w:pPrChange w:id="9"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586301" w14:paraId="5EF6C691" w14:textId="77777777" w:rsidTr="1E305A1F">
      <w:tc>
        <w:tcPr>
          <w:tcW w:w="3020" w:type="dxa"/>
        </w:tcPr>
        <w:p w14:paraId="5BC6DE1D" w14:textId="26F42848" w:rsidR="00586301" w:rsidRDefault="00586301" w:rsidP="1E305A1F">
          <w:pPr>
            <w:pStyle w:val="Kopfzeile"/>
            <w:ind w:left="-115"/>
            <w:jc w:val="left"/>
            <w:rPr>
              <w:rFonts w:eastAsia="Calibri"/>
              <w:szCs w:val="20"/>
            </w:rPr>
          </w:pPr>
        </w:p>
      </w:tc>
      <w:tc>
        <w:tcPr>
          <w:tcW w:w="3020" w:type="dxa"/>
        </w:tcPr>
        <w:p w14:paraId="1602B7CF" w14:textId="3AD963F7" w:rsidR="00586301" w:rsidRDefault="00586301" w:rsidP="1E305A1F">
          <w:pPr>
            <w:pStyle w:val="Kopfzeile"/>
            <w:jc w:val="center"/>
            <w:rPr>
              <w:rFonts w:eastAsia="Calibri"/>
              <w:szCs w:val="20"/>
            </w:rPr>
          </w:pPr>
        </w:p>
      </w:tc>
      <w:tc>
        <w:tcPr>
          <w:tcW w:w="3020" w:type="dxa"/>
        </w:tcPr>
        <w:p w14:paraId="7C0130E9" w14:textId="56907332" w:rsidR="00586301" w:rsidRDefault="00586301" w:rsidP="1E305A1F">
          <w:pPr>
            <w:pStyle w:val="Kopfzeile"/>
            <w:ind w:right="-115"/>
            <w:jc w:val="right"/>
            <w:rPr>
              <w:rFonts w:eastAsia="Calibri"/>
              <w:szCs w:val="20"/>
            </w:rPr>
          </w:pPr>
        </w:p>
      </w:tc>
    </w:tr>
  </w:tbl>
  <w:p w14:paraId="03DF87C3" w14:textId="2A7FBE3C" w:rsidR="00586301" w:rsidRDefault="00586301"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
        <w:tblGrid>
          <w:gridCol w:w="3020"/>
          <w:gridCol w:w="3020"/>
          <w:gridCol w:w="3020"/>
        </w:tblGrid>
      </w:tblGridChange>
    </w:tblGrid>
    <w:tr w:rsidR="00586301" w14:paraId="5042532B" w14:textId="77777777" w:rsidTr="4C11F93A">
      <w:tc>
        <w:tcPr>
          <w:tcW w:w="3020" w:type="dxa"/>
          <w:tcPrChange w:id="14" w:author="Guest User" w:date="2022-01-04T12:15:00Z">
            <w:tcPr>
              <w:tcW w:w="3020" w:type="dxa"/>
            </w:tcPr>
          </w:tcPrChange>
        </w:tcPr>
        <w:p w14:paraId="4141C266" w14:textId="5AEAAF98" w:rsidR="00586301" w:rsidRDefault="00586301">
          <w:pPr>
            <w:pStyle w:val="Kopfzeile"/>
            <w:ind w:left="-115"/>
            <w:jc w:val="left"/>
            <w:rPr>
              <w:rFonts w:eastAsia="Calibri"/>
              <w:szCs w:val="20"/>
            </w:rPr>
            <w:pPrChange w:id="15" w:author="Guest User" w:date="2022-01-04T12:15:00Z">
              <w:pPr/>
            </w:pPrChange>
          </w:pPr>
        </w:p>
      </w:tc>
      <w:tc>
        <w:tcPr>
          <w:tcW w:w="3020" w:type="dxa"/>
          <w:tcPrChange w:id="16" w:author="Guest User" w:date="2022-01-04T12:15:00Z">
            <w:tcPr>
              <w:tcW w:w="3020" w:type="dxa"/>
            </w:tcPr>
          </w:tcPrChange>
        </w:tcPr>
        <w:p w14:paraId="55C86570" w14:textId="4CBE5E5F" w:rsidR="00586301" w:rsidRDefault="00586301">
          <w:pPr>
            <w:pStyle w:val="Kopfzeile"/>
            <w:jc w:val="center"/>
            <w:rPr>
              <w:rFonts w:eastAsia="Calibri"/>
              <w:szCs w:val="20"/>
            </w:rPr>
            <w:pPrChange w:id="17" w:author="Guest User" w:date="2022-01-04T12:15:00Z">
              <w:pPr/>
            </w:pPrChange>
          </w:pPr>
        </w:p>
      </w:tc>
      <w:tc>
        <w:tcPr>
          <w:tcW w:w="3020" w:type="dxa"/>
          <w:tcPrChange w:id="18" w:author="Guest User" w:date="2022-01-04T12:15:00Z">
            <w:tcPr>
              <w:tcW w:w="3020" w:type="dxa"/>
            </w:tcPr>
          </w:tcPrChange>
        </w:tcPr>
        <w:p w14:paraId="51C4BA4D" w14:textId="5977CF66" w:rsidR="00586301" w:rsidRDefault="00586301">
          <w:pPr>
            <w:pStyle w:val="Kopfzeile"/>
            <w:ind w:right="-115"/>
            <w:jc w:val="right"/>
            <w:rPr>
              <w:rFonts w:eastAsia="Calibri"/>
              <w:szCs w:val="20"/>
            </w:rPr>
            <w:pPrChange w:id="19" w:author="Guest User" w:date="2022-01-04T12:15:00Z">
              <w:pPr/>
            </w:pPrChange>
          </w:pPr>
        </w:p>
      </w:tc>
    </w:tr>
  </w:tbl>
  <w:p w14:paraId="2EF003F5" w14:textId="2A831014" w:rsidR="00586301" w:rsidRDefault="00586301">
    <w:pPr>
      <w:pStyle w:val="Fuzeile"/>
      <w:rPr>
        <w:rFonts w:eastAsia="Calibri"/>
        <w:szCs w:val="20"/>
      </w:rPr>
      <w:pPrChange w:id="20"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26589605" w:rsidR="00586301" w:rsidRPr="007D720E" w:rsidRDefault="00586301"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9A3F88" w:rsidRPr="009A3F88">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1">
        <w:tblGrid>
          <w:gridCol w:w="3020"/>
          <w:gridCol w:w="3020"/>
          <w:gridCol w:w="3020"/>
        </w:tblGrid>
      </w:tblGridChange>
    </w:tblGrid>
    <w:tr w:rsidR="00586301" w14:paraId="1CECC33C" w14:textId="77777777" w:rsidTr="4C11F93A">
      <w:tc>
        <w:tcPr>
          <w:tcW w:w="3020" w:type="dxa"/>
          <w:tcPrChange w:id="62" w:author="Guest User" w:date="2022-01-04T12:15:00Z">
            <w:tcPr>
              <w:tcW w:w="3020" w:type="dxa"/>
            </w:tcPr>
          </w:tcPrChange>
        </w:tcPr>
        <w:p w14:paraId="380CCA19" w14:textId="529175ED" w:rsidR="00586301" w:rsidRDefault="00586301">
          <w:pPr>
            <w:pStyle w:val="Kopfzeile"/>
            <w:ind w:left="-115"/>
            <w:jc w:val="left"/>
            <w:rPr>
              <w:rFonts w:eastAsia="Calibri"/>
              <w:szCs w:val="20"/>
            </w:rPr>
            <w:pPrChange w:id="63" w:author="Guest User" w:date="2022-01-04T12:15:00Z">
              <w:pPr/>
            </w:pPrChange>
          </w:pPr>
        </w:p>
      </w:tc>
      <w:tc>
        <w:tcPr>
          <w:tcW w:w="3020" w:type="dxa"/>
          <w:tcPrChange w:id="64" w:author="Guest User" w:date="2022-01-04T12:15:00Z">
            <w:tcPr>
              <w:tcW w:w="3020" w:type="dxa"/>
            </w:tcPr>
          </w:tcPrChange>
        </w:tcPr>
        <w:p w14:paraId="63B8D7CE" w14:textId="4DAF75F0" w:rsidR="00586301" w:rsidRDefault="00586301">
          <w:pPr>
            <w:pStyle w:val="Kopfzeile"/>
            <w:jc w:val="center"/>
            <w:rPr>
              <w:rFonts w:eastAsia="Calibri"/>
              <w:szCs w:val="20"/>
            </w:rPr>
            <w:pPrChange w:id="65" w:author="Guest User" w:date="2022-01-04T12:15:00Z">
              <w:pPr/>
            </w:pPrChange>
          </w:pPr>
        </w:p>
      </w:tc>
      <w:tc>
        <w:tcPr>
          <w:tcW w:w="3020" w:type="dxa"/>
          <w:tcPrChange w:id="66" w:author="Guest User" w:date="2022-01-04T12:15:00Z">
            <w:tcPr>
              <w:tcW w:w="3020" w:type="dxa"/>
            </w:tcPr>
          </w:tcPrChange>
        </w:tcPr>
        <w:p w14:paraId="723E028D" w14:textId="740BF5FF" w:rsidR="00586301" w:rsidRDefault="00586301">
          <w:pPr>
            <w:pStyle w:val="Kopfzeile"/>
            <w:ind w:right="-115"/>
            <w:jc w:val="right"/>
            <w:rPr>
              <w:rFonts w:eastAsia="Calibri"/>
              <w:szCs w:val="20"/>
            </w:rPr>
            <w:pPrChange w:id="67" w:author="Guest User" w:date="2022-01-04T12:15:00Z">
              <w:pPr/>
            </w:pPrChange>
          </w:pPr>
        </w:p>
      </w:tc>
    </w:tr>
  </w:tbl>
  <w:p w14:paraId="4F6D4B59" w14:textId="141AF39A" w:rsidR="00586301" w:rsidRDefault="00586301">
    <w:pPr>
      <w:pStyle w:val="Fuzeile"/>
      <w:rPr>
        <w:rFonts w:eastAsia="Calibri"/>
        <w:szCs w:val="20"/>
      </w:rPr>
      <w:pPrChange w:id="68"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FAD88" w14:textId="119AA7D8" w:rsidR="00586301" w:rsidRPr="00DD0062" w:rsidRDefault="00586301"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9A3F88">
      <w:rPr>
        <w:noProof/>
        <w:color w:val="595959" w:themeColor="text1" w:themeTint="A6"/>
        <w:sz w:val="16"/>
        <w:szCs w:val="16"/>
      </w:rPr>
      <w:t>Stand der Technik</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60290" behindDoc="0" locked="0" layoutInCell="1" allowOverlap="1" wp14:anchorId="61990BA6" wp14:editId="4760D983">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4135621F" id="Gerader Verbinder 9" o:spid="_x0000_s1026" style="position:absolute;z-index:25166029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1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2">
        <w:tblGrid>
          <w:gridCol w:w="3020"/>
          <w:gridCol w:w="3020"/>
          <w:gridCol w:w="3020"/>
        </w:tblGrid>
      </w:tblGridChange>
    </w:tblGrid>
    <w:tr w:rsidR="00586301" w14:paraId="46FA8B9F" w14:textId="77777777" w:rsidTr="4C11F93A">
      <w:tc>
        <w:tcPr>
          <w:tcW w:w="3020" w:type="dxa"/>
          <w:tcPrChange w:id="213" w:author="Guest User" w:date="2022-01-04T12:15:00Z">
            <w:tcPr>
              <w:tcW w:w="3020" w:type="dxa"/>
            </w:tcPr>
          </w:tcPrChange>
        </w:tcPr>
        <w:p w14:paraId="4579A6A2" w14:textId="77777777" w:rsidR="00586301" w:rsidRDefault="00586301">
          <w:pPr>
            <w:pStyle w:val="Kopfzeile"/>
            <w:ind w:left="-115"/>
            <w:jc w:val="left"/>
            <w:rPr>
              <w:rFonts w:eastAsia="Calibri"/>
              <w:szCs w:val="20"/>
            </w:rPr>
            <w:pPrChange w:id="214" w:author="Guest User" w:date="2022-01-04T12:15:00Z">
              <w:pPr/>
            </w:pPrChange>
          </w:pPr>
        </w:p>
      </w:tc>
      <w:tc>
        <w:tcPr>
          <w:tcW w:w="3020" w:type="dxa"/>
          <w:tcPrChange w:id="215" w:author="Guest User" w:date="2022-01-04T12:15:00Z">
            <w:tcPr>
              <w:tcW w:w="3020" w:type="dxa"/>
            </w:tcPr>
          </w:tcPrChange>
        </w:tcPr>
        <w:p w14:paraId="66FA6074" w14:textId="77777777" w:rsidR="00586301" w:rsidRDefault="00586301">
          <w:pPr>
            <w:pStyle w:val="Kopfzeile"/>
            <w:jc w:val="center"/>
            <w:rPr>
              <w:rFonts w:eastAsia="Calibri"/>
              <w:szCs w:val="20"/>
            </w:rPr>
            <w:pPrChange w:id="216" w:author="Guest User" w:date="2022-01-04T12:15:00Z">
              <w:pPr/>
            </w:pPrChange>
          </w:pPr>
        </w:p>
      </w:tc>
      <w:tc>
        <w:tcPr>
          <w:tcW w:w="3020" w:type="dxa"/>
          <w:tcPrChange w:id="217" w:author="Guest User" w:date="2022-01-04T12:15:00Z">
            <w:tcPr>
              <w:tcW w:w="3020" w:type="dxa"/>
            </w:tcPr>
          </w:tcPrChange>
        </w:tcPr>
        <w:p w14:paraId="2E53268C" w14:textId="77777777" w:rsidR="00586301" w:rsidRDefault="00586301">
          <w:pPr>
            <w:pStyle w:val="Kopfzeile"/>
            <w:ind w:right="-115"/>
            <w:jc w:val="right"/>
            <w:rPr>
              <w:rFonts w:eastAsia="Calibri"/>
              <w:szCs w:val="20"/>
            </w:rPr>
            <w:pPrChange w:id="218" w:author="Guest User" w:date="2022-01-04T12:15:00Z">
              <w:pPr/>
            </w:pPrChange>
          </w:pPr>
        </w:p>
      </w:tc>
    </w:tr>
  </w:tbl>
  <w:p w14:paraId="14CB2689" w14:textId="77777777" w:rsidR="00586301" w:rsidRDefault="00586301">
    <w:pPr>
      <w:pStyle w:val="Fuzeile"/>
      <w:rPr>
        <w:rFonts w:eastAsia="Calibri"/>
        <w:szCs w:val="20"/>
      </w:rPr>
      <w:pPrChange w:id="219"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22"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223">
        <w:tblGrid>
          <w:gridCol w:w="4475"/>
          <w:gridCol w:w="4475"/>
          <w:gridCol w:w="4475"/>
        </w:tblGrid>
      </w:tblGridChange>
    </w:tblGrid>
    <w:tr w:rsidR="00586301" w14:paraId="54862C27" w14:textId="77777777" w:rsidTr="4C11F93A">
      <w:tc>
        <w:tcPr>
          <w:tcW w:w="4475" w:type="dxa"/>
          <w:tcPrChange w:id="224" w:author="Guest User" w:date="2022-01-04T12:15:00Z">
            <w:tcPr>
              <w:tcW w:w="4475" w:type="dxa"/>
            </w:tcPr>
          </w:tcPrChange>
        </w:tcPr>
        <w:p w14:paraId="0DE6C2A6" w14:textId="77777777" w:rsidR="00586301" w:rsidRDefault="00586301">
          <w:pPr>
            <w:pStyle w:val="Kopfzeile"/>
            <w:ind w:left="-115"/>
            <w:jc w:val="left"/>
            <w:rPr>
              <w:rFonts w:eastAsia="Calibri"/>
              <w:szCs w:val="20"/>
            </w:rPr>
            <w:pPrChange w:id="225" w:author="Guest User" w:date="2022-01-04T12:15:00Z">
              <w:pPr/>
            </w:pPrChange>
          </w:pPr>
        </w:p>
      </w:tc>
      <w:tc>
        <w:tcPr>
          <w:tcW w:w="4475" w:type="dxa"/>
          <w:tcPrChange w:id="226" w:author="Guest User" w:date="2022-01-04T12:15:00Z">
            <w:tcPr>
              <w:tcW w:w="4475" w:type="dxa"/>
            </w:tcPr>
          </w:tcPrChange>
        </w:tcPr>
        <w:p w14:paraId="68C60A2F" w14:textId="77777777" w:rsidR="00586301" w:rsidRDefault="00586301">
          <w:pPr>
            <w:pStyle w:val="Kopfzeile"/>
            <w:jc w:val="center"/>
            <w:rPr>
              <w:rFonts w:eastAsia="Calibri"/>
              <w:szCs w:val="20"/>
            </w:rPr>
            <w:pPrChange w:id="227" w:author="Guest User" w:date="2022-01-04T12:15:00Z">
              <w:pPr/>
            </w:pPrChange>
          </w:pPr>
        </w:p>
      </w:tc>
      <w:tc>
        <w:tcPr>
          <w:tcW w:w="4475" w:type="dxa"/>
          <w:tcPrChange w:id="228" w:author="Guest User" w:date="2022-01-04T12:15:00Z">
            <w:tcPr>
              <w:tcW w:w="4475" w:type="dxa"/>
            </w:tcPr>
          </w:tcPrChange>
        </w:tcPr>
        <w:p w14:paraId="1081898A" w14:textId="77777777" w:rsidR="00586301" w:rsidRDefault="00586301">
          <w:pPr>
            <w:pStyle w:val="Kopfzeile"/>
            <w:ind w:right="-115"/>
            <w:jc w:val="right"/>
            <w:rPr>
              <w:rFonts w:eastAsia="Calibri"/>
              <w:szCs w:val="20"/>
            </w:rPr>
            <w:pPrChange w:id="229" w:author="Guest User" w:date="2022-01-04T12:15:00Z">
              <w:pPr/>
            </w:pPrChange>
          </w:pPr>
        </w:p>
      </w:tc>
    </w:tr>
  </w:tbl>
  <w:p w14:paraId="3A58B6C6" w14:textId="77777777" w:rsidR="00586301" w:rsidRDefault="00586301">
    <w:pPr>
      <w:pStyle w:val="Fuzeile"/>
      <w:rPr>
        <w:rFonts w:eastAsia="Calibri"/>
        <w:szCs w:val="20"/>
      </w:rPr>
      <w:pPrChange w:id="230"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0A13DE" w14:textId="77777777" w:rsidR="002655BC" w:rsidRDefault="002655BC" w:rsidP="00FF3EF3">
      <w:pPr>
        <w:spacing w:line="240" w:lineRule="auto"/>
      </w:pPr>
      <w:r>
        <w:separator/>
      </w:r>
    </w:p>
  </w:footnote>
  <w:footnote w:type="continuationSeparator" w:id="0">
    <w:p w14:paraId="341F2B46" w14:textId="77777777" w:rsidR="002655BC" w:rsidRDefault="002655BC" w:rsidP="00FF3EF3">
      <w:pPr>
        <w:spacing w:line="240" w:lineRule="auto"/>
      </w:pPr>
      <w:r>
        <w:continuationSeparator/>
      </w:r>
    </w:p>
  </w:footnote>
  <w:footnote w:type="continuationNotice" w:id="1">
    <w:p w14:paraId="6D630A5B" w14:textId="77777777" w:rsidR="002655BC" w:rsidRDefault="002655BC">
      <w:pPr>
        <w:spacing w:before="0" w:line="240" w:lineRule="auto"/>
      </w:pPr>
    </w:p>
  </w:footnote>
  <w:footnote w:id="2">
    <w:p w14:paraId="791BF12D" w14:textId="10567D9D" w:rsidR="00586301" w:rsidRDefault="00586301">
      <w:pPr>
        <w:pStyle w:val="Funotentext"/>
      </w:pPr>
      <w:r>
        <w:rPr>
          <w:rStyle w:val="Funotenzeichen"/>
        </w:rPr>
        <w:footnoteRef/>
      </w:r>
      <w:r>
        <w:t xml:space="preserve"> Ermittelt mit dem lokalen Baukostenind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586301" w:rsidRPr="00027769" w:rsidRDefault="00586301">
    <w:pPr>
      <w:pStyle w:val="Kopfzeile"/>
      <w:jc w:val="right"/>
      <w:rPr>
        <w:color w:val="7F7F7F" w:themeColor="text1" w:themeTint="80"/>
      </w:rPr>
    </w:pPr>
  </w:p>
  <w:p w14:paraId="760E02A8" w14:textId="48529EF6" w:rsidR="00586301" w:rsidRDefault="0058630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586301" w:rsidRDefault="00586301"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313FE69" w:rsidR="00586301" w:rsidRPr="00E360CA" w:rsidRDefault="00586301"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586301" w:rsidRPr="00A465D4" w:rsidRDefault="0058630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586301" w:rsidRPr="00A465D4" w:rsidRDefault="00586301"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9A3F88">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holz.de::cb9501d0-55fe-41f6-9262-cbc0cd83ff5e"/>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0744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0AEA"/>
    <w:rsid w:val="00052C9F"/>
    <w:rsid w:val="00053DF1"/>
    <w:rsid w:val="0005475F"/>
    <w:rsid w:val="000555B1"/>
    <w:rsid w:val="000606EE"/>
    <w:rsid w:val="00061B3B"/>
    <w:rsid w:val="00063E58"/>
    <w:rsid w:val="0006463A"/>
    <w:rsid w:val="00064BAD"/>
    <w:rsid w:val="00064C3C"/>
    <w:rsid w:val="0006516D"/>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870CC"/>
    <w:rsid w:val="00090238"/>
    <w:rsid w:val="000903EC"/>
    <w:rsid w:val="0009078F"/>
    <w:rsid w:val="00091A9B"/>
    <w:rsid w:val="00092A4D"/>
    <w:rsid w:val="00092D06"/>
    <w:rsid w:val="00092FB0"/>
    <w:rsid w:val="0009339F"/>
    <w:rsid w:val="000933AB"/>
    <w:rsid w:val="000934CA"/>
    <w:rsid w:val="00094B3B"/>
    <w:rsid w:val="00094C0F"/>
    <w:rsid w:val="0009573F"/>
    <w:rsid w:val="00096719"/>
    <w:rsid w:val="00097ACD"/>
    <w:rsid w:val="000A0388"/>
    <w:rsid w:val="000A1E9A"/>
    <w:rsid w:val="000A2493"/>
    <w:rsid w:val="000A2686"/>
    <w:rsid w:val="000A2F4B"/>
    <w:rsid w:val="000A484B"/>
    <w:rsid w:val="000A4C66"/>
    <w:rsid w:val="000A4E8A"/>
    <w:rsid w:val="000A5E7A"/>
    <w:rsid w:val="000A64C1"/>
    <w:rsid w:val="000B135F"/>
    <w:rsid w:val="000B19CA"/>
    <w:rsid w:val="000B273E"/>
    <w:rsid w:val="000B2BAB"/>
    <w:rsid w:val="000B2DC0"/>
    <w:rsid w:val="000B31BA"/>
    <w:rsid w:val="000B32BF"/>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1C9F"/>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27F"/>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BA"/>
    <w:rsid w:val="00164BE5"/>
    <w:rsid w:val="00164D08"/>
    <w:rsid w:val="00166446"/>
    <w:rsid w:val="00166F1B"/>
    <w:rsid w:val="00167010"/>
    <w:rsid w:val="0016707D"/>
    <w:rsid w:val="00167D86"/>
    <w:rsid w:val="00167E5B"/>
    <w:rsid w:val="00170596"/>
    <w:rsid w:val="00171BA8"/>
    <w:rsid w:val="0017223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1175"/>
    <w:rsid w:val="001D2335"/>
    <w:rsid w:val="001D2D2D"/>
    <w:rsid w:val="001D41CB"/>
    <w:rsid w:val="001D69DB"/>
    <w:rsid w:val="001D724B"/>
    <w:rsid w:val="001D7699"/>
    <w:rsid w:val="001D7822"/>
    <w:rsid w:val="001E0BF2"/>
    <w:rsid w:val="001E213D"/>
    <w:rsid w:val="001E3B52"/>
    <w:rsid w:val="001E3D68"/>
    <w:rsid w:val="001E5EA9"/>
    <w:rsid w:val="001E7A37"/>
    <w:rsid w:val="001F0040"/>
    <w:rsid w:val="001F2D6B"/>
    <w:rsid w:val="001F303E"/>
    <w:rsid w:val="001F355F"/>
    <w:rsid w:val="001F4127"/>
    <w:rsid w:val="001F4D46"/>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034"/>
    <w:rsid w:val="00243B6C"/>
    <w:rsid w:val="002462ED"/>
    <w:rsid w:val="00246EE0"/>
    <w:rsid w:val="0024709A"/>
    <w:rsid w:val="00247282"/>
    <w:rsid w:val="00247ED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55BC"/>
    <w:rsid w:val="00267BF8"/>
    <w:rsid w:val="00270150"/>
    <w:rsid w:val="00270E73"/>
    <w:rsid w:val="002716B6"/>
    <w:rsid w:val="00271DA3"/>
    <w:rsid w:val="00271E60"/>
    <w:rsid w:val="00272791"/>
    <w:rsid w:val="00272B65"/>
    <w:rsid w:val="00273CCD"/>
    <w:rsid w:val="00274F9E"/>
    <w:rsid w:val="002753C1"/>
    <w:rsid w:val="00275651"/>
    <w:rsid w:val="00276BDF"/>
    <w:rsid w:val="00276CB1"/>
    <w:rsid w:val="002804C4"/>
    <w:rsid w:val="00281B58"/>
    <w:rsid w:val="0028279F"/>
    <w:rsid w:val="002832BE"/>
    <w:rsid w:val="00286282"/>
    <w:rsid w:val="00286DB7"/>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04C2"/>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C5F61"/>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1DBA"/>
    <w:rsid w:val="00321F61"/>
    <w:rsid w:val="003221B6"/>
    <w:rsid w:val="00322849"/>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194"/>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1D5E"/>
    <w:rsid w:val="003820C6"/>
    <w:rsid w:val="00382721"/>
    <w:rsid w:val="003834F9"/>
    <w:rsid w:val="003843E9"/>
    <w:rsid w:val="00384987"/>
    <w:rsid w:val="00384C99"/>
    <w:rsid w:val="00384E29"/>
    <w:rsid w:val="003854C3"/>
    <w:rsid w:val="00385AC2"/>
    <w:rsid w:val="00386F79"/>
    <w:rsid w:val="003872D7"/>
    <w:rsid w:val="00387708"/>
    <w:rsid w:val="00387893"/>
    <w:rsid w:val="00391754"/>
    <w:rsid w:val="00391FEB"/>
    <w:rsid w:val="0039347C"/>
    <w:rsid w:val="00394111"/>
    <w:rsid w:val="00394168"/>
    <w:rsid w:val="003948D5"/>
    <w:rsid w:val="00396532"/>
    <w:rsid w:val="00397531"/>
    <w:rsid w:val="003A00D7"/>
    <w:rsid w:val="003A10BB"/>
    <w:rsid w:val="003A2011"/>
    <w:rsid w:val="003A241C"/>
    <w:rsid w:val="003A2934"/>
    <w:rsid w:val="003A2A2C"/>
    <w:rsid w:val="003A3ECF"/>
    <w:rsid w:val="003A439A"/>
    <w:rsid w:val="003A4809"/>
    <w:rsid w:val="003A570C"/>
    <w:rsid w:val="003A5F35"/>
    <w:rsid w:val="003A631E"/>
    <w:rsid w:val="003A6C3E"/>
    <w:rsid w:val="003A72CA"/>
    <w:rsid w:val="003A770D"/>
    <w:rsid w:val="003B5094"/>
    <w:rsid w:val="003B530D"/>
    <w:rsid w:val="003B5BD9"/>
    <w:rsid w:val="003B5C8B"/>
    <w:rsid w:val="003B605F"/>
    <w:rsid w:val="003C2176"/>
    <w:rsid w:val="003C39E1"/>
    <w:rsid w:val="003C522D"/>
    <w:rsid w:val="003C69E1"/>
    <w:rsid w:val="003C6BFC"/>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2ED4"/>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32F9"/>
    <w:rsid w:val="00424386"/>
    <w:rsid w:val="00424CD4"/>
    <w:rsid w:val="00424F0F"/>
    <w:rsid w:val="004263CF"/>
    <w:rsid w:val="00431B86"/>
    <w:rsid w:val="00432C45"/>
    <w:rsid w:val="0043304C"/>
    <w:rsid w:val="00433840"/>
    <w:rsid w:val="0043443A"/>
    <w:rsid w:val="00434547"/>
    <w:rsid w:val="00434AB3"/>
    <w:rsid w:val="00434E5D"/>
    <w:rsid w:val="0043511C"/>
    <w:rsid w:val="00436447"/>
    <w:rsid w:val="0043711B"/>
    <w:rsid w:val="00441235"/>
    <w:rsid w:val="004421D9"/>
    <w:rsid w:val="00443F54"/>
    <w:rsid w:val="00445697"/>
    <w:rsid w:val="00445A05"/>
    <w:rsid w:val="00445FBB"/>
    <w:rsid w:val="004461EC"/>
    <w:rsid w:val="004479D4"/>
    <w:rsid w:val="0045118B"/>
    <w:rsid w:val="0045124C"/>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2ED"/>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4844"/>
    <w:rsid w:val="00565423"/>
    <w:rsid w:val="005660EB"/>
    <w:rsid w:val="005668AF"/>
    <w:rsid w:val="00566EAD"/>
    <w:rsid w:val="00567B9B"/>
    <w:rsid w:val="00570A14"/>
    <w:rsid w:val="00570DE6"/>
    <w:rsid w:val="00571125"/>
    <w:rsid w:val="0057146A"/>
    <w:rsid w:val="005734A5"/>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301"/>
    <w:rsid w:val="00586690"/>
    <w:rsid w:val="00592479"/>
    <w:rsid w:val="0059262B"/>
    <w:rsid w:val="005934D7"/>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7D"/>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2B32"/>
    <w:rsid w:val="00652DE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0DC0"/>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082"/>
    <w:rsid w:val="006B1E19"/>
    <w:rsid w:val="006B33BB"/>
    <w:rsid w:val="006B372B"/>
    <w:rsid w:val="006B4576"/>
    <w:rsid w:val="006B4DB4"/>
    <w:rsid w:val="006B54E0"/>
    <w:rsid w:val="006B550B"/>
    <w:rsid w:val="006B614F"/>
    <w:rsid w:val="006B6A4A"/>
    <w:rsid w:val="006B7902"/>
    <w:rsid w:val="006C03E4"/>
    <w:rsid w:val="006C0D6D"/>
    <w:rsid w:val="006C31AD"/>
    <w:rsid w:val="006C3EDA"/>
    <w:rsid w:val="006C43AE"/>
    <w:rsid w:val="006C43E5"/>
    <w:rsid w:val="006C5778"/>
    <w:rsid w:val="006C5EDD"/>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21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063E"/>
    <w:rsid w:val="00742BFD"/>
    <w:rsid w:val="00742DAD"/>
    <w:rsid w:val="00743701"/>
    <w:rsid w:val="00743CBC"/>
    <w:rsid w:val="007451B9"/>
    <w:rsid w:val="00746D97"/>
    <w:rsid w:val="0074D4D5"/>
    <w:rsid w:val="00750185"/>
    <w:rsid w:val="0075044F"/>
    <w:rsid w:val="00751990"/>
    <w:rsid w:val="00751FFE"/>
    <w:rsid w:val="0075290C"/>
    <w:rsid w:val="00753A9E"/>
    <w:rsid w:val="00754BD2"/>
    <w:rsid w:val="00755C08"/>
    <w:rsid w:val="00755D45"/>
    <w:rsid w:val="00756F07"/>
    <w:rsid w:val="0075749B"/>
    <w:rsid w:val="007579C2"/>
    <w:rsid w:val="00760970"/>
    <w:rsid w:val="0076104A"/>
    <w:rsid w:val="0076163A"/>
    <w:rsid w:val="00761DE0"/>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0A56"/>
    <w:rsid w:val="007912E3"/>
    <w:rsid w:val="007917B7"/>
    <w:rsid w:val="00791B3A"/>
    <w:rsid w:val="00792EF7"/>
    <w:rsid w:val="00794243"/>
    <w:rsid w:val="007945C6"/>
    <w:rsid w:val="00794974"/>
    <w:rsid w:val="00794BAC"/>
    <w:rsid w:val="007972D3"/>
    <w:rsid w:val="0079790D"/>
    <w:rsid w:val="00797EFF"/>
    <w:rsid w:val="007A062F"/>
    <w:rsid w:val="007A07C1"/>
    <w:rsid w:val="007A0B0C"/>
    <w:rsid w:val="007A0F23"/>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3C36"/>
    <w:rsid w:val="007C40BC"/>
    <w:rsid w:val="007C6587"/>
    <w:rsid w:val="007C6A5E"/>
    <w:rsid w:val="007C6A67"/>
    <w:rsid w:val="007C781B"/>
    <w:rsid w:val="007D03E3"/>
    <w:rsid w:val="007D061B"/>
    <w:rsid w:val="007D07E1"/>
    <w:rsid w:val="007D1ED1"/>
    <w:rsid w:val="007D39DC"/>
    <w:rsid w:val="007D5296"/>
    <w:rsid w:val="007D63AD"/>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3C91"/>
    <w:rsid w:val="0082540A"/>
    <w:rsid w:val="00826F93"/>
    <w:rsid w:val="00834289"/>
    <w:rsid w:val="0083428D"/>
    <w:rsid w:val="0083433A"/>
    <w:rsid w:val="00834E97"/>
    <w:rsid w:val="00837B6A"/>
    <w:rsid w:val="00840F02"/>
    <w:rsid w:val="0084211B"/>
    <w:rsid w:val="00842315"/>
    <w:rsid w:val="00843D58"/>
    <w:rsid w:val="0084406D"/>
    <w:rsid w:val="00844CDB"/>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B78AD"/>
    <w:rsid w:val="008C1DA3"/>
    <w:rsid w:val="008C22F2"/>
    <w:rsid w:val="008C61B4"/>
    <w:rsid w:val="008D03BA"/>
    <w:rsid w:val="008D1757"/>
    <w:rsid w:val="008D1A88"/>
    <w:rsid w:val="008D1B32"/>
    <w:rsid w:val="008D2BAE"/>
    <w:rsid w:val="008D4665"/>
    <w:rsid w:val="008D4A43"/>
    <w:rsid w:val="008D593C"/>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3F88"/>
    <w:rsid w:val="009A419F"/>
    <w:rsid w:val="009A49BE"/>
    <w:rsid w:val="009A4A73"/>
    <w:rsid w:val="009A4C94"/>
    <w:rsid w:val="009A5108"/>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5E5"/>
    <w:rsid w:val="00A118EC"/>
    <w:rsid w:val="00A130A0"/>
    <w:rsid w:val="00A131CC"/>
    <w:rsid w:val="00A1350C"/>
    <w:rsid w:val="00A149E0"/>
    <w:rsid w:val="00A17436"/>
    <w:rsid w:val="00A20984"/>
    <w:rsid w:val="00A20C5D"/>
    <w:rsid w:val="00A20DD7"/>
    <w:rsid w:val="00A215FD"/>
    <w:rsid w:val="00A230FA"/>
    <w:rsid w:val="00A24091"/>
    <w:rsid w:val="00A2482C"/>
    <w:rsid w:val="00A24E00"/>
    <w:rsid w:val="00A25907"/>
    <w:rsid w:val="00A277FE"/>
    <w:rsid w:val="00A278FF"/>
    <w:rsid w:val="00A31833"/>
    <w:rsid w:val="00A32B8F"/>
    <w:rsid w:val="00A35C47"/>
    <w:rsid w:val="00A37667"/>
    <w:rsid w:val="00A37A4A"/>
    <w:rsid w:val="00A400F2"/>
    <w:rsid w:val="00A4175E"/>
    <w:rsid w:val="00A41A9D"/>
    <w:rsid w:val="00A434F6"/>
    <w:rsid w:val="00A43FD0"/>
    <w:rsid w:val="00A447F0"/>
    <w:rsid w:val="00A4557B"/>
    <w:rsid w:val="00A4658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4F0"/>
    <w:rsid w:val="00A8280C"/>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26F"/>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355E0"/>
    <w:rsid w:val="00B4207C"/>
    <w:rsid w:val="00B43009"/>
    <w:rsid w:val="00B447E5"/>
    <w:rsid w:val="00B44B05"/>
    <w:rsid w:val="00B5046B"/>
    <w:rsid w:val="00B505FD"/>
    <w:rsid w:val="00B5214D"/>
    <w:rsid w:val="00B57C4C"/>
    <w:rsid w:val="00B610A8"/>
    <w:rsid w:val="00B61187"/>
    <w:rsid w:val="00B611A4"/>
    <w:rsid w:val="00B63981"/>
    <w:rsid w:val="00B6449F"/>
    <w:rsid w:val="00B657E8"/>
    <w:rsid w:val="00B65E69"/>
    <w:rsid w:val="00B6625F"/>
    <w:rsid w:val="00B6693D"/>
    <w:rsid w:val="00B66C63"/>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217A"/>
    <w:rsid w:val="00B827AC"/>
    <w:rsid w:val="00B84732"/>
    <w:rsid w:val="00B85477"/>
    <w:rsid w:val="00B863D7"/>
    <w:rsid w:val="00B867F9"/>
    <w:rsid w:val="00B867FA"/>
    <w:rsid w:val="00B87B2F"/>
    <w:rsid w:val="00B909A4"/>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555"/>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2B4"/>
    <w:rsid w:val="00C225B4"/>
    <w:rsid w:val="00C2329C"/>
    <w:rsid w:val="00C2501D"/>
    <w:rsid w:val="00C25205"/>
    <w:rsid w:val="00C2636A"/>
    <w:rsid w:val="00C26684"/>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66E"/>
    <w:rsid w:val="00C5178C"/>
    <w:rsid w:val="00C51DC5"/>
    <w:rsid w:val="00C5230B"/>
    <w:rsid w:val="00C53004"/>
    <w:rsid w:val="00C53EE1"/>
    <w:rsid w:val="00C55D5A"/>
    <w:rsid w:val="00C56203"/>
    <w:rsid w:val="00C56291"/>
    <w:rsid w:val="00C562C3"/>
    <w:rsid w:val="00C5760C"/>
    <w:rsid w:val="00C576CD"/>
    <w:rsid w:val="00C5777B"/>
    <w:rsid w:val="00C60957"/>
    <w:rsid w:val="00C64DDC"/>
    <w:rsid w:val="00C64FEA"/>
    <w:rsid w:val="00C65E0D"/>
    <w:rsid w:val="00C6710C"/>
    <w:rsid w:val="00C67B3B"/>
    <w:rsid w:val="00C70B95"/>
    <w:rsid w:val="00C71C3B"/>
    <w:rsid w:val="00C73944"/>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12B6"/>
    <w:rsid w:val="00CB22CA"/>
    <w:rsid w:val="00CB2C35"/>
    <w:rsid w:val="00CB313A"/>
    <w:rsid w:val="00CB4AAC"/>
    <w:rsid w:val="00CB6177"/>
    <w:rsid w:val="00CB76E6"/>
    <w:rsid w:val="00CB78C8"/>
    <w:rsid w:val="00CB7B7C"/>
    <w:rsid w:val="00CC1709"/>
    <w:rsid w:val="00CC1F34"/>
    <w:rsid w:val="00CC2195"/>
    <w:rsid w:val="00CC262A"/>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4FB"/>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067BC"/>
    <w:rsid w:val="00D10275"/>
    <w:rsid w:val="00D106B0"/>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8B0"/>
    <w:rsid w:val="00D24F4A"/>
    <w:rsid w:val="00D269D3"/>
    <w:rsid w:val="00D26B0F"/>
    <w:rsid w:val="00D355BC"/>
    <w:rsid w:val="00D3622A"/>
    <w:rsid w:val="00D36A04"/>
    <w:rsid w:val="00D36D72"/>
    <w:rsid w:val="00D40B6D"/>
    <w:rsid w:val="00D40FF0"/>
    <w:rsid w:val="00D415E2"/>
    <w:rsid w:val="00D41CAF"/>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7D9"/>
    <w:rsid w:val="00D90A10"/>
    <w:rsid w:val="00D90E0E"/>
    <w:rsid w:val="00D91BCD"/>
    <w:rsid w:val="00D92ADE"/>
    <w:rsid w:val="00D92C3C"/>
    <w:rsid w:val="00D92DC1"/>
    <w:rsid w:val="00D9341B"/>
    <w:rsid w:val="00D9387B"/>
    <w:rsid w:val="00D94F77"/>
    <w:rsid w:val="00D963AA"/>
    <w:rsid w:val="00D96E52"/>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2B60"/>
    <w:rsid w:val="00DD62C4"/>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52"/>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B6940"/>
    <w:rsid w:val="00EB6983"/>
    <w:rsid w:val="00EB7707"/>
    <w:rsid w:val="00EC101F"/>
    <w:rsid w:val="00EC2887"/>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3A96"/>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319"/>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9DA"/>
    <w:rsid w:val="00F65D22"/>
    <w:rsid w:val="00F6640D"/>
    <w:rsid w:val="00F66A86"/>
    <w:rsid w:val="00F673B8"/>
    <w:rsid w:val="00F67580"/>
    <w:rsid w:val="00F67ED3"/>
    <w:rsid w:val="00F71C11"/>
    <w:rsid w:val="00F725D6"/>
    <w:rsid w:val="00F72AEC"/>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682"/>
    <w:rsid w:val="00FC5DBA"/>
    <w:rsid w:val="00FC64FD"/>
    <w:rsid w:val="00FC6881"/>
    <w:rsid w:val="00FC7022"/>
    <w:rsid w:val="00FC7192"/>
    <w:rsid w:val="00FD02C6"/>
    <w:rsid w:val="00FD0D58"/>
    <w:rsid w:val="00FD1517"/>
    <w:rsid w:val="00FD30E6"/>
    <w:rsid w:val="00FD3C92"/>
    <w:rsid w:val="00FD424C"/>
    <w:rsid w:val="00FD462A"/>
    <w:rsid w:val="00FD5E78"/>
    <w:rsid w:val="00FD5FD0"/>
    <w:rsid w:val="00FD6B53"/>
    <w:rsid w:val="00FD6BA6"/>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0802000">
      <w:bodyDiv w:val="1"/>
      <w:marLeft w:val="0"/>
      <w:marRight w:val="0"/>
      <w:marTop w:val="0"/>
      <w:marBottom w:val="0"/>
      <w:divBdr>
        <w:top w:val="none" w:sz="0" w:space="0" w:color="auto"/>
        <w:left w:val="none" w:sz="0" w:space="0" w:color="auto"/>
        <w:bottom w:val="none" w:sz="0" w:space="0" w:color="auto"/>
        <w:right w:val="none" w:sz="0" w:space="0" w:color="auto"/>
      </w:divBdr>
    </w:div>
    <w:div w:id="104812889">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0499551">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1833479">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5856380">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76012578">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6276911">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3765874">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64252381">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17340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69621989">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1020608">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4051429">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3009491">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17956746">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4690256">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7105823">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0549038">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yperlink" Target="mailto:vorname.nachname@musterinstitut.de" TargetMode="External"/><Relationship Id="rId42" Type="http://schemas.openxmlformats.org/officeDocument/2006/relationships/image" Target="media/image14.jpeg"/><Relationship Id="rId63" Type="http://schemas.openxmlformats.org/officeDocument/2006/relationships/image" Target="media/image34.jpeg"/><Relationship Id="rId84" Type="http://schemas.openxmlformats.org/officeDocument/2006/relationships/image" Target="media/image53.jpeg"/><Relationship Id="rId138" Type="http://schemas.openxmlformats.org/officeDocument/2006/relationships/image" Target="media/image104.jpeg"/><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jpe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64.png"/><Relationship Id="rId22" Type="http://schemas.openxmlformats.org/officeDocument/2006/relationships/hyperlink" Target="mailto:vorname.nachname@beispielinstitut.de" TargetMode="External"/><Relationship Id="rId27" Type="http://schemas.openxmlformats.org/officeDocument/2006/relationships/footer" Target="footer4.xml"/><Relationship Id="rId43" Type="http://schemas.openxmlformats.org/officeDocument/2006/relationships/image" Target="media/image15.jpeg"/><Relationship Id="rId48" Type="http://schemas.openxmlformats.org/officeDocument/2006/relationships/image" Target="media/image20.png"/><Relationship Id="rId64" Type="http://schemas.openxmlformats.org/officeDocument/2006/relationships/image" Target="media/image35.jpeg"/><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emf"/><Relationship Id="rId139" Type="http://schemas.openxmlformats.org/officeDocument/2006/relationships/image" Target="media/image105.jpeg"/><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footer" Target="footer9.xml"/><Relationship Id="rId59" Type="http://schemas.openxmlformats.org/officeDocument/2006/relationships/image" Target="media/image31.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6.jpeg"/><Relationship Id="rId70" Type="http://schemas.openxmlformats.org/officeDocument/2006/relationships/image" Target="media/image41.pn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image" Target="media/image106.jpeg"/><Relationship Id="rId145"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comments" Target="comments.xml"/><Relationship Id="rId28" Type="http://schemas.openxmlformats.org/officeDocument/2006/relationships/header" Target="header3.xml"/><Relationship Id="rId49" Type="http://schemas.openxmlformats.org/officeDocument/2006/relationships/image" Target="media/image21.jpe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jpg"/><Relationship Id="rId65" Type="http://schemas.openxmlformats.org/officeDocument/2006/relationships/image" Target="media/image36.jpg"/><Relationship Id="rId81" Type="http://schemas.microsoft.com/office/2007/relationships/hdphoto" Target="media/hdphoto3.wdp"/><Relationship Id="rId86" Type="http://schemas.openxmlformats.org/officeDocument/2006/relationships/image" Target="media/image55.jpeg"/><Relationship Id="rId130" Type="http://schemas.openxmlformats.org/officeDocument/2006/relationships/image" Target="media/image97.emf"/><Relationship Id="rId135" Type="http://schemas.openxmlformats.org/officeDocument/2006/relationships/image" Target="media/image102.emf"/><Relationship Id="rId13" Type="http://schemas.openxmlformats.org/officeDocument/2006/relationships/image" Target="media/image3.jpg"/><Relationship Id="rId18" Type="http://schemas.openxmlformats.org/officeDocument/2006/relationships/header" Target="header2.xml"/><Relationship Id="rId39" Type="http://schemas.openxmlformats.org/officeDocument/2006/relationships/image" Target="media/image11.png"/><Relationship Id="rId109" Type="http://schemas.openxmlformats.org/officeDocument/2006/relationships/image" Target="media/image76.png"/><Relationship Id="rId34" Type="http://schemas.openxmlformats.org/officeDocument/2006/relationships/image" Target="media/image9.sv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image" Target="media/image46.jpeg"/><Relationship Id="rId97" Type="http://schemas.microsoft.com/office/2007/relationships/hdphoto" Target="media/hdphoto4.wdp"/><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png"/><Relationship Id="rId146" Type="http://schemas.openxmlformats.org/officeDocument/2006/relationships/fontTable" Target="fontTable.xml"/><Relationship Id="rId7" Type="http://schemas.openxmlformats.org/officeDocument/2006/relationships/settings" Target="settings.xml"/><Relationship Id="rId71" Type="http://schemas.microsoft.com/office/2007/relationships/hdphoto" Target="media/hdphoto2.wdp"/><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microsoft.com/office/2011/relationships/commentsExtended" Target="commentsExtended.xm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7.jpg"/><Relationship Id="rId87" Type="http://schemas.openxmlformats.org/officeDocument/2006/relationships/image" Target="media/image56.jpeg"/><Relationship Id="rId110" Type="http://schemas.openxmlformats.org/officeDocument/2006/relationships/image" Target="media/image77.jpe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image" Target="media/image103.emf"/><Relationship Id="rId61" Type="http://schemas.openxmlformats.org/officeDocument/2006/relationships/image" Target="media/image33.png"/><Relationship Id="rId82" Type="http://schemas.openxmlformats.org/officeDocument/2006/relationships/image" Target="media/image51.jpeg"/><Relationship Id="rId19" Type="http://schemas.openxmlformats.org/officeDocument/2006/relationships/footer" Target="footer2.xml"/><Relationship Id="rId14" Type="http://schemas.openxmlformats.org/officeDocument/2006/relationships/image" Target="media/image4.jpeg"/><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2.png"/><Relationship Id="rId126" Type="http://schemas.openxmlformats.org/officeDocument/2006/relationships/image" Target="media/image93.png"/><Relationship Id="rId147"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image" Target="media/image42.png"/><Relationship Id="rId93" Type="http://schemas.openxmlformats.org/officeDocument/2006/relationships/image" Target="media/image62.jpeg"/><Relationship Id="rId98" Type="http://schemas.openxmlformats.org/officeDocument/2006/relationships/image" Target="media/image66.jpg"/><Relationship Id="rId121" Type="http://schemas.openxmlformats.org/officeDocument/2006/relationships/image" Target="media/image88.png"/><Relationship Id="rId142" Type="http://schemas.openxmlformats.org/officeDocument/2006/relationships/image" Target="media/image108.jpeg"/><Relationship Id="rId3" Type="http://schemas.openxmlformats.org/officeDocument/2006/relationships/customXml" Target="../customXml/item3.xml"/><Relationship Id="rId25" Type="http://schemas.microsoft.com/office/2016/09/relationships/commentsIds" Target="commentsIds.xml"/><Relationship Id="rId46" Type="http://schemas.openxmlformats.org/officeDocument/2006/relationships/image" Target="media/image18.jpg"/><Relationship Id="rId67" Type="http://schemas.openxmlformats.org/officeDocument/2006/relationships/image" Target="media/image38.jpeg"/><Relationship Id="rId116" Type="http://schemas.openxmlformats.org/officeDocument/2006/relationships/image" Target="media/image83.jpeg"/><Relationship Id="rId137" Type="http://schemas.openxmlformats.org/officeDocument/2006/relationships/footer" Target="footer10.xml"/><Relationship Id="rId20" Type="http://schemas.openxmlformats.org/officeDocument/2006/relationships/hyperlink" Target="mailto:guido.hagel@bbr.bund.de" TargetMode="External"/><Relationship Id="rId41" Type="http://schemas.openxmlformats.org/officeDocument/2006/relationships/image" Target="media/image13.png"/><Relationship Id="rId62" Type="http://schemas.microsoft.com/office/2007/relationships/hdphoto" Target="media/hdphoto1.wdp"/><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9.png"/><Relationship Id="rId15" Type="http://schemas.openxmlformats.org/officeDocument/2006/relationships/image" Target="media/image5.png"/><Relationship Id="rId36" Type="http://schemas.openxmlformats.org/officeDocument/2006/relationships/footer" Target="footer7.xml"/><Relationship Id="rId57" Type="http://schemas.openxmlformats.org/officeDocument/2006/relationships/image" Target="media/image29.jpg"/><Relationship Id="rId106" Type="http://schemas.openxmlformats.org/officeDocument/2006/relationships/image" Target="media/image73.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png"/><Relationship Id="rId73" Type="http://schemas.openxmlformats.org/officeDocument/2006/relationships/image" Target="media/image43.jpeg"/><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eg"/><Relationship Id="rId101" Type="http://schemas.microsoft.com/office/2007/relationships/hdphoto" Target="media/hdphoto5.wdp"/><Relationship Id="rId122" Type="http://schemas.openxmlformats.org/officeDocument/2006/relationships/image" Target="media/image89.png"/><Relationship Id="rId143" Type="http://schemas.openxmlformats.org/officeDocument/2006/relationships/image" Target="media/image109.png"/><Relationship Id="rId148"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g"/><Relationship Id="rId68" Type="http://schemas.openxmlformats.org/officeDocument/2006/relationships/image" Target="media/image39.jpe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jpeg"/><Relationship Id="rId16" Type="http://schemas.openxmlformats.org/officeDocument/2006/relationships/header" Target="header1.xml"/><Relationship Id="rId37" Type="http://schemas.openxmlformats.org/officeDocument/2006/relationships/footer" Target="footer8.xml"/><Relationship Id="rId58" Type="http://schemas.openxmlformats.org/officeDocument/2006/relationships/image" Target="media/image30.png"/><Relationship Id="rId79" Type="http://schemas.openxmlformats.org/officeDocument/2006/relationships/image" Target="media/image49.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2B7BF8"/>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7BF8"/>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3</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2</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4</b:RefOrder>
  </b:Source>
  <b:Source>
    <b:Tag>DIN10</b:Tag>
    <b:SourceType>Report</b:SourceType>
    <b:Guid>{718F13E5-83CB-4AE2-B308-5BA765743393}</b:Guid>
    <b:Title>DIN EN 1990:2010-12</b:Title>
    <b:Year>2010</b:Year>
    <b:Publisher>Beuth Verlag</b:Publisher>
    <b:City>Berlin</b:City>
    <b:RefOrder>4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8</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5</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7</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0</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7</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4</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6</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9</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3</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1</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0</b:RefOrder>
  </b:Source>
  <b:Source>
    <b:Tag>DIN101</b:Tag>
    <b:SourceType>Report</b:SourceType>
    <b:Guid>{B41AC1A6-87AC-4DCA-9A46-19447B1E3C68}</b:Guid>
    <b:Title>DIN EN 1995-1-1:2010-12</b:Title>
    <b:Year>2010</b:Year>
    <b:Publisher>Beuth Verlag</b:Publisher>
    <b:City>Berlin</b:City>
    <b:RefOrder>3</b:RefOrder>
  </b:Source>
  <b:Source>
    <b:Tag>DIN</b:Tag>
    <b:SourceType>Report</b:SourceType>
    <b:Guid>{90AF8E9B-ECB8-40CE-884B-74FB651A0D6A}</b:Guid>
    <b:Title>DIN EN 1995-1-2:2010-12</b:Title>
    <b:Year>2010</b:Year>
    <b:Publisher>Beuth Verlag</b:Publisher>
    <b:City>2010</b:City>
    <b:RefOrder>7</b:RefOrder>
  </b:Source>
  <b:Source>
    <b:Tag>DIN102</b:Tag>
    <b:SourceType>Report</b:SourceType>
    <b:Guid>{0F2D685B-4896-4DC7-A309-FADE1AD8C27B}</b:Guid>
    <b:Title>DIN EN 1991-1-1:2010-12</b:Title>
    <b:Year>2010</b:Year>
    <b:Publisher>Beuth Verlag</b:Publisher>
    <b:City>2010</b:City>
    <b:RefOrder>6</b:RefOrder>
  </b:Source>
  <b:Source>
    <b:Tag>DIN103</b:Tag>
    <b:SourceType>Report</b:SourceType>
    <b:Guid>{04CF6820-81EC-4B5C-A87B-0E878B6B2F74}</b:Guid>
    <b:Title>DIN EN 408:2012-10</b:Title>
    <b:Year>2010</b:Year>
    <b:Publisher>Beuth Verlag</b:Publisher>
    <b:City>Berlin</b:City>
    <b:RefOrder>28</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5</b:RefOrder>
  </b:Source>
  <b:Source>
    <b:Tag>DIN104</b:Tag>
    <b:SourceType>Report</b:SourceType>
    <b:Guid>{47D37322-B85A-4A8E-94B9-5310A52C8088}</b:Guid>
    <b:Title>DIN EN 1995-1-2:2010-12</b:Title>
    <b:Year>2010</b:Year>
    <b:Publisher>Beuth Verlag</b:Publisher>
    <b:City>Berlin</b:City>
    <b:RefOrder>13</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6</b:RefOrder>
  </b:Source>
  <b:Source>
    <b:Tag>DIN18</b:Tag>
    <b:SourceType>Report</b:SourceType>
    <b:Guid>{15EA1D1B-BA2E-49DF-BF19-0F19F2A23475}</b:Guid>
    <b:Title>DIN 4109-01:2018-01</b:Title>
    <b:Year>2018</b:Year>
    <b:Publisher>Beuth Verlag</b:Publisher>
    <b:City>Berlin</b:City>
    <b:RefOrder>40</b:RefOrder>
  </b:Source>
  <b:Source>
    <b:Tag>DIN16</b:Tag>
    <b:SourceType>Report</b:SourceType>
    <b:Guid>{14A8A9F7-9658-4EB2-92AC-83A669BC0AFF}</b:Guid>
    <b:Title>DIN 4109-32:2016-07</b:Title>
    <b:Year>2016</b:Year>
    <b:Publisher>Beuth Verlag</b:Publisher>
    <b:City>Berlin</b:City>
    <b:RefOrder>41</b:RefOrder>
  </b:Source>
  <b:Source>
    <b:Tag>DIN161</b:Tag>
    <b:SourceType>Report</b:SourceType>
    <b:Guid>{B301B673-C355-49D9-BFF9-C02826727944}</b:Guid>
    <b:Title>DIN 4109-34:2016-07</b:Title>
    <b:Year>2016</b:Year>
    <b:Publisher>Beuth Verlag</b:Publisher>
    <b:City>Berlin</b:City>
    <b:RefOrder>42</b:RefOrder>
  </b:Source>
  <b:Source>
    <b:Tag>DIN105</b:Tag>
    <b:SourceType>Report</b:SourceType>
    <b:Guid>{8DD37753-8EDE-46F3-AE01-9FD4E2540DDF}</b:Guid>
    <b:Title>DIN EN 1992-1-2:2010-12</b:Title>
    <b:Year>2010</b:Year>
    <b:Publisher>Beuth Verlag</b:Publisher>
    <b:City>Berlin</b:City>
    <b:RefOrder>12</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5</b:RefOrder>
  </b:Source>
  <b:Source>
    <b:Tag>ENI95</b:Tag>
    <b:SourceType>Report</b:SourceType>
    <b:Guid>{48B593B4-C470-4B23-87FD-759850113A81}</b:Guid>
    <b:Title>EN ISO 10365:1995</b:Title>
    <b:Year>1995</b:Year>
    <b:Publisher>Beuth Verlag</b:Publisher>
    <b:City>Berlin</b:City>
    <b:RefOrder>29</b:RefOrder>
  </b:Source>
  <b:Source>
    <b:Tag>DIN162</b:Tag>
    <b:SourceType>Report</b:SourceType>
    <b:Guid>{63C6A609-B57D-4343-90A2-03A1B4A7D9EE}</b:Guid>
    <b:Title>DIN EN 338:2016-07</b:Title>
    <b:Year>2016</b:Year>
    <b:Publisher>Beuth Verlag GmbH</b:Publisher>
    <b:City>Berlin</b:City>
    <b:RefOrder>33</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8</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39</b:RefOrder>
  </b:Source>
  <b:Source>
    <b:Tag>DIN163</b:Tag>
    <b:SourceType>Report</b:SourceType>
    <b:Guid>{45A41B06-3897-409C-8698-D99978C80396}</b:Guid>
    <b:Title>DIN EN 14358:2016-11</b:Title>
    <b:Year>2016</b:Year>
    <b:Publisher>Beuth Verlag</b:Publisher>
    <b:City>Berlin</b:City>
    <b:RefOrder>31</b:RefOrder>
  </b:Source>
  <b:Source>
    <b:Tag>DIN164</b:Tag>
    <b:SourceType>Report</b:SourceType>
    <b:Guid>{EC7FCC11-FE23-4D38-8BEA-47C11F9A1267}</b:Guid>
    <b:Title>DIN EN 338:2016-07</b:Title>
    <b:Year>2016</b:Year>
    <b:Publisher>Beuth Verlag </b:Publisher>
    <b:City>Berlin</b:City>
    <b:RefOrder>34</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1923CACE-4A0A-4FC1-87B0-6551FCAEB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1</Pages>
  <Words>37126</Words>
  <Characters>233898</Characters>
  <Application>Microsoft Office Word</Application>
  <DocSecurity>0</DocSecurity>
  <Lines>1949</Lines>
  <Paragraphs>5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85</cp:revision>
  <cp:lastPrinted>2021-05-12T09:14:00Z</cp:lastPrinted>
  <dcterms:created xsi:type="dcterms:W3CDTF">2022-02-21T18:09:00Z</dcterms:created>
  <dcterms:modified xsi:type="dcterms:W3CDTF">2022-04-1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